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3D0BFF" w14:textId="77777777" w:rsidR="00766ABD" w:rsidRDefault="00766ABD" w:rsidP="00B14B34">
      <w:pPr>
        <w:pStyle w:val="Title"/>
      </w:pPr>
    </w:p>
    <w:p w14:paraId="139644A5" w14:textId="77777777" w:rsidR="00BF3B09" w:rsidRPr="00B60273" w:rsidRDefault="00BF3B09" w:rsidP="009E201E">
      <w:pPr>
        <w:overflowPunct w:val="0"/>
        <w:jc w:val="center"/>
        <w:outlineLvl w:val="0"/>
        <w:rPr>
          <w:b/>
          <w:sz w:val="28"/>
          <w:szCs w:val="28"/>
        </w:rPr>
      </w:pPr>
      <w:r w:rsidRPr="004F5CA2">
        <w:rPr>
          <w:b/>
          <w:sz w:val="28"/>
          <w:szCs w:val="28"/>
        </w:rPr>
        <w:t>Migratory Species and Climate Change Expert Workshop</w:t>
      </w:r>
    </w:p>
    <w:p w14:paraId="40915881" w14:textId="694505FB" w:rsidR="004828CD" w:rsidRPr="004828CD" w:rsidRDefault="00A12379" w:rsidP="001A53C2">
      <w:pPr>
        <w:pBdr>
          <w:bottom w:val="single" w:sz="4" w:space="1" w:color="auto"/>
        </w:pBdr>
        <w:spacing w:after="0"/>
        <w:ind w:left="720"/>
        <w:jc w:val="center"/>
        <w:rPr>
          <w:bCs/>
          <w:i/>
          <w:spacing w:val="-4"/>
          <w:szCs w:val="18"/>
        </w:rPr>
      </w:pPr>
      <w:r w:rsidRPr="001A53C2">
        <w:rPr>
          <w:bCs/>
          <w:i/>
          <w:spacing w:val="-4"/>
          <w:szCs w:val="18"/>
        </w:rPr>
        <w:t>Edinburgh, UK</w:t>
      </w:r>
      <w:r w:rsidR="0040639D" w:rsidRPr="001A53C2">
        <w:rPr>
          <w:bCs/>
          <w:i/>
          <w:spacing w:val="-4"/>
          <w:szCs w:val="18"/>
        </w:rPr>
        <w:t xml:space="preserve">, 11-13 </w:t>
      </w:r>
      <w:r w:rsidR="009E201E" w:rsidRPr="001A53C2">
        <w:rPr>
          <w:bCs/>
          <w:i/>
          <w:spacing w:val="-4"/>
          <w:szCs w:val="18"/>
        </w:rPr>
        <w:t xml:space="preserve">February </w:t>
      </w:r>
      <w:r w:rsidR="0040639D" w:rsidRPr="001A53C2">
        <w:rPr>
          <w:bCs/>
          <w:i/>
          <w:spacing w:val="-4"/>
          <w:szCs w:val="18"/>
        </w:rPr>
        <w:t>2025</w:t>
      </w:r>
    </w:p>
    <w:p w14:paraId="533F0536" w14:textId="77777777" w:rsidR="001A53C2" w:rsidRDefault="001A53C2" w:rsidP="00BF3B09">
      <w:pPr>
        <w:spacing w:after="0"/>
        <w:ind w:left="5760"/>
      </w:pPr>
    </w:p>
    <w:p w14:paraId="3EDFF639" w14:textId="2CDB7165" w:rsidR="00BF3B09" w:rsidRDefault="00BF3B09" w:rsidP="00BF3B09">
      <w:pPr>
        <w:spacing w:after="0"/>
        <w:ind w:left="5760"/>
      </w:pPr>
      <w:r w:rsidRPr="009013D4">
        <w:t>UNEP/CMS/</w:t>
      </w:r>
      <w:r w:rsidRPr="00A637D3">
        <w:t>CC</w:t>
      </w:r>
      <w:r w:rsidR="001A53C2" w:rsidRPr="00A637D3">
        <w:t>WS2025</w:t>
      </w:r>
      <w:r w:rsidRPr="009013D4">
        <w:t>/</w:t>
      </w:r>
      <w:r w:rsidRPr="00A637D3">
        <w:t>Doc.</w:t>
      </w:r>
      <w:r w:rsidR="00F3593A" w:rsidRPr="00A637D3">
        <w:t>3.1</w:t>
      </w:r>
    </w:p>
    <w:p w14:paraId="30F5B104" w14:textId="77777777" w:rsidR="00BF3B09" w:rsidRPr="00CF3FD2" w:rsidRDefault="00BF3B09" w:rsidP="00BF3B09">
      <w:pPr>
        <w:spacing w:after="0"/>
        <w:ind w:left="5760"/>
      </w:pPr>
    </w:p>
    <w:p w14:paraId="14979DD2" w14:textId="39C15644" w:rsidR="00BF3B09" w:rsidRDefault="00AD0EDB" w:rsidP="00BF3B09">
      <w:pPr>
        <w:jc w:val="center"/>
        <w:rPr>
          <w:b/>
          <w:bCs/>
          <w:szCs w:val="22"/>
        </w:rPr>
      </w:pPr>
      <w:r w:rsidRPr="00AD0EDB">
        <w:rPr>
          <w:b/>
          <w:bCs/>
          <w:szCs w:val="22"/>
        </w:rPr>
        <w:t>DECISION 14.214(</w:t>
      </w:r>
      <w:r w:rsidR="005A624A">
        <w:rPr>
          <w:b/>
          <w:bCs/>
          <w:szCs w:val="22"/>
        </w:rPr>
        <w:t>b</w:t>
      </w:r>
      <w:r w:rsidRPr="00AD0EDB">
        <w:rPr>
          <w:b/>
          <w:bCs/>
          <w:szCs w:val="22"/>
        </w:rPr>
        <w:t>) CLIMATE CHANGE VULNERABILITY ASSESSMENT METHODOLOGIES</w:t>
      </w:r>
    </w:p>
    <w:p w14:paraId="4D82DE61" w14:textId="63011C64" w:rsidR="00BF3B09" w:rsidRPr="00085C5E" w:rsidRDefault="00BF3B09" w:rsidP="00BF3B09">
      <w:pPr>
        <w:jc w:val="center"/>
        <w:rPr>
          <w:i/>
          <w:iCs/>
          <w:szCs w:val="22"/>
        </w:rPr>
      </w:pPr>
      <w:r w:rsidRPr="00085C5E">
        <w:rPr>
          <w:i/>
          <w:iCs/>
          <w:szCs w:val="22"/>
        </w:rPr>
        <w:t>(Based on a document prepared by the UK Government)</w:t>
      </w:r>
    </w:p>
    <w:p w14:paraId="309A18E3" w14:textId="2EC8DEF4" w:rsidR="00BF3B09" w:rsidRPr="00085C5E" w:rsidRDefault="00A637D3" w:rsidP="00BF3B09">
      <w:pPr>
        <w:jc w:val="center"/>
        <w:rPr>
          <w:szCs w:val="22"/>
        </w:rPr>
      </w:pPr>
      <w:r>
        <w:rPr>
          <w:szCs w:val="22"/>
        </w:rPr>
        <w:t>15 January 2025</w:t>
      </w:r>
    </w:p>
    <w:p w14:paraId="22B99AA7" w14:textId="77777777" w:rsidR="00BF3B09" w:rsidRDefault="00BF3B09" w:rsidP="00BF3B09">
      <w:pPr>
        <w:jc w:val="center"/>
      </w:pPr>
    </w:p>
    <w:p w14:paraId="73E65609" w14:textId="77777777" w:rsidR="00766ABD" w:rsidRDefault="00766ABD" w:rsidP="00B14B34">
      <w:pPr>
        <w:pStyle w:val="Title"/>
      </w:pPr>
    </w:p>
    <w:p w14:paraId="2A61C0DD" w14:textId="77777777" w:rsidR="00766ABD" w:rsidRDefault="00766ABD" w:rsidP="00B14B34">
      <w:pPr>
        <w:pStyle w:val="Title"/>
      </w:pPr>
    </w:p>
    <w:p w14:paraId="7329C64C" w14:textId="77777777" w:rsidR="00766ABD" w:rsidRDefault="00766ABD" w:rsidP="00B14B34">
      <w:pPr>
        <w:pStyle w:val="Title"/>
      </w:pPr>
    </w:p>
    <w:p w14:paraId="59CC067D" w14:textId="77777777" w:rsidR="00766ABD" w:rsidRDefault="00766ABD" w:rsidP="00B14B34">
      <w:pPr>
        <w:pStyle w:val="Title"/>
      </w:pPr>
    </w:p>
    <w:p w14:paraId="44E3DF5F" w14:textId="77777777" w:rsidR="00766ABD" w:rsidRDefault="00766ABD" w:rsidP="00B14B34">
      <w:pPr>
        <w:pStyle w:val="Title"/>
      </w:pPr>
    </w:p>
    <w:p w14:paraId="323F697E" w14:textId="77777777" w:rsidR="00766ABD" w:rsidRDefault="00766ABD" w:rsidP="00B14B34">
      <w:pPr>
        <w:pStyle w:val="Title"/>
      </w:pPr>
    </w:p>
    <w:p w14:paraId="3C850732" w14:textId="77777777" w:rsidR="00766ABD" w:rsidRDefault="00766ABD" w:rsidP="00B14B34">
      <w:pPr>
        <w:pStyle w:val="Title"/>
      </w:pPr>
    </w:p>
    <w:p w14:paraId="6F2CAB21" w14:textId="77777777" w:rsidR="00766ABD" w:rsidRDefault="00766ABD" w:rsidP="00B14B34">
      <w:pPr>
        <w:pStyle w:val="Title"/>
      </w:pPr>
    </w:p>
    <w:p w14:paraId="73E86D66" w14:textId="77777777" w:rsidR="00766ABD" w:rsidRDefault="00766ABD" w:rsidP="00B14B34">
      <w:pPr>
        <w:pStyle w:val="Title"/>
      </w:pPr>
    </w:p>
    <w:p w14:paraId="5B08A356" w14:textId="77777777" w:rsidR="00766ABD" w:rsidRDefault="00766ABD" w:rsidP="00B14B34">
      <w:pPr>
        <w:pStyle w:val="Title"/>
      </w:pPr>
    </w:p>
    <w:p w14:paraId="6DFE9D02" w14:textId="77777777" w:rsidR="00766ABD" w:rsidRDefault="00766ABD" w:rsidP="00B14B34">
      <w:pPr>
        <w:pStyle w:val="Title"/>
      </w:pPr>
    </w:p>
    <w:p w14:paraId="395BA919" w14:textId="77777777" w:rsidR="00766ABD" w:rsidRDefault="00766ABD" w:rsidP="00B14B34">
      <w:pPr>
        <w:pStyle w:val="Title"/>
      </w:pPr>
    </w:p>
    <w:p w14:paraId="38B18B8B" w14:textId="77777777" w:rsidR="00766ABD" w:rsidRDefault="00766ABD" w:rsidP="00B14B34">
      <w:pPr>
        <w:pStyle w:val="Title"/>
      </w:pPr>
    </w:p>
    <w:p w14:paraId="50A084C7" w14:textId="77777777" w:rsidR="009B73E1" w:rsidRDefault="009B73E1" w:rsidP="00B14B34">
      <w:pPr>
        <w:pStyle w:val="Title"/>
        <w:sectPr w:rsidR="009B73E1" w:rsidSect="00C9131D">
          <w:headerReference w:type="default" r:id="rId11"/>
          <w:footerReference w:type="default" r:id="rId12"/>
          <w:pgSz w:w="11906" w:h="16838"/>
          <w:pgMar w:top="1440" w:right="1440" w:bottom="1440" w:left="1440" w:header="708" w:footer="708" w:gutter="0"/>
          <w:cols w:space="708"/>
          <w:docGrid w:linePitch="360"/>
        </w:sectPr>
      </w:pPr>
    </w:p>
    <w:p w14:paraId="1C8C6740" w14:textId="6689202A" w:rsidR="008011CC" w:rsidRDefault="00821CD8" w:rsidP="00B14B34">
      <w:pPr>
        <w:pStyle w:val="Title"/>
      </w:pPr>
      <w:r>
        <w:lastRenderedPageBreak/>
        <w:t xml:space="preserve">Background paper on </w:t>
      </w:r>
      <w:r w:rsidR="00C14838">
        <w:t xml:space="preserve">addressing </w:t>
      </w:r>
      <w:r>
        <w:t xml:space="preserve">CMS </w:t>
      </w:r>
      <w:r w:rsidR="00276803">
        <w:t xml:space="preserve">Decision 14.214 </w:t>
      </w:r>
      <w:r w:rsidR="00380079" w:rsidRPr="00E63371">
        <w:t>b</w:t>
      </w:r>
      <w:r w:rsidR="00914450" w:rsidRPr="00E63371">
        <w:t>)</w:t>
      </w:r>
      <w:r w:rsidR="000B34CD" w:rsidRPr="00E63371">
        <w:t>:</w:t>
      </w:r>
      <w:r w:rsidR="00380079" w:rsidRPr="00E63371">
        <w:t xml:space="preserve"> </w:t>
      </w:r>
    </w:p>
    <w:p w14:paraId="241DD6B2" w14:textId="72F783E9" w:rsidR="00380079" w:rsidRPr="00E63371" w:rsidRDefault="001F5EF0" w:rsidP="00B14B34">
      <w:pPr>
        <w:pStyle w:val="Title"/>
      </w:pPr>
      <w:r w:rsidRPr="00E63371">
        <w:t>I</w:t>
      </w:r>
      <w:r w:rsidR="00380079" w:rsidRPr="00E63371">
        <w:t>dentify those migratory species that, on balance, are likely to be negatively impacted by climate change, especially those that are likely to need human-mediated interventions, such as translocations, to moderate the impact of climate change</w:t>
      </w:r>
    </w:p>
    <w:p w14:paraId="51CDA525" w14:textId="3127812B" w:rsidR="00F63247" w:rsidRPr="00E63371" w:rsidRDefault="00F63247" w:rsidP="00B14B34">
      <w:pPr>
        <w:pStyle w:val="Header1nonumber"/>
      </w:pPr>
      <w:bookmarkStart w:id="0" w:name="_Toc187410210"/>
      <w:r w:rsidRPr="00E63371">
        <w:t>Summary</w:t>
      </w:r>
      <w:bookmarkEnd w:id="0"/>
    </w:p>
    <w:p w14:paraId="08F7139B" w14:textId="77777777" w:rsidR="00EA5975" w:rsidRPr="00E63371" w:rsidRDefault="0094482F" w:rsidP="00B14B34">
      <w:pPr>
        <w:rPr>
          <w:rFonts w:eastAsia="MS Mincho"/>
          <w:szCs w:val="22"/>
          <w:lang w:eastAsia="ja-JP"/>
        </w:rPr>
      </w:pPr>
      <w:r w:rsidRPr="00E63371">
        <w:t>At CMS COP14 in February 2024, Decision 14.214(b) requested the Scientific Council, subject to the availability of external resources, to “</w:t>
      </w:r>
      <w:r w:rsidRPr="00606137">
        <w:rPr>
          <w:i/>
        </w:rPr>
        <w:t>identify those migratory species that, on balance, are likely to be negatively impacted by climate change, especially those that are likely to need human-mediated interventions, such as translocations, to moderate the impact of climate change</w:t>
      </w:r>
      <w:r w:rsidRPr="00E63371">
        <w:t xml:space="preserve">” </w:t>
      </w:r>
      <w:r w:rsidR="00490F38" w:rsidRPr="00E63371">
        <w:rPr>
          <w:rFonts w:eastAsia="MS Mincho"/>
          <w:szCs w:val="22"/>
          <w:lang w:eastAsia="ja-JP"/>
        </w:rPr>
        <w:fldChar w:fldCharType="begin"/>
      </w:r>
      <w:r w:rsidR="00FC6094" w:rsidRPr="00E63371">
        <w:rPr>
          <w:rFonts w:eastAsia="MS Mincho"/>
          <w:szCs w:val="22"/>
          <w:lang w:eastAsia="ja-JP"/>
        </w:rPr>
        <w:instrText xml:space="preserve"> ADDIN ZOTERO_ITEM CSL_CITATION {"citationID":"UPotOHtH","properties":{"formattedCitation":"(CMS, 2024a)","plainCitation":"(CMS, 2024a)","noteIndex":0},"citationItems":[{"id":4119,"uris":["http://zotero.org/users/8722651/items/IPP97GVK"],"itemData":{"id":4119,"type":"document","title":"ETF7/Inf.2 Decisions of the Conference of the Parties to CMS in effect after its 14th meeting","title-short":"ETF7/Inf.2","URL":"https://www.cms.int/en/document/cms-cop14-decisions","author":[{"family":"CMS","given":""}],"accessed":{"date-parts":[["2024",10,29]]},"issued":{"date-parts":[["2024"]]}}}],"schema":"https://github.com/citation-style-language/schema/raw/master/csl-citation.json"} </w:instrText>
      </w:r>
      <w:r w:rsidR="00490F38" w:rsidRPr="00E63371">
        <w:rPr>
          <w:rFonts w:eastAsia="MS Mincho"/>
          <w:szCs w:val="22"/>
          <w:lang w:eastAsia="ja-JP"/>
        </w:rPr>
        <w:fldChar w:fldCharType="separate"/>
      </w:r>
      <w:r w:rsidR="00FC6094" w:rsidRPr="00E63371">
        <w:rPr>
          <w:szCs w:val="22"/>
        </w:rPr>
        <w:t>(CMS, 2024a)</w:t>
      </w:r>
      <w:r w:rsidR="00490F38" w:rsidRPr="00E63371">
        <w:rPr>
          <w:rFonts w:eastAsia="MS Mincho"/>
          <w:szCs w:val="22"/>
          <w:lang w:eastAsia="ja-JP"/>
        </w:rPr>
        <w:fldChar w:fldCharType="end"/>
      </w:r>
      <w:r w:rsidR="00490F38" w:rsidRPr="00E63371">
        <w:rPr>
          <w:rFonts w:eastAsia="MS Mincho"/>
          <w:szCs w:val="22"/>
          <w:lang w:eastAsia="ja-JP"/>
        </w:rPr>
        <w:t>.</w:t>
      </w:r>
      <w:r w:rsidR="002C698E" w:rsidRPr="00E63371">
        <w:rPr>
          <w:rFonts w:eastAsia="MS Mincho"/>
          <w:szCs w:val="22"/>
          <w:lang w:eastAsia="ja-JP"/>
        </w:rPr>
        <w:t xml:space="preserve"> </w:t>
      </w:r>
    </w:p>
    <w:p w14:paraId="64777536" w14:textId="5D8E1EFC" w:rsidR="000A37B5" w:rsidRPr="00E63371" w:rsidRDefault="0094482F" w:rsidP="00B14B34">
      <w:r w:rsidRPr="00E63371">
        <w:t xml:space="preserve">This paper </w:t>
      </w:r>
      <w:r w:rsidR="00B70F63" w:rsidRPr="00E63371">
        <w:t>provides an overview of possible approaches to addressing this decision</w:t>
      </w:r>
      <w:r w:rsidR="00F47B9C">
        <w:t xml:space="preserve"> and </w:t>
      </w:r>
      <w:r w:rsidR="00811B1B">
        <w:t>provides</w:t>
      </w:r>
      <w:r w:rsidR="00F47B9C">
        <w:t xml:space="preserve"> option</w:t>
      </w:r>
      <w:r w:rsidR="00575BD6">
        <w:t>s</w:t>
      </w:r>
      <w:r w:rsidR="00811B1B">
        <w:t xml:space="preserve"> for a way forward</w:t>
      </w:r>
      <w:r w:rsidR="00766ABD">
        <w:t xml:space="preserve"> </w:t>
      </w:r>
      <w:r w:rsidRPr="00E63371">
        <w:t xml:space="preserve">for consideration </w:t>
      </w:r>
      <w:r w:rsidR="00653004" w:rsidRPr="00E63371">
        <w:t xml:space="preserve">by </w:t>
      </w:r>
      <w:r w:rsidRPr="00E63371">
        <w:t xml:space="preserve">the </w:t>
      </w:r>
      <w:r w:rsidR="00000461" w:rsidRPr="00E63371">
        <w:t>CMS Migratory Species and Climate Change Expert Workshop</w:t>
      </w:r>
      <w:r w:rsidRPr="00E63371">
        <w:t>.</w:t>
      </w:r>
    </w:p>
    <w:p w14:paraId="39643883" w14:textId="2FD61860" w:rsidR="000A37B5" w:rsidRPr="00E63371" w:rsidRDefault="000A37B5" w:rsidP="00B14B34">
      <w:pPr>
        <w:pStyle w:val="Header2nonumber"/>
      </w:pPr>
      <w:bookmarkStart w:id="1" w:name="_Toc187410211"/>
      <w:r w:rsidRPr="00E63371">
        <w:t>Key questions for the workshop</w:t>
      </w:r>
      <w:bookmarkEnd w:id="1"/>
    </w:p>
    <w:p w14:paraId="54D8C2CB" w14:textId="77777777" w:rsidR="000A37B5" w:rsidRPr="00E63371" w:rsidRDefault="000A37B5" w:rsidP="00B14B34">
      <w:r w:rsidRPr="00E63371">
        <w:t>The CMS Migratory Species and Climate Change Expert Workshop is invited to review this document and its Annexes and to consider the following questions:</w:t>
      </w:r>
    </w:p>
    <w:p w14:paraId="1AB5D159" w14:textId="4E8986E1" w:rsidR="000A37B5" w:rsidRPr="00E63371" w:rsidRDefault="000A37B5" w:rsidP="00C9131D">
      <w:pPr>
        <w:pStyle w:val="ListParagraph"/>
        <w:numPr>
          <w:ilvl w:val="0"/>
          <w:numId w:val="184"/>
        </w:numPr>
      </w:pPr>
      <w:r w:rsidRPr="00E63371">
        <w:t xml:space="preserve">What </w:t>
      </w:r>
      <w:proofErr w:type="gramStart"/>
      <w:r w:rsidRPr="00E63371">
        <w:t>are</w:t>
      </w:r>
      <w:proofErr w:type="gramEnd"/>
      <w:r w:rsidRPr="00E63371">
        <w:t xml:space="preserve"> the key aims and desired outcomes from Decision 14.214 (b)?</w:t>
      </w:r>
    </w:p>
    <w:p w14:paraId="23B002D8" w14:textId="21BD76B9" w:rsidR="003814C8" w:rsidRDefault="000A37B5" w:rsidP="00C9131D">
      <w:pPr>
        <w:pStyle w:val="ListParagraph"/>
        <w:numPr>
          <w:ilvl w:val="0"/>
          <w:numId w:val="184"/>
        </w:numPr>
      </w:pPr>
      <w:r w:rsidRPr="00E63371">
        <w:t>What is/are the most appropriate approach(es) to achieving this?</w:t>
      </w:r>
    </w:p>
    <w:p w14:paraId="7C805625" w14:textId="77777777" w:rsidR="003814C8" w:rsidRDefault="003814C8" w:rsidP="00B14B34">
      <w:r>
        <w:br w:type="page"/>
      </w:r>
    </w:p>
    <w:sdt>
      <w:sdtPr>
        <w:id w:val="-223140002"/>
        <w:docPartObj>
          <w:docPartGallery w:val="Table of Contents"/>
          <w:docPartUnique/>
        </w:docPartObj>
      </w:sdtPr>
      <w:sdtEndPr>
        <w:rPr>
          <w:szCs w:val="22"/>
        </w:rPr>
      </w:sdtEndPr>
      <w:sdtContent>
        <w:p w14:paraId="2A3FA797" w14:textId="64D392B4" w:rsidR="00ED1138" w:rsidRPr="00ED1138" w:rsidRDefault="00ED1138" w:rsidP="00B14B34"/>
        <w:p w14:paraId="4EF0A9EC" w14:textId="670D1E20" w:rsidR="00750E77" w:rsidRPr="00E63371" w:rsidRDefault="00750E77" w:rsidP="00B14B34">
          <w:pPr>
            <w:pStyle w:val="Header1nonumber"/>
          </w:pPr>
          <w:bookmarkStart w:id="2" w:name="_Toc187410212"/>
          <w:r w:rsidRPr="00E63371">
            <w:t>Contents</w:t>
          </w:r>
          <w:bookmarkEnd w:id="2"/>
        </w:p>
        <w:p w14:paraId="0259E02B" w14:textId="75F825FA" w:rsidR="004375DE" w:rsidRDefault="00750E77">
          <w:pPr>
            <w:pStyle w:val="TOC2"/>
            <w:tabs>
              <w:tab w:val="right" w:leader="dot" w:pos="9016"/>
            </w:tabs>
            <w:rPr>
              <w:rFonts w:asciiTheme="minorHAnsi" w:eastAsiaTheme="minorEastAsia" w:hAnsiTheme="minorHAnsi" w:cstheme="minorBidi"/>
              <w:noProof/>
              <w:kern w:val="2"/>
              <w:sz w:val="24"/>
              <w:szCs w:val="24"/>
              <w14:ligatures w14:val="standardContextual"/>
            </w:rPr>
          </w:pPr>
          <w:r w:rsidRPr="00E63371">
            <w:fldChar w:fldCharType="begin"/>
          </w:r>
          <w:r w:rsidRPr="00E63371">
            <w:instrText xml:space="preserve"> TOC \o "1-3" \h \z \u </w:instrText>
          </w:r>
          <w:r w:rsidRPr="00E63371">
            <w:fldChar w:fldCharType="separate"/>
          </w:r>
          <w:hyperlink w:anchor="_Toc187410210" w:history="1">
            <w:r w:rsidR="004375DE" w:rsidRPr="00600363">
              <w:rPr>
                <w:rStyle w:val="Hyperlink"/>
                <w:noProof/>
              </w:rPr>
              <w:t>Summary</w:t>
            </w:r>
            <w:r w:rsidR="004375DE">
              <w:rPr>
                <w:noProof/>
                <w:webHidden/>
              </w:rPr>
              <w:tab/>
            </w:r>
            <w:r w:rsidR="004375DE">
              <w:rPr>
                <w:noProof/>
                <w:webHidden/>
              </w:rPr>
              <w:fldChar w:fldCharType="begin"/>
            </w:r>
            <w:r w:rsidR="004375DE">
              <w:rPr>
                <w:noProof/>
                <w:webHidden/>
              </w:rPr>
              <w:instrText xml:space="preserve"> PAGEREF _Toc187410210 \h </w:instrText>
            </w:r>
            <w:r w:rsidR="004375DE">
              <w:rPr>
                <w:noProof/>
                <w:webHidden/>
              </w:rPr>
            </w:r>
            <w:r w:rsidR="004375DE">
              <w:rPr>
                <w:noProof/>
                <w:webHidden/>
              </w:rPr>
              <w:fldChar w:fldCharType="separate"/>
            </w:r>
            <w:r w:rsidR="004375DE">
              <w:rPr>
                <w:noProof/>
                <w:webHidden/>
              </w:rPr>
              <w:t>1</w:t>
            </w:r>
            <w:r w:rsidR="004375DE">
              <w:rPr>
                <w:noProof/>
                <w:webHidden/>
              </w:rPr>
              <w:fldChar w:fldCharType="end"/>
            </w:r>
          </w:hyperlink>
        </w:p>
        <w:p w14:paraId="4CF98386" w14:textId="526724FF" w:rsidR="004375DE" w:rsidRDefault="004375DE">
          <w:pPr>
            <w:pStyle w:val="TOC3"/>
            <w:tabs>
              <w:tab w:val="right" w:leader="dot" w:pos="9016"/>
            </w:tabs>
            <w:rPr>
              <w:rFonts w:asciiTheme="minorHAnsi" w:eastAsiaTheme="minorEastAsia" w:hAnsiTheme="minorHAnsi" w:cstheme="minorBidi"/>
              <w:noProof/>
              <w:kern w:val="2"/>
              <w:sz w:val="24"/>
              <w:szCs w:val="24"/>
              <w14:ligatures w14:val="standardContextual"/>
            </w:rPr>
          </w:pPr>
          <w:hyperlink w:anchor="_Toc187410211" w:history="1">
            <w:r w:rsidRPr="00600363">
              <w:rPr>
                <w:rStyle w:val="Hyperlink"/>
                <w:noProof/>
              </w:rPr>
              <w:t>Key questions for the workshop</w:t>
            </w:r>
            <w:r>
              <w:rPr>
                <w:noProof/>
                <w:webHidden/>
              </w:rPr>
              <w:tab/>
            </w:r>
            <w:r>
              <w:rPr>
                <w:noProof/>
                <w:webHidden/>
              </w:rPr>
              <w:fldChar w:fldCharType="begin"/>
            </w:r>
            <w:r>
              <w:rPr>
                <w:noProof/>
                <w:webHidden/>
              </w:rPr>
              <w:instrText xml:space="preserve"> PAGEREF _Toc187410211 \h </w:instrText>
            </w:r>
            <w:r>
              <w:rPr>
                <w:noProof/>
                <w:webHidden/>
              </w:rPr>
            </w:r>
            <w:r>
              <w:rPr>
                <w:noProof/>
                <w:webHidden/>
              </w:rPr>
              <w:fldChar w:fldCharType="separate"/>
            </w:r>
            <w:r>
              <w:rPr>
                <w:noProof/>
                <w:webHidden/>
              </w:rPr>
              <w:t>1</w:t>
            </w:r>
            <w:r>
              <w:rPr>
                <w:noProof/>
                <w:webHidden/>
              </w:rPr>
              <w:fldChar w:fldCharType="end"/>
            </w:r>
          </w:hyperlink>
        </w:p>
        <w:p w14:paraId="1B37847A" w14:textId="4950A204" w:rsidR="004375DE" w:rsidRDefault="004375DE">
          <w:pPr>
            <w:pStyle w:val="TOC2"/>
            <w:tabs>
              <w:tab w:val="right" w:leader="dot" w:pos="9016"/>
            </w:tabs>
            <w:rPr>
              <w:rFonts w:asciiTheme="minorHAnsi" w:eastAsiaTheme="minorEastAsia" w:hAnsiTheme="minorHAnsi" w:cstheme="minorBidi"/>
              <w:noProof/>
              <w:kern w:val="2"/>
              <w:sz w:val="24"/>
              <w:szCs w:val="24"/>
              <w14:ligatures w14:val="standardContextual"/>
            </w:rPr>
          </w:pPr>
          <w:hyperlink w:anchor="_Toc187410212" w:history="1">
            <w:r w:rsidRPr="00600363">
              <w:rPr>
                <w:rStyle w:val="Hyperlink"/>
                <w:noProof/>
              </w:rPr>
              <w:t>Contents</w:t>
            </w:r>
            <w:r>
              <w:rPr>
                <w:noProof/>
                <w:webHidden/>
              </w:rPr>
              <w:tab/>
            </w:r>
            <w:r>
              <w:rPr>
                <w:noProof/>
                <w:webHidden/>
              </w:rPr>
              <w:fldChar w:fldCharType="begin"/>
            </w:r>
            <w:r>
              <w:rPr>
                <w:noProof/>
                <w:webHidden/>
              </w:rPr>
              <w:instrText xml:space="preserve"> PAGEREF _Toc187410212 \h </w:instrText>
            </w:r>
            <w:r>
              <w:rPr>
                <w:noProof/>
                <w:webHidden/>
              </w:rPr>
            </w:r>
            <w:r>
              <w:rPr>
                <w:noProof/>
                <w:webHidden/>
              </w:rPr>
              <w:fldChar w:fldCharType="separate"/>
            </w:r>
            <w:r>
              <w:rPr>
                <w:noProof/>
                <w:webHidden/>
              </w:rPr>
              <w:t>2</w:t>
            </w:r>
            <w:r>
              <w:rPr>
                <w:noProof/>
                <w:webHidden/>
              </w:rPr>
              <w:fldChar w:fldCharType="end"/>
            </w:r>
          </w:hyperlink>
        </w:p>
        <w:p w14:paraId="3BE1E9CD" w14:textId="5EA2CB70" w:rsidR="004375DE" w:rsidRDefault="004375DE">
          <w:pPr>
            <w:pStyle w:val="TOC2"/>
            <w:tabs>
              <w:tab w:val="left" w:pos="720"/>
              <w:tab w:val="right" w:leader="dot" w:pos="9016"/>
            </w:tabs>
            <w:rPr>
              <w:rFonts w:asciiTheme="minorHAnsi" w:eastAsiaTheme="minorEastAsia" w:hAnsiTheme="minorHAnsi" w:cstheme="minorBidi"/>
              <w:noProof/>
              <w:kern w:val="2"/>
              <w:sz w:val="24"/>
              <w:szCs w:val="24"/>
              <w14:ligatures w14:val="standardContextual"/>
            </w:rPr>
          </w:pPr>
          <w:hyperlink w:anchor="_Toc187410213" w:history="1">
            <w:r w:rsidRPr="00600363">
              <w:rPr>
                <w:rStyle w:val="Hyperlink"/>
                <w:noProof/>
              </w:rPr>
              <w:t>1.</w:t>
            </w:r>
            <w:r>
              <w:rPr>
                <w:rFonts w:asciiTheme="minorHAnsi" w:eastAsiaTheme="minorEastAsia" w:hAnsiTheme="minorHAnsi" w:cstheme="minorBidi"/>
                <w:noProof/>
                <w:kern w:val="2"/>
                <w:sz w:val="24"/>
                <w:szCs w:val="24"/>
                <w14:ligatures w14:val="standardContextual"/>
              </w:rPr>
              <w:tab/>
            </w:r>
            <w:r w:rsidRPr="00600363">
              <w:rPr>
                <w:rStyle w:val="Hyperlink"/>
                <w:noProof/>
              </w:rPr>
              <w:t>Background</w:t>
            </w:r>
            <w:r>
              <w:rPr>
                <w:noProof/>
                <w:webHidden/>
              </w:rPr>
              <w:tab/>
            </w:r>
            <w:r>
              <w:rPr>
                <w:noProof/>
                <w:webHidden/>
              </w:rPr>
              <w:fldChar w:fldCharType="begin"/>
            </w:r>
            <w:r>
              <w:rPr>
                <w:noProof/>
                <w:webHidden/>
              </w:rPr>
              <w:instrText xml:space="preserve"> PAGEREF _Toc187410213 \h </w:instrText>
            </w:r>
            <w:r>
              <w:rPr>
                <w:noProof/>
                <w:webHidden/>
              </w:rPr>
            </w:r>
            <w:r>
              <w:rPr>
                <w:noProof/>
                <w:webHidden/>
              </w:rPr>
              <w:fldChar w:fldCharType="separate"/>
            </w:r>
            <w:r>
              <w:rPr>
                <w:noProof/>
                <w:webHidden/>
              </w:rPr>
              <w:t>3</w:t>
            </w:r>
            <w:r>
              <w:rPr>
                <w:noProof/>
                <w:webHidden/>
              </w:rPr>
              <w:fldChar w:fldCharType="end"/>
            </w:r>
          </w:hyperlink>
        </w:p>
        <w:p w14:paraId="64D34120" w14:textId="1448D42F" w:rsidR="004375DE" w:rsidRDefault="004375DE">
          <w:pPr>
            <w:pStyle w:val="TOC2"/>
            <w:tabs>
              <w:tab w:val="left" w:pos="720"/>
              <w:tab w:val="right" w:leader="dot" w:pos="9016"/>
            </w:tabs>
            <w:rPr>
              <w:rFonts w:asciiTheme="minorHAnsi" w:eastAsiaTheme="minorEastAsia" w:hAnsiTheme="minorHAnsi" w:cstheme="minorBidi"/>
              <w:noProof/>
              <w:kern w:val="2"/>
              <w:sz w:val="24"/>
              <w:szCs w:val="24"/>
              <w14:ligatures w14:val="standardContextual"/>
            </w:rPr>
          </w:pPr>
          <w:hyperlink w:anchor="_Toc187410214" w:history="1">
            <w:r w:rsidRPr="00600363">
              <w:rPr>
                <w:rStyle w:val="Hyperlink"/>
                <w:noProof/>
              </w:rPr>
              <w:t>2.</w:t>
            </w:r>
            <w:r>
              <w:rPr>
                <w:rFonts w:asciiTheme="minorHAnsi" w:eastAsiaTheme="minorEastAsia" w:hAnsiTheme="minorHAnsi" w:cstheme="minorBidi"/>
                <w:noProof/>
                <w:kern w:val="2"/>
                <w:sz w:val="24"/>
                <w:szCs w:val="24"/>
                <w14:ligatures w14:val="standardContextual"/>
              </w:rPr>
              <w:tab/>
            </w:r>
            <w:r w:rsidRPr="00600363">
              <w:rPr>
                <w:rStyle w:val="Hyperlink"/>
                <w:noProof/>
              </w:rPr>
              <w:t>Defining the aims and scope of Decision 12.214(b)</w:t>
            </w:r>
            <w:r>
              <w:rPr>
                <w:noProof/>
                <w:webHidden/>
              </w:rPr>
              <w:tab/>
            </w:r>
            <w:r>
              <w:rPr>
                <w:noProof/>
                <w:webHidden/>
              </w:rPr>
              <w:fldChar w:fldCharType="begin"/>
            </w:r>
            <w:r>
              <w:rPr>
                <w:noProof/>
                <w:webHidden/>
              </w:rPr>
              <w:instrText xml:space="preserve"> PAGEREF _Toc187410214 \h </w:instrText>
            </w:r>
            <w:r>
              <w:rPr>
                <w:noProof/>
                <w:webHidden/>
              </w:rPr>
            </w:r>
            <w:r>
              <w:rPr>
                <w:noProof/>
                <w:webHidden/>
              </w:rPr>
              <w:fldChar w:fldCharType="separate"/>
            </w:r>
            <w:r>
              <w:rPr>
                <w:noProof/>
                <w:webHidden/>
              </w:rPr>
              <w:t>4</w:t>
            </w:r>
            <w:r>
              <w:rPr>
                <w:noProof/>
                <w:webHidden/>
              </w:rPr>
              <w:fldChar w:fldCharType="end"/>
            </w:r>
          </w:hyperlink>
        </w:p>
        <w:p w14:paraId="177658CC" w14:textId="0EF3401C" w:rsidR="004375DE" w:rsidRDefault="004375DE">
          <w:pPr>
            <w:pStyle w:val="TOC2"/>
            <w:tabs>
              <w:tab w:val="left" w:pos="720"/>
              <w:tab w:val="right" w:leader="dot" w:pos="9016"/>
            </w:tabs>
            <w:rPr>
              <w:rFonts w:asciiTheme="minorHAnsi" w:eastAsiaTheme="minorEastAsia" w:hAnsiTheme="minorHAnsi" w:cstheme="minorBidi"/>
              <w:noProof/>
              <w:kern w:val="2"/>
              <w:sz w:val="24"/>
              <w:szCs w:val="24"/>
              <w14:ligatures w14:val="standardContextual"/>
            </w:rPr>
          </w:pPr>
          <w:hyperlink w:anchor="_Toc187410215" w:history="1">
            <w:r w:rsidRPr="00600363">
              <w:rPr>
                <w:rStyle w:val="Hyperlink"/>
                <w:noProof/>
              </w:rPr>
              <w:t>3.</w:t>
            </w:r>
            <w:r>
              <w:rPr>
                <w:rFonts w:asciiTheme="minorHAnsi" w:eastAsiaTheme="minorEastAsia" w:hAnsiTheme="minorHAnsi" w:cstheme="minorBidi"/>
                <w:noProof/>
                <w:kern w:val="2"/>
                <w:sz w:val="24"/>
                <w:szCs w:val="24"/>
                <w14:ligatures w14:val="standardContextual"/>
              </w:rPr>
              <w:tab/>
            </w:r>
            <w:r w:rsidRPr="00600363">
              <w:rPr>
                <w:rStyle w:val="Hyperlink"/>
                <w:noProof/>
              </w:rPr>
              <w:t>Assessing how species are likely to be impacted by climate change</w:t>
            </w:r>
            <w:r>
              <w:rPr>
                <w:noProof/>
                <w:webHidden/>
              </w:rPr>
              <w:tab/>
            </w:r>
            <w:r>
              <w:rPr>
                <w:noProof/>
                <w:webHidden/>
              </w:rPr>
              <w:fldChar w:fldCharType="begin"/>
            </w:r>
            <w:r>
              <w:rPr>
                <w:noProof/>
                <w:webHidden/>
              </w:rPr>
              <w:instrText xml:space="preserve"> PAGEREF _Toc187410215 \h </w:instrText>
            </w:r>
            <w:r>
              <w:rPr>
                <w:noProof/>
                <w:webHidden/>
              </w:rPr>
            </w:r>
            <w:r>
              <w:rPr>
                <w:noProof/>
                <w:webHidden/>
              </w:rPr>
              <w:fldChar w:fldCharType="separate"/>
            </w:r>
            <w:r>
              <w:rPr>
                <w:noProof/>
                <w:webHidden/>
              </w:rPr>
              <w:t>5</w:t>
            </w:r>
            <w:r>
              <w:rPr>
                <w:noProof/>
                <w:webHidden/>
              </w:rPr>
              <w:fldChar w:fldCharType="end"/>
            </w:r>
          </w:hyperlink>
        </w:p>
        <w:p w14:paraId="32393A5D" w14:textId="09693CC2" w:rsidR="004375DE" w:rsidRDefault="004375DE">
          <w:pPr>
            <w:pStyle w:val="TOC2"/>
            <w:tabs>
              <w:tab w:val="left" w:pos="720"/>
              <w:tab w:val="right" w:leader="dot" w:pos="9016"/>
            </w:tabs>
            <w:rPr>
              <w:rFonts w:asciiTheme="minorHAnsi" w:eastAsiaTheme="minorEastAsia" w:hAnsiTheme="minorHAnsi" w:cstheme="minorBidi"/>
              <w:noProof/>
              <w:kern w:val="2"/>
              <w:sz w:val="24"/>
              <w:szCs w:val="24"/>
              <w14:ligatures w14:val="standardContextual"/>
            </w:rPr>
          </w:pPr>
          <w:hyperlink w:anchor="_Toc187410216" w:history="1">
            <w:r w:rsidRPr="00600363">
              <w:rPr>
                <w:rStyle w:val="Hyperlink"/>
                <w:noProof/>
              </w:rPr>
              <w:t>4.</w:t>
            </w:r>
            <w:r>
              <w:rPr>
                <w:rFonts w:asciiTheme="minorHAnsi" w:eastAsiaTheme="minorEastAsia" w:hAnsiTheme="minorHAnsi" w:cstheme="minorBidi"/>
                <w:noProof/>
                <w:kern w:val="2"/>
                <w:sz w:val="24"/>
                <w:szCs w:val="24"/>
                <w14:ligatures w14:val="standardContextual"/>
              </w:rPr>
              <w:tab/>
            </w:r>
            <w:r w:rsidRPr="00600363">
              <w:rPr>
                <w:rStyle w:val="Hyperlink"/>
                <w:noProof/>
              </w:rPr>
              <w:t>Assessing which migratory species are at greatest risk from negative impacts of climate change</w:t>
            </w:r>
            <w:r>
              <w:rPr>
                <w:noProof/>
                <w:webHidden/>
              </w:rPr>
              <w:tab/>
            </w:r>
            <w:r>
              <w:rPr>
                <w:noProof/>
                <w:webHidden/>
              </w:rPr>
              <w:fldChar w:fldCharType="begin"/>
            </w:r>
            <w:r>
              <w:rPr>
                <w:noProof/>
                <w:webHidden/>
              </w:rPr>
              <w:instrText xml:space="preserve"> PAGEREF _Toc187410216 \h </w:instrText>
            </w:r>
            <w:r>
              <w:rPr>
                <w:noProof/>
                <w:webHidden/>
              </w:rPr>
            </w:r>
            <w:r>
              <w:rPr>
                <w:noProof/>
                <w:webHidden/>
              </w:rPr>
              <w:fldChar w:fldCharType="separate"/>
            </w:r>
            <w:r>
              <w:rPr>
                <w:noProof/>
                <w:webHidden/>
              </w:rPr>
              <w:t>5</w:t>
            </w:r>
            <w:r>
              <w:rPr>
                <w:noProof/>
                <w:webHidden/>
              </w:rPr>
              <w:fldChar w:fldCharType="end"/>
            </w:r>
          </w:hyperlink>
        </w:p>
        <w:p w14:paraId="5880DAB9" w14:textId="7577B10D" w:rsidR="004375DE" w:rsidRDefault="004375DE">
          <w:pPr>
            <w:pStyle w:val="TOC3"/>
            <w:tabs>
              <w:tab w:val="left" w:pos="1200"/>
              <w:tab w:val="right" w:leader="dot" w:pos="9016"/>
            </w:tabs>
            <w:rPr>
              <w:rFonts w:asciiTheme="minorHAnsi" w:eastAsiaTheme="minorEastAsia" w:hAnsiTheme="minorHAnsi" w:cstheme="minorBidi"/>
              <w:noProof/>
              <w:kern w:val="2"/>
              <w:sz w:val="24"/>
              <w:szCs w:val="24"/>
              <w14:ligatures w14:val="standardContextual"/>
            </w:rPr>
          </w:pPr>
          <w:hyperlink w:anchor="_Toc187410217" w:history="1">
            <w:r w:rsidRPr="00600363">
              <w:rPr>
                <w:rStyle w:val="Hyperlink"/>
                <w:noProof/>
              </w:rPr>
              <w:t>4.1.</w:t>
            </w:r>
            <w:r>
              <w:rPr>
                <w:rFonts w:asciiTheme="minorHAnsi" w:eastAsiaTheme="minorEastAsia" w:hAnsiTheme="minorHAnsi" w:cstheme="minorBidi"/>
                <w:noProof/>
                <w:kern w:val="2"/>
                <w:sz w:val="24"/>
                <w:szCs w:val="24"/>
                <w14:ligatures w14:val="standardContextual"/>
              </w:rPr>
              <w:tab/>
            </w:r>
            <w:r w:rsidRPr="00600363">
              <w:rPr>
                <w:rStyle w:val="Hyperlink"/>
                <w:noProof/>
              </w:rPr>
              <w:t>Additional considerations on the use of climate change vulnerability assessments to prioritise species for climate change adaptation measures</w:t>
            </w:r>
            <w:r>
              <w:rPr>
                <w:noProof/>
                <w:webHidden/>
              </w:rPr>
              <w:tab/>
            </w:r>
            <w:r>
              <w:rPr>
                <w:noProof/>
                <w:webHidden/>
              </w:rPr>
              <w:fldChar w:fldCharType="begin"/>
            </w:r>
            <w:r>
              <w:rPr>
                <w:noProof/>
                <w:webHidden/>
              </w:rPr>
              <w:instrText xml:space="preserve"> PAGEREF _Toc187410217 \h </w:instrText>
            </w:r>
            <w:r>
              <w:rPr>
                <w:noProof/>
                <w:webHidden/>
              </w:rPr>
            </w:r>
            <w:r>
              <w:rPr>
                <w:noProof/>
                <w:webHidden/>
              </w:rPr>
              <w:fldChar w:fldCharType="separate"/>
            </w:r>
            <w:r>
              <w:rPr>
                <w:noProof/>
                <w:webHidden/>
              </w:rPr>
              <w:t>6</w:t>
            </w:r>
            <w:r>
              <w:rPr>
                <w:noProof/>
                <w:webHidden/>
              </w:rPr>
              <w:fldChar w:fldCharType="end"/>
            </w:r>
          </w:hyperlink>
        </w:p>
        <w:p w14:paraId="6253DC59" w14:textId="3FF90FD4" w:rsidR="004375DE" w:rsidRDefault="004375DE">
          <w:pPr>
            <w:pStyle w:val="TOC3"/>
            <w:tabs>
              <w:tab w:val="left" w:pos="1200"/>
              <w:tab w:val="right" w:leader="dot" w:pos="9016"/>
            </w:tabs>
            <w:rPr>
              <w:rFonts w:asciiTheme="minorHAnsi" w:eastAsiaTheme="minorEastAsia" w:hAnsiTheme="minorHAnsi" w:cstheme="minorBidi"/>
              <w:noProof/>
              <w:kern w:val="2"/>
              <w:sz w:val="24"/>
              <w:szCs w:val="24"/>
              <w14:ligatures w14:val="standardContextual"/>
            </w:rPr>
          </w:pPr>
          <w:hyperlink w:anchor="_Toc187410218" w:history="1">
            <w:r w:rsidRPr="00600363">
              <w:rPr>
                <w:rStyle w:val="Hyperlink"/>
                <w:noProof/>
              </w:rPr>
              <w:t>4.2.</w:t>
            </w:r>
            <w:r>
              <w:rPr>
                <w:rFonts w:asciiTheme="minorHAnsi" w:eastAsiaTheme="minorEastAsia" w:hAnsiTheme="minorHAnsi" w:cstheme="minorBidi"/>
                <w:noProof/>
                <w:kern w:val="2"/>
                <w:sz w:val="24"/>
                <w:szCs w:val="24"/>
                <w14:ligatures w14:val="standardContextual"/>
              </w:rPr>
              <w:tab/>
            </w:r>
            <w:r w:rsidRPr="00600363">
              <w:rPr>
                <w:rStyle w:val="Hyperlink"/>
                <w:noProof/>
              </w:rPr>
              <w:t>Review of approaches and methodologies of published species climate change vulnerability assessments</w:t>
            </w:r>
            <w:r>
              <w:rPr>
                <w:noProof/>
                <w:webHidden/>
              </w:rPr>
              <w:tab/>
            </w:r>
            <w:r>
              <w:rPr>
                <w:noProof/>
                <w:webHidden/>
              </w:rPr>
              <w:fldChar w:fldCharType="begin"/>
            </w:r>
            <w:r>
              <w:rPr>
                <w:noProof/>
                <w:webHidden/>
              </w:rPr>
              <w:instrText xml:space="preserve"> PAGEREF _Toc187410218 \h </w:instrText>
            </w:r>
            <w:r>
              <w:rPr>
                <w:noProof/>
                <w:webHidden/>
              </w:rPr>
            </w:r>
            <w:r>
              <w:rPr>
                <w:noProof/>
                <w:webHidden/>
              </w:rPr>
              <w:fldChar w:fldCharType="separate"/>
            </w:r>
            <w:r>
              <w:rPr>
                <w:noProof/>
                <w:webHidden/>
              </w:rPr>
              <w:t>6</w:t>
            </w:r>
            <w:r>
              <w:rPr>
                <w:noProof/>
                <w:webHidden/>
              </w:rPr>
              <w:fldChar w:fldCharType="end"/>
            </w:r>
          </w:hyperlink>
        </w:p>
        <w:p w14:paraId="463926D0" w14:textId="7C60C0CB" w:rsidR="004375DE" w:rsidRDefault="004375DE">
          <w:pPr>
            <w:pStyle w:val="TOC3"/>
            <w:tabs>
              <w:tab w:val="left" w:pos="1200"/>
              <w:tab w:val="right" w:leader="dot" w:pos="9016"/>
            </w:tabs>
            <w:rPr>
              <w:rFonts w:asciiTheme="minorHAnsi" w:eastAsiaTheme="minorEastAsia" w:hAnsiTheme="minorHAnsi" w:cstheme="minorBidi"/>
              <w:noProof/>
              <w:kern w:val="2"/>
              <w:sz w:val="24"/>
              <w:szCs w:val="24"/>
              <w14:ligatures w14:val="standardContextual"/>
            </w:rPr>
          </w:pPr>
          <w:hyperlink w:anchor="_Toc187410219" w:history="1">
            <w:r w:rsidRPr="00600363">
              <w:rPr>
                <w:rStyle w:val="Hyperlink"/>
                <w:noProof/>
              </w:rPr>
              <w:t>4.3.</w:t>
            </w:r>
            <w:r>
              <w:rPr>
                <w:rFonts w:asciiTheme="minorHAnsi" w:eastAsiaTheme="minorEastAsia" w:hAnsiTheme="minorHAnsi" w:cstheme="minorBidi"/>
                <w:noProof/>
                <w:kern w:val="2"/>
                <w:sz w:val="24"/>
                <w:szCs w:val="24"/>
                <w14:ligatures w14:val="standardContextual"/>
              </w:rPr>
              <w:tab/>
            </w:r>
            <w:r w:rsidRPr="00600363">
              <w:rPr>
                <w:rStyle w:val="Hyperlink"/>
                <w:noProof/>
              </w:rPr>
              <w:t>Considerations for choosing a method to assess species’ climate change vulnerability</w:t>
            </w:r>
            <w:r>
              <w:rPr>
                <w:noProof/>
                <w:webHidden/>
              </w:rPr>
              <w:tab/>
            </w:r>
            <w:r>
              <w:rPr>
                <w:noProof/>
                <w:webHidden/>
              </w:rPr>
              <w:fldChar w:fldCharType="begin"/>
            </w:r>
            <w:r>
              <w:rPr>
                <w:noProof/>
                <w:webHidden/>
              </w:rPr>
              <w:instrText xml:space="preserve"> PAGEREF _Toc187410219 \h </w:instrText>
            </w:r>
            <w:r>
              <w:rPr>
                <w:noProof/>
                <w:webHidden/>
              </w:rPr>
            </w:r>
            <w:r>
              <w:rPr>
                <w:noProof/>
                <w:webHidden/>
              </w:rPr>
              <w:fldChar w:fldCharType="separate"/>
            </w:r>
            <w:r>
              <w:rPr>
                <w:noProof/>
                <w:webHidden/>
              </w:rPr>
              <w:t>8</w:t>
            </w:r>
            <w:r>
              <w:rPr>
                <w:noProof/>
                <w:webHidden/>
              </w:rPr>
              <w:fldChar w:fldCharType="end"/>
            </w:r>
          </w:hyperlink>
        </w:p>
        <w:p w14:paraId="1992C34B" w14:textId="60A6D033" w:rsidR="004375DE" w:rsidRDefault="004375DE">
          <w:pPr>
            <w:pStyle w:val="TOC3"/>
            <w:tabs>
              <w:tab w:val="left" w:pos="1200"/>
              <w:tab w:val="right" w:leader="dot" w:pos="9016"/>
            </w:tabs>
            <w:rPr>
              <w:rFonts w:asciiTheme="minorHAnsi" w:eastAsiaTheme="minorEastAsia" w:hAnsiTheme="minorHAnsi" w:cstheme="minorBidi"/>
              <w:noProof/>
              <w:kern w:val="2"/>
              <w:sz w:val="24"/>
              <w:szCs w:val="24"/>
              <w14:ligatures w14:val="standardContextual"/>
            </w:rPr>
          </w:pPr>
          <w:hyperlink w:anchor="_Toc187410220" w:history="1">
            <w:r w:rsidRPr="00600363">
              <w:rPr>
                <w:rStyle w:val="Hyperlink"/>
                <w:noProof/>
              </w:rPr>
              <w:t>4.4.</w:t>
            </w:r>
            <w:r>
              <w:rPr>
                <w:rFonts w:asciiTheme="minorHAnsi" w:eastAsiaTheme="minorEastAsia" w:hAnsiTheme="minorHAnsi" w:cstheme="minorBidi"/>
                <w:noProof/>
                <w:kern w:val="2"/>
                <w:sz w:val="24"/>
                <w:szCs w:val="24"/>
                <w14:ligatures w14:val="standardContextual"/>
              </w:rPr>
              <w:tab/>
            </w:r>
            <w:r w:rsidRPr="00600363">
              <w:rPr>
                <w:rStyle w:val="Hyperlink"/>
                <w:noProof/>
              </w:rPr>
              <w:t>Review of some published species Climate Change Vulnerability Assessments and their methodologies</w:t>
            </w:r>
            <w:r>
              <w:rPr>
                <w:noProof/>
                <w:webHidden/>
              </w:rPr>
              <w:tab/>
            </w:r>
            <w:r>
              <w:rPr>
                <w:noProof/>
                <w:webHidden/>
              </w:rPr>
              <w:fldChar w:fldCharType="begin"/>
            </w:r>
            <w:r>
              <w:rPr>
                <w:noProof/>
                <w:webHidden/>
              </w:rPr>
              <w:instrText xml:space="preserve"> PAGEREF _Toc187410220 \h </w:instrText>
            </w:r>
            <w:r>
              <w:rPr>
                <w:noProof/>
                <w:webHidden/>
              </w:rPr>
            </w:r>
            <w:r>
              <w:rPr>
                <w:noProof/>
                <w:webHidden/>
              </w:rPr>
              <w:fldChar w:fldCharType="separate"/>
            </w:r>
            <w:r>
              <w:rPr>
                <w:noProof/>
                <w:webHidden/>
              </w:rPr>
              <w:t>9</w:t>
            </w:r>
            <w:r>
              <w:rPr>
                <w:noProof/>
                <w:webHidden/>
              </w:rPr>
              <w:fldChar w:fldCharType="end"/>
            </w:r>
          </w:hyperlink>
        </w:p>
        <w:p w14:paraId="2E5AE3E5" w14:textId="71F733A7" w:rsidR="004375DE" w:rsidRDefault="004375DE">
          <w:pPr>
            <w:pStyle w:val="TOC2"/>
            <w:tabs>
              <w:tab w:val="left" w:pos="720"/>
              <w:tab w:val="right" w:leader="dot" w:pos="9016"/>
            </w:tabs>
            <w:rPr>
              <w:rFonts w:asciiTheme="minorHAnsi" w:eastAsiaTheme="minorEastAsia" w:hAnsiTheme="minorHAnsi" w:cstheme="minorBidi"/>
              <w:noProof/>
              <w:kern w:val="2"/>
              <w:sz w:val="24"/>
              <w:szCs w:val="24"/>
              <w14:ligatures w14:val="standardContextual"/>
            </w:rPr>
          </w:pPr>
          <w:hyperlink w:anchor="_Toc187410221" w:history="1">
            <w:r w:rsidRPr="00600363">
              <w:rPr>
                <w:rStyle w:val="Hyperlink"/>
                <w:noProof/>
              </w:rPr>
              <w:t>5.</w:t>
            </w:r>
            <w:r>
              <w:rPr>
                <w:rFonts w:asciiTheme="minorHAnsi" w:eastAsiaTheme="minorEastAsia" w:hAnsiTheme="minorHAnsi" w:cstheme="minorBidi"/>
                <w:noProof/>
                <w:kern w:val="2"/>
                <w:sz w:val="24"/>
                <w:szCs w:val="24"/>
                <w14:ligatures w14:val="standardContextual"/>
              </w:rPr>
              <w:tab/>
            </w:r>
            <w:r w:rsidRPr="00600363">
              <w:rPr>
                <w:rStyle w:val="Hyperlink"/>
                <w:noProof/>
              </w:rPr>
              <w:t>Assessing what conservation measures migratory species require to mitigate the impacts of climate change</w:t>
            </w:r>
            <w:r>
              <w:rPr>
                <w:noProof/>
                <w:webHidden/>
              </w:rPr>
              <w:tab/>
            </w:r>
            <w:r>
              <w:rPr>
                <w:noProof/>
                <w:webHidden/>
              </w:rPr>
              <w:fldChar w:fldCharType="begin"/>
            </w:r>
            <w:r>
              <w:rPr>
                <w:noProof/>
                <w:webHidden/>
              </w:rPr>
              <w:instrText xml:space="preserve"> PAGEREF _Toc187410221 \h </w:instrText>
            </w:r>
            <w:r>
              <w:rPr>
                <w:noProof/>
                <w:webHidden/>
              </w:rPr>
            </w:r>
            <w:r>
              <w:rPr>
                <w:noProof/>
                <w:webHidden/>
              </w:rPr>
              <w:fldChar w:fldCharType="separate"/>
            </w:r>
            <w:r>
              <w:rPr>
                <w:noProof/>
                <w:webHidden/>
              </w:rPr>
              <w:t>11</w:t>
            </w:r>
            <w:r>
              <w:rPr>
                <w:noProof/>
                <w:webHidden/>
              </w:rPr>
              <w:fldChar w:fldCharType="end"/>
            </w:r>
          </w:hyperlink>
        </w:p>
        <w:p w14:paraId="6FE5A540" w14:textId="7CD7837D" w:rsidR="004375DE" w:rsidRDefault="004375DE">
          <w:pPr>
            <w:pStyle w:val="TOC2"/>
            <w:tabs>
              <w:tab w:val="left" w:pos="720"/>
              <w:tab w:val="right" w:leader="dot" w:pos="9016"/>
            </w:tabs>
            <w:rPr>
              <w:rFonts w:asciiTheme="minorHAnsi" w:eastAsiaTheme="minorEastAsia" w:hAnsiTheme="minorHAnsi" w:cstheme="minorBidi"/>
              <w:noProof/>
              <w:kern w:val="2"/>
              <w:sz w:val="24"/>
              <w:szCs w:val="24"/>
              <w14:ligatures w14:val="standardContextual"/>
            </w:rPr>
          </w:pPr>
          <w:hyperlink w:anchor="_Toc187410222" w:history="1">
            <w:r w:rsidRPr="00600363">
              <w:rPr>
                <w:rStyle w:val="Hyperlink"/>
                <w:noProof/>
              </w:rPr>
              <w:t>6.</w:t>
            </w:r>
            <w:r>
              <w:rPr>
                <w:rFonts w:asciiTheme="minorHAnsi" w:eastAsiaTheme="minorEastAsia" w:hAnsiTheme="minorHAnsi" w:cstheme="minorBidi"/>
                <w:noProof/>
                <w:kern w:val="2"/>
                <w:sz w:val="24"/>
                <w:szCs w:val="24"/>
                <w14:ligatures w14:val="standardContextual"/>
              </w:rPr>
              <w:tab/>
            </w:r>
            <w:r w:rsidRPr="00600363">
              <w:rPr>
                <w:rStyle w:val="Hyperlink"/>
                <w:noProof/>
              </w:rPr>
              <w:t>In-depth case study: Polar bear</w:t>
            </w:r>
            <w:r>
              <w:rPr>
                <w:noProof/>
                <w:webHidden/>
              </w:rPr>
              <w:tab/>
            </w:r>
            <w:r>
              <w:rPr>
                <w:noProof/>
                <w:webHidden/>
              </w:rPr>
              <w:fldChar w:fldCharType="begin"/>
            </w:r>
            <w:r>
              <w:rPr>
                <w:noProof/>
                <w:webHidden/>
              </w:rPr>
              <w:instrText xml:space="preserve"> PAGEREF _Toc187410222 \h </w:instrText>
            </w:r>
            <w:r>
              <w:rPr>
                <w:noProof/>
                <w:webHidden/>
              </w:rPr>
            </w:r>
            <w:r>
              <w:rPr>
                <w:noProof/>
                <w:webHidden/>
              </w:rPr>
              <w:fldChar w:fldCharType="separate"/>
            </w:r>
            <w:r>
              <w:rPr>
                <w:noProof/>
                <w:webHidden/>
              </w:rPr>
              <w:t>12</w:t>
            </w:r>
            <w:r>
              <w:rPr>
                <w:noProof/>
                <w:webHidden/>
              </w:rPr>
              <w:fldChar w:fldCharType="end"/>
            </w:r>
          </w:hyperlink>
        </w:p>
        <w:p w14:paraId="58017904" w14:textId="5A97DD0C" w:rsidR="004375DE" w:rsidRDefault="004375DE">
          <w:pPr>
            <w:pStyle w:val="TOC2"/>
            <w:tabs>
              <w:tab w:val="left" w:pos="720"/>
              <w:tab w:val="right" w:leader="dot" w:pos="9016"/>
            </w:tabs>
            <w:rPr>
              <w:rFonts w:asciiTheme="minorHAnsi" w:eastAsiaTheme="minorEastAsia" w:hAnsiTheme="minorHAnsi" w:cstheme="minorBidi"/>
              <w:noProof/>
              <w:kern w:val="2"/>
              <w:sz w:val="24"/>
              <w:szCs w:val="24"/>
              <w14:ligatures w14:val="standardContextual"/>
            </w:rPr>
          </w:pPr>
          <w:hyperlink w:anchor="_Toc187410223" w:history="1">
            <w:r w:rsidRPr="00600363">
              <w:rPr>
                <w:rStyle w:val="Hyperlink"/>
                <w:noProof/>
              </w:rPr>
              <w:t>7.</w:t>
            </w:r>
            <w:r>
              <w:rPr>
                <w:rFonts w:asciiTheme="minorHAnsi" w:eastAsiaTheme="minorEastAsia" w:hAnsiTheme="minorHAnsi" w:cstheme="minorBidi"/>
                <w:noProof/>
                <w:kern w:val="2"/>
                <w:sz w:val="24"/>
                <w:szCs w:val="24"/>
                <w14:ligatures w14:val="standardContextual"/>
              </w:rPr>
              <w:tab/>
            </w:r>
            <w:r w:rsidRPr="00600363">
              <w:rPr>
                <w:rStyle w:val="Hyperlink"/>
                <w:noProof/>
              </w:rPr>
              <w:t>Recommendations for addressing Decision 14.214 (b)</w:t>
            </w:r>
            <w:r>
              <w:rPr>
                <w:noProof/>
                <w:webHidden/>
              </w:rPr>
              <w:tab/>
            </w:r>
            <w:r>
              <w:rPr>
                <w:noProof/>
                <w:webHidden/>
              </w:rPr>
              <w:fldChar w:fldCharType="begin"/>
            </w:r>
            <w:r>
              <w:rPr>
                <w:noProof/>
                <w:webHidden/>
              </w:rPr>
              <w:instrText xml:space="preserve"> PAGEREF _Toc187410223 \h </w:instrText>
            </w:r>
            <w:r>
              <w:rPr>
                <w:noProof/>
                <w:webHidden/>
              </w:rPr>
            </w:r>
            <w:r>
              <w:rPr>
                <w:noProof/>
                <w:webHidden/>
              </w:rPr>
              <w:fldChar w:fldCharType="separate"/>
            </w:r>
            <w:r>
              <w:rPr>
                <w:noProof/>
                <w:webHidden/>
              </w:rPr>
              <w:t>13</w:t>
            </w:r>
            <w:r>
              <w:rPr>
                <w:noProof/>
                <w:webHidden/>
              </w:rPr>
              <w:fldChar w:fldCharType="end"/>
            </w:r>
          </w:hyperlink>
        </w:p>
        <w:p w14:paraId="4B8C7687" w14:textId="102F4790" w:rsidR="004375DE" w:rsidRDefault="004375DE">
          <w:pPr>
            <w:pStyle w:val="TOC3"/>
            <w:tabs>
              <w:tab w:val="left" w:pos="1200"/>
              <w:tab w:val="right" w:leader="dot" w:pos="9016"/>
            </w:tabs>
            <w:rPr>
              <w:rFonts w:asciiTheme="minorHAnsi" w:eastAsiaTheme="minorEastAsia" w:hAnsiTheme="minorHAnsi" w:cstheme="minorBidi"/>
              <w:noProof/>
              <w:kern w:val="2"/>
              <w:sz w:val="24"/>
              <w:szCs w:val="24"/>
              <w14:ligatures w14:val="standardContextual"/>
            </w:rPr>
          </w:pPr>
          <w:hyperlink w:anchor="_Toc187410224" w:history="1">
            <w:r w:rsidRPr="00600363">
              <w:rPr>
                <w:rStyle w:val="Hyperlink"/>
                <w:noProof/>
              </w:rPr>
              <w:t>7.1.</w:t>
            </w:r>
            <w:r>
              <w:rPr>
                <w:rFonts w:asciiTheme="minorHAnsi" w:eastAsiaTheme="minorEastAsia" w:hAnsiTheme="minorHAnsi" w:cstheme="minorBidi"/>
                <w:noProof/>
                <w:kern w:val="2"/>
                <w:sz w:val="24"/>
                <w:szCs w:val="24"/>
                <w14:ligatures w14:val="standardContextual"/>
              </w:rPr>
              <w:tab/>
            </w:r>
            <w:r w:rsidRPr="00600363">
              <w:rPr>
                <w:rStyle w:val="Hyperlink"/>
                <w:noProof/>
              </w:rPr>
              <w:t>Recommendations for Phase 1</w:t>
            </w:r>
            <w:r>
              <w:rPr>
                <w:noProof/>
                <w:webHidden/>
              </w:rPr>
              <w:tab/>
            </w:r>
            <w:r>
              <w:rPr>
                <w:noProof/>
                <w:webHidden/>
              </w:rPr>
              <w:fldChar w:fldCharType="begin"/>
            </w:r>
            <w:r>
              <w:rPr>
                <w:noProof/>
                <w:webHidden/>
              </w:rPr>
              <w:instrText xml:space="preserve"> PAGEREF _Toc187410224 \h </w:instrText>
            </w:r>
            <w:r>
              <w:rPr>
                <w:noProof/>
                <w:webHidden/>
              </w:rPr>
            </w:r>
            <w:r>
              <w:rPr>
                <w:noProof/>
                <w:webHidden/>
              </w:rPr>
              <w:fldChar w:fldCharType="separate"/>
            </w:r>
            <w:r>
              <w:rPr>
                <w:noProof/>
                <w:webHidden/>
              </w:rPr>
              <w:t>13</w:t>
            </w:r>
            <w:r>
              <w:rPr>
                <w:noProof/>
                <w:webHidden/>
              </w:rPr>
              <w:fldChar w:fldCharType="end"/>
            </w:r>
          </w:hyperlink>
        </w:p>
        <w:p w14:paraId="66ABFE58" w14:textId="7E9AA9A2" w:rsidR="004375DE" w:rsidRDefault="004375DE">
          <w:pPr>
            <w:pStyle w:val="TOC3"/>
            <w:tabs>
              <w:tab w:val="left" w:pos="1200"/>
              <w:tab w:val="right" w:leader="dot" w:pos="9016"/>
            </w:tabs>
            <w:rPr>
              <w:rFonts w:asciiTheme="minorHAnsi" w:eastAsiaTheme="minorEastAsia" w:hAnsiTheme="minorHAnsi" w:cstheme="minorBidi"/>
              <w:noProof/>
              <w:kern w:val="2"/>
              <w:sz w:val="24"/>
              <w:szCs w:val="24"/>
              <w14:ligatures w14:val="standardContextual"/>
            </w:rPr>
          </w:pPr>
          <w:hyperlink w:anchor="_Toc187410225" w:history="1">
            <w:r w:rsidRPr="00600363">
              <w:rPr>
                <w:rStyle w:val="Hyperlink"/>
                <w:noProof/>
              </w:rPr>
              <w:t>7.2.</w:t>
            </w:r>
            <w:r>
              <w:rPr>
                <w:rFonts w:asciiTheme="minorHAnsi" w:eastAsiaTheme="minorEastAsia" w:hAnsiTheme="minorHAnsi" w:cstheme="minorBidi"/>
                <w:noProof/>
                <w:kern w:val="2"/>
                <w:sz w:val="24"/>
                <w:szCs w:val="24"/>
                <w14:ligatures w14:val="standardContextual"/>
              </w:rPr>
              <w:tab/>
            </w:r>
            <w:r w:rsidRPr="00600363">
              <w:rPr>
                <w:rStyle w:val="Hyperlink"/>
                <w:noProof/>
              </w:rPr>
              <w:t>Recommendations for Phase 2</w:t>
            </w:r>
            <w:r>
              <w:rPr>
                <w:noProof/>
                <w:webHidden/>
              </w:rPr>
              <w:tab/>
            </w:r>
            <w:r>
              <w:rPr>
                <w:noProof/>
                <w:webHidden/>
              </w:rPr>
              <w:fldChar w:fldCharType="begin"/>
            </w:r>
            <w:r>
              <w:rPr>
                <w:noProof/>
                <w:webHidden/>
              </w:rPr>
              <w:instrText xml:space="preserve"> PAGEREF _Toc187410225 \h </w:instrText>
            </w:r>
            <w:r>
              <w:rPr>
                <w:noProof/>
                <w:webHidden/>
              </w:rPr>
            </w:r>
            <w:r>
              <w:rPr>
                <w:noProof/>
                <w:webHidden/>
              </w:rPr>
              <w:fldChar w:fldCharType="separate"/>
            </w:r>
            <w:r>
              <w:rPr>
                <w:noProof/>
                <w:webHidden/>
              </w:rPr>
              <w:t>14</w:t>
            </w:r>
            <w:r>
              <w:rPr>
                <w:noProof/>
                <w:webHidden/>
              </w:rPr>
              <w:fldChar w:fldCharType="end"/>
            </w:r>
          </w:hyperlink>
        </w:p>
        <w:p w14:paraId="6F4965FC" w14:textId="329825BF" w:rsidR="004375DE" w:rsidRDefault="004375DE">
          <w:pPr>
            <w:pStyle w:val="TOC2"/>
            <w:tabs>
              <w:tab w:val="left" w:pos="720"/>
              <w:tab w:val="right" w:leader="dot" w:pos="9016"/>
            </w:tabs>
            <w:rPr>
              <w:rFonts w:asciiTheme="minorHAnsi" w:eastAsiaTheme="minorEastAsia" w:hAnsiTheme="minorHAnsi" w:cstheme="minorBidi"/>
              <w:noProof/>
              <w:kern w:val="2"/>
              <w:sz w:val="24"/>
              <w:szCs w:val="24"/>
              <w14:ligatures w14:val="standardContextual"/>
            </w:rPr>
          </w:pPr>
          <w:hyperlink w:anchor="_Toc187410226" w:history="1">
            <w:r w:rsidRPr="00600363">
              <w:rPr>
                <w:rStyle w:val="Hyperlink"/>
                <w:noProof/>
              </w:rPr>
              <w:t>8.</w:t>
            </w:r>
            <w:r>
              <w:rPr>
                <w:rFonts w:asciiTheme="minorHAnsi" w:eastAsiaTheme="minorEastAsia" w:hAnsiTheme="minorHAnsi" w:cstheme="minorBidi"/>
                <w:noProof/>
                <w:kern w:val="2"/>
                <w:sz w:val="24"/>
                <w:szCs w:val="24"/>
                <w14:ligatures w14:val="standardContextual"/>
              </w:rPr>
              <w:tab/>
            </w:r>
            <w:r w:rsidRPr="00600363">
              <w:rPr>
                <w:rStyle w:val="Hyperlink"/>
                <w:noProof/>
              </w:rPr>
              <w:t>Considerations for the workshop directed to the Scientific Council</w:t>
            </w:r>
            <w:r>
              <w:rPr>
                <w:noProof/>
                <w:webHidden/>
              </w:rPr>
              <w:tab/>
            </w:r>
            <w:r>
              <w:rPr>
                <w:noProof/>
                <w:webHidden/>
              </w:rPr>
              <w:fldChar w:fldCharType="begin"/>
            </w:r>
            <w:r>
              <w:rPr>
                <w:noProof/>
                <w:webHidden/>
              </w:rPr>
              <w:instrText xml:space="preserve"> PAGEREF _Toc187410226 \h </w:instrText>
            </w:r>
            <w:r>
              <w:rPr>
                <w:noProof/>
                <w:webHidden/>
              </w:rPr>
            </w:r>
            <w:r>
              <w:rPr>
                <w:noProof/>
                <w:webHidden/>
              </w:rPr>
              <w:fldChar w:fldCharType="separate"/>
            </w:r>
            <w:r>
              <w:rPr>
                <w:noProof/>
                <w:webHidden/>
              </w:rPr>
              <w:t>16</w:t>
            </w:r>
            <w:r>
              <w:rPr>
                <w:noProof/>
                <w:webHidden/>
              </w:rPr>
              <w:fldChar w:fldCharType="end"/>
            </w:r>
          </w:hyperlink>
        </w:p>
        <w:p w14:paraId="6DDA6397" w14:textId="19EE5918" w:rsidR="004375DE" w:rsidRDefault="004375DE">
          <w:pPr>
            <w:pStyle w:val="TOC2"/>
            <w:tabs>
              <w:tab w:val="right" w:leader="dot" w:pos="9016"/>
            </w:tabs>
            <w:rPr>
              <w:rFonts w:asciiTheme="minorHAnsi" w:eastAsiaTheme="minorEastAsia" w:hAnsiTheme="minorHAnsi" w:cstheme="minorBidi"/>
              <w:noProof/>
              <w:kern w:val="2"/>
              <w:sz w:val="24"/>
              <w:szCs w:val="24"/>
              <w14:ligatures w14:val="standardContextual"/>
            </w:rPr>
          </w:pPr>
          <w:hyperlink w:anchor="_Toc187410227" w:history="1">
            <w:r w:rsidRPr="00600363">
              <w:rPr>
                <w:rStyle w:val="Hyperlink"/>
                <w:noProof/>
              </w:rPr>
              <w:t>References</w:t>
            </w:r>
            <w:r>
              <w:rPr>
                <w:noProof/>
                <w:webHidden/>
              </w:rPr>
              <w:tab/>
            </w:r>
            <w:r>
              <w:rPr>
                <w:noProof/>
                <w:webHidden/>
              </w:rPr>
              <w:fldChar w:fldCharType="begin"/>
            </w:r>
            <w:r>
              <w:rPr>
                <w:noProof/>
                <w:webHidden/>
              </w:rPr>
              <w:instrText xml:space="preserve"> PAGEREF _Toc187410227 \h </w:instrText>
            </w:r>
            <w:r>
              <w:rPr>
                <w:noProof/>
                <w:webHidden/>
              </w:rPr>
            </w:r>
            <w:r>
              <w:rPr>
                <w:noProof/>
                <w:webHidden/>
              </w:rPr>
              <w:fldChar w:fldCharType="separate"/>
            </w:r>
            <w:r>
              <w:rPr>
                <w:noProof/>
                <w:webHidden/>
              </w:rPr>
              <w:t>17</w:t>
            </w:r>
            <w:r>
              <w:rPr>
                <w:noProof/>
                <w:webHidden/>
              </w:rPr>
              <w:fldChar w:fldCharType="end"/>
            </w:r>
          </w:hyperlink>
        </w:p>
        <w:p w14:paraId="01B38F8A" w14:textId="5D28CDEA" w:rsidR="00750E77" w:rsidRPr="00E63371" w:rsidRDefault="00750E77" w:rsidP="00B14B34">
          <w:r w:rsidRPr="00E63371">
            <w:rPr>
              <w:noProof/>
            </w:rPr>
            <w:fldChar w:fldCharType="end"/>
          </w:r>
        </w:p>
      </w:sdtContent>
    </w:sdt>
    <w:p w14:paraId="6E17B552" w14:textId="77777777" w:rsidR="00EB6246" w:rsidRPr="00E63371" w:rsidRDefault="00EB6246" w:rsidP="00B14B34"/>
    <w:p w14:paraId="6A8F6A5C" w14:textId="77777777" w:rsidR="00EB6246" w:rsidRPr="00E63371" w:rsidRDefault="00EB6246" w:rsidP="00B14B34"/>
    <w:p w14:paraId="1A874C31" w14:textId="711F495F" w:rsidR="00986EDD" w:rsidRPr="00E63371" w:rsidRDefault="00986EDD" w:rsidP="00B14B34">
      <w:pPr>
        <w:rPr>
          <w:color w:val="006983"/>
          <w:sz w:val="32"/>
          <w:szCs w:val="32"/>
        </w:rPr>
      </w:pPr>
      <w:bookmarkStart w:id="3" w:name="_Toc185245487"/>
      <w:bookmarkEnd w:id="3"/>
      <w:r w:rsidRPr="00E63371">
        <w:br w:type="page"/>
      </w:r>
    </w:p>
    <w:p w14:paraId="3C8483DD" w14:textId="26177E24" w:rsidR="00380079" w:rsidRPr="00E63371" w:rsidRDefault="00380079" w:rsidP="00B14B34">
      <w:pPr>
        <w:pStyle w:val="Body-Head1"/>
      </w:pPr>
      <w:bookmarkStart w:id="4" w:name="_Toc185249089"/>
      <w:bookmarkStart w:id="5" w:name="_Toc187410213"/>
      <w:bookmarkEnd w:id="4"/>
      <w:r w:rsidRPr="00E63371">
        <w:lastRenderedPageBreak/>
        <w:t>Background</w:t>
      </w:r>
      <w:bookmarkEnd w:id="5"/>
    </w:p>
    <w:p w14:paraId="23868E8C" w14:textId="050365A8" w:rsidR="00276803" w:rsidRPr="001F4CD6" w:rsidRDefault="00276803" w:rsidP="00B14B34">
      <w:r w:rsidRPr="001F4CD6">
        <w:t>Responses to climate change tend to be species-specific, making it difficult to identify individual policy interventions to reduce the impact of climate change on migratory species. To address this knowledge gap, Resolution 9.7 in 2008 urged Parties to “</w:t>
      </w:r>
      <w:r w:rsidRPr="00606137">
        <w:rPr>
          <w:i/>
        </w:rPr>
        <w:t>identify which migratory species are most likely to be directly or indirectly threatened or impacted by climate change or climate change mitigation or adaptation activities, based on best available evidence and by initially assessing Appendix I species and species listed on Appendix II already known to be affected by climate change</w:t>
      </w:r>
      <w:r w:rsidRPr="001F4CD6">
        <w:t xml:space="preserve">” </w:t>
      </w:r>
      <w:r w:rsidR="00BD146A" w:rsidRPr="001F4CD6">
        <w:fldChar w:fldCharType="begin"/>
      </w:r>
      <w:r w:rsidR="00BD146A" w:rsidRPr="001F4CD6">
        <w:instrText xml:space="preserve"> ADDIN ZOTERO_ITEM CSL_CITATION {"citationID":"lWdksUNR","properties":{"formattedCitation":"(CMS, 2008)","plainCitation":"(CMS, 2008)","noteIndex":0},"citationItems":[{"id":4121,"uris":["http://zotero.org/users/8722651/items/RVEWFN9U"],"itemData":{"id":4121,"type":"document","title":"UNEP/CMS/CCWS2017/Inf.3 Climate Change Impacts on Migratory Species","title-short":"UNEP/CMS/CCWS2017/Inf.3","URL":"https://www.cms.int/en/document/cms-resolution-97-climate-change-impacts-migratory-species","author":[{"family":"CMS","given":""}],"accessed":{"date-parts":[["2024",10,29]]},"issued":{"date-parts":[["2008"]]}}}],"schema":"https://github.com/citation-style-language/schema/raw/master/csl-citation.json"} </w:instrText>
      </w:r>
      <w:r w:rsidR="00BD146A" w:rsidRPr="001F4CD6">
        <w:fldChar w:fldCharType="separate"/>
      </w:r>
      <w:r w:rsidR="00BD146A" w:rsidRPr="001F4CD6">
        <w:t>(CMS, 2008)</w:t>
      </w:r>
      <w:r w:rsidR="00BD146A" w:rsidRPr="001F4CD6">
        <w:fldChar w:fldCharType="end"/>
      </w:r>
      <w:r w:rsidR="00BD146A" w:rsidRPr="001F4CD6">
        <w:t>.</w:t>
      </w:r>
    </w:p>
    <w:p w14:paraId="7C1765E6" w14:textId="0E0B4539" w:rsidR="00276803" w:rsidRPr="00606137" w:rsidRDefault="00050B93" w:rsidP="00B14B34">
      <w:pPr>
        <w:rPr>
          <w:rFonts w:eastAsiaTheme="minorHAnsi"/>
          <w:kern w:val="2"/>
          <w:lang w:eastAsia="en-US"/>
          <w14:ligatures w14:val="standardContextual"/>
        </w:rPr>
      </w:pPr>
      <w:r w:rsidRPr="001F4CD6">
        <w:t>The</w:t>
      </w:r>
      <w:r w:rsidR="00276803" w:rsidRPr="001F4CD6">
        <w:t xml:space="preserve"> Zoological Society of London (ZSL) was commissioned to conduct a preliminary review of climate change impacts on migratory species. A preliminary report published in 2010 proposed a methodology to assess migratory species’ vulnerability to climate change and applied this methodology to 44 species listed on CMS Appendix I, and one species listed on Appendix II </w:t>
      </w:r>
      <w:bookmarkStart w:id="6" w:name="_Hlk184896256"/>
      <w:r w:rsidR="00CB2688" w:rsidRPr="00606137">
        <w:rPr>
          <w:rFonts w:eastAsiaTheme="minorHAnsi"/>
          <w:kern w:val="2"/>
          <w:lang w:eastAsia="en-US"/>
          <w14:ligatures w14:val="standardContextual"/>
        </w:rPr>
        <w:fldChar w:fldCharType="begin"/>
      </w:r>
      <w:r w:rsidR="00CB2688" w:rsidRPr="00606137">
        <w:rPr>
          <w:rFonts w:eastAsiaTheme="minorHAnsi"/>
          <w:kern w:val="2"/>
          <w:lang w:eastAsia="en-US"/>
          <w14:ligatures w14:val="standardContextual"/>
        </w:rPr>
        <w:instrText xml:space="preserve"> ADDIN ZOTERO_ITEM CSL_CITATION {"citationID":"VeohrNsZ","properties":{"formattedCitation":"(McNamara, 2010)","plainCitation":"(McNamara, 2010)","noteIndex":0},"citationItems":[{"id":4021,"uris":["http://zotero.org/users/8722651/items/T2Y8PIFB"],"itemData":{"id":4021,"type":"report","event-place":"Regent's Park, London","number":"UNEP/CMS/ScC16/Inf.8.1","publisher":"Climate Change Thematic Programme, Zoological Society of London","publisher-place":"Regent's Park, London","title":"UNEP/CMS/ScC16/Inf.8.1 Climate Change Vulnerability of Migratory Species","title-short":"UNEP/CMS/ScC16/Inf.8.1","URL":"https://www.cms.int/en/document/report-climate-change-vulnerability-migratory-species-0","author":[{"family":"McNamara","given":"Aylin"}],"issued":{"date-parts":[["2010"]]}}}],"schema":"https://github.com/citation-style-language/schema/raw/master/csl-citation.json"} </w:instrText>
      </w:r>
      <w:r w:rsidR="00CB2688" w:rsidRPr="00606137">
        <w:rPr>
          <w:rFonts w:eastAsiaTheme="minorHAnsi"/>
          <w:kern w:val="2"/>
          <w:lang w:eastAsia="en-US"/>
          <w14:ligatures w14:val="standardContextual"/>
        </w:rPr>
        <w:fldChar w:fldCharType="separate"/>
      </w:r>
      <w:r w:rsidR="00CB2688" w:rsidRPr="00606137">
        <w:rPr>
          <w:rFonts w:eastAsiaTheme="minorHAnsi"/>
          <w:kern w:val="2"/>
          <w:lang w:eastAsia="en-US"/>
          <w14:ligatures w14:val="standardContextual"/>
        </w:rPr>
        <w:t>(McNamara, 2010)</w:t>
      </w:r>
      <w:r w:rsidR="00CB2688" w:rsidRPr="00606137">
        <w:rPr>
          <w:rFonts w:eastAsiaTheme="minorHAnsi"/>
          <w:kern w:val="2"/>
          <w:lang w:eastAsia="en-US"/>
          <w14:ligatures w14:val="standardContextual"/>
        </w:rPr>
        <w:fldChar w:fldCharType="end"/>
      </w:r>
      <w:r w:rsidR="00CB2688" w:rsidRPr="00606137">
        <w:rPr>
          <w:rFonts w:eastAsiaTheme="minorHAnsi"/>
          <w:kern w:val="2"/>
          <w:lang w:eastAsia="en-US"/>
          <w14:ligatures w14:val="standardContextual"/>
        </w:rPr>
        <w:t>.</w:t>
      </w:r>
      <w:r w:rsidR="00CB2688" w:rsidRPr="001F4CD6">
        <w:rPr>
          <w:rFonts w:eastAsia="MS Mincho"/>
          <w:lang w:eastAsia="ja-JP"/>
        </w:rPr>
        <w:t xml:space="preserve"> </w:t>
      </w:r>
      <w:bookmarkEnd w:id="6"/>
      <w:r w:rsidR="00A06AEA" w:rsidRPr="00606137">
        <w:t xml:space="preserve">The results for these case study species are presented within the ZSL report </w:t>
      </w:r>
      <w:r w:rsidR="00A06AEA" w:rsidRPr="001F4CD6">
        <w:fldChar w:fldCharType="begin"/>
      </w:r>
      <w:r w:rsidR="00FC6094" w:rsidRPr="001F4CD6">
        <w:instrText xml:space="preserve"> ADDIN ZOTERO_ITEM CSL_CITATION {"citationID":"GyGbMwWD","properties":{"formattedCitation":"(McNamara, 2010)","plainCitation":"(McNamara, 2010)","noteIndex":0},"citationItems":[{"id":4021,"uris":["http://zotero.org/users/8722651/items/T2Y8PIFB"],"itemData":{"id":4021,"type":"report","event-place":"Regent's Park, London","number":"UNEP/CMS/ScC16/Inf.8.1","publisher":"Climate Change Thematic Programme, Zoological Society of London","publisher-place":"Regent's Park, London","title":"UNEP/CMS/ScC16/Inf.8.1 Climate Change Vulnerability of Migratory Species","title-short":"UNEP/CMS/ScC16/Inf.8.1","URL":"https://www.cms.int/en/document/report-climate-change-vulnerability-migratory-species-0","author":[{"family":"McNamara","given":"Aylin"}],"issued":{"date-parts":[["2010"]]}}}],"schema":"https://github.com/citation-style-language/schema/raw/master/csl-citation.json"} </w:instrText>
      </w:r>
      <w:r w:rsidR="00A06AEA" w:rsidRPr="001F4CD6">
        <w:fldChar w:fldCharType="separate"/>
      </w:r>
      <w:r w:rsidR="00A06AEA" w:rsidRPr="001F4CD6">
        <w:t>(McNamara, 2010)</w:t>
      </w:r>
      <w:r w:rsidR="00A06AEA" w:rsidRPr="001F4CD6">
        <w:fldChar w:fldCharType="end"/>
      </w:r>
      <w:r w:rsidR="00A06AEA" w:rsidRPr="001F4CD6">
        <w:t>.</w:t>
      </w:r>
      <w:r w:rsidR="00A06AEA" w:rsidRPr="001F4CD6">
        <w:rPr>
          <w:rFonts w:eastAsia="MS Mincho"/>
          <w:lang w:eastAsia="ja-JP"/>
        </w:rPr>
        <w:t xml:space="preserve"> </w:t>
      </w:r>
      <w:r w:rsidR="00276803" w:rsidRPr="00606137">
        <w:t xml:space="preserve">However, no subsequent work was undertaken to </w:t>
      </w:r>
      <w:r w:rsidR="00380079" w:rsidRPr="00606137">
        <w:t xml:space="preserve">review </w:t>
      </w:r>
      <w:r w:rsidR="000452A0" w:rsidRPr="00606137">
        <w:t xml:space="preserve">the methodology </w:t>
      </w:r>
      <w:r w:rsidR="00380079" w:rsidRPr="00606137">
        <w:t xml:space="preserve">or </w:t>
      </w:r>
      <w:r w:rsidR="00276803" w:rsidRPr="00606137">
        <w:t xml:space="preserve">apply </w:t>
      </w:r>
      <w:r w:rsidR="000452A0" w:rsidRPr="00606137">
        <w:t>it</w:t>
      </w:r>
      <w:r w:rsidR="00276803" w:rsidRPr="00606137">
        <w:t xml:space="preserve"> to </w:t>
      </w:r>
      <w:r w:rsidR="001E729D" w:rsidRPr="00606137">
        <w:t>further</w:t>
      </w:r>
      <w:r w:rsidR="00276803" w:rsidRPr="00606137">
        <w:t xml:space="preserve"> </w:t>
      </w:r>
      <w:r w:rsidR="00880E83" w:rsidRPr="00606137">
        <w:t xml:space="preserve">migratory </w:t>
      </w:r>
      <w:r w:rsidR="00276803" w:rsidRPr="00606137">
        <w:t>specie</w:t>
      </w:r>
      <w:r w:rsidR="00276803" w:rsidRPr="001F4CD6">
        <w:rPr>
          <w:u w:val="single"/>
        </w:rPr>
        <w:t>s</w:t>
      </w:r>
      <w:r w:rsidR="0022585A" w:rsidRPr="00606137">
        <w:rPr>
          <w:rFonts w:eastAsiaTheme="minorHAnsi"/>
          <w:kern w:val="2"/>
          <w:lang w:eastAsia="en-US"/>
          <w14:ligatures w14:val="standardContextual"/>
        </w:rPr>
        <w:t>, and it was proposed at the 2011 meeting of the CMS Working Group on Climate Change that the ZSL methodology could be integrated with others, such as that developed</w:t>
      </w:r>
      <w:r w:rsidR="00E87024" w:rsidRPr="00606137">
        <w:rPr>
          <w:rFonts w:eastAsiaTheme="minorHAnsi"/>
          <w:kern w:val="2"/>
          <w:lang w:eastAsia="en-US"/>
          <w14:ligatures w14:val="standardContextual"/>
        </w:rPr>
        <w:t xml:space="preserve"> around the same time</w:t>
      </w:r>
      <w:r w:rsidR="0022585A" w:rsidRPr="00606137">
        <w:rPr>
          <w:rFonts w:eastAsiaTheme="minorHAnsi"/>
          <w:kern w:val="2"/>
          <w:lang w:eastAsia="en-US"/>
          <w14:ligatures w14:val="standardContextual"/>
        </w:rPr>
        <w:t xml:space="preserve"> by IUCN </w:t>
      </w:r>
      <w:r w:rsidR="0022585A" w:rsidRPr="00606137">
        <w:rPr>
          <w:rFonts w:eastAsiaTheme="minorHAnsi"/>
          <w:kern w:val="2"/>
          <w:lang w:eastAsia="en-US"/>
          <w14:ligatures w14:val="standardContextual"/>
        </w:rPr>
        <w:fldChar w:fldCharType="begin"/>
      </w:r>
      <w:r w:rsidR="0022585A" w:rsidRPr="00606137">
        <w:rPr>
          <w:rFonts w:eastAsiaTheme="minorHAnsi"/>
          <w:kern w:val="2"/>
          <w:lang w:eastAsia="en-US"/>
          <w14:ligatures w14:val="standardContextual"/>
        </w:rPr>
        <w:instrText xml:space="preserve"> ADDIN ZOTERO_ITEM CSL_CITATION {"citationID":"LdddPpRC","properties":{"formattedCitation":"(B\\uc0\\u246{}hm, 2011)","plainCitation":"(Böhm, 2011)","noteIndex":0},"citationItems":[{"id":4188,"uris":["http://zotero.org/users/8722651/items/IH5J8JBJ"],"itemData":{"id":4188,"type":"paper-conference","event-place":"Tour du Valat, Camargue","event-title":"UNEP/CMS Technical Workshop: The Impact of Climate Change on Migratory Species: the current status and avenues for action","language":"en","publisher":"UNEP/CMS Secretariat","publisher-place":"Tour du Valat, Camargue","source":"Zotero","title":"Climate change and migratory species - Vulnerability assessments ans next steps","author":[{"family":"Böhm","given":"Monika"}],"issued":{"date-parts":[["2011"]]}}}],"schema":"https://github.com/citation-style-language/schema/raw/master/csl-citation.json"} </w:instrText>
      </w:r>
      <w:r w:rsidR="0022585A" w:rsidRPr="00606137">
        <w:rPr>
          <w:rFonts w:eastAsiaTheme="minorHAnsi"/>
          <w:kern w:val="2"/>
          <w:lang w:eastAsia="en-US"/>
          <w14:ligatures w14:val="standardContextual"/>
        </w:rPr>
        <w:fldChar w:fldCharType="separate"/>
      </w:r>
      <w:r w:rsidR="0022585A" w:rsidRPr="00606137">
        <w:rPr>
          <w:rFonts w:eastAsiaTheme="minorHAnsi"/>
          <w:kern w:val="2"/>
          <w:lang w:eastAsia="en-US"/>
          <w14:ligatures w14:val="standardContextual"/>
        </w:rPr>
        <w:t>(Böhm, 2011)</w:t>
      </w:r>
      <w:r w:rsidR="0022585A" w:rsidRPr="00606137">
        <w:rPr>
          <w:rFonts w:eastAsiaTheme="minorHAnsi"/>
          <w:kern w:val="2"/>
          <w:lang w:eastAsia="en-US"/>
          <w14:ligatures w14:val="standardContextual"/>
        </w:rPr>
        <w:fldChar w:fldCharType="end"/>
      </w:r>
      <w:r w:rsidR="0022585A" w:rsidRPr="00606137">
        <w:rPr>
          <w:rFonts w:eastAsiaTheme="minorHAnsi"/>
          <w:kern w:val="2"/>
          <w:lang w:eastAsia="en-US"/>
          <w14:ligatures w14:val="standardContextual"/>
        </w:rPr>
        <w:t>.</w:t>
      </w:r>
    </w:p>
    <w:p w14:paraId="58490B69" w14:textId="69D1E968" w:rsidR="00326D01" w:rsidRPr="006E50FF" w:rsidRDefault="00326D01" w:rsidP="00B14B34">
      <w:r w:rsidRPr="006E50FF">
        <w:t xml:space="preserve">At CMS COP12 in 2017, Resolution 12.21 contained a </w:t>
      </w:r>
      <w:r w:rsidR="00DC58FA" w:rsidRPr="006E50FF">
        <w:t>“</w:t>
      </w:r>
      <w:r w:rsidRPr="00606137">
        <w:rPr>
          <w:i/>
        </w:rPr>
        <w:t>Programme of Work on Climate Change and Migratory Species</w:t>
      </w:r>
      <w:r w:rsidR="00DC58FA" w:rsidRPr="006E50FF">
        <w:rPr>
          <w:i/>
        </w:rPr>
        <w:t>”</w:t>
      </w:r>
      <w:r w:rsidRPr="006E50FF">
        <w:t xml:space="preserve"> </w:t>
      </w:r>
      <w:r w:rsidR="00F517A1" w:rsidRPr="00606137">
        <w:rPr>
          <w:lang w:eastAsia="en-US"/>
        </w:rPr>
        <w:t xml:space="preserve"> </w:t>
      </w:r>
      <w:r w:rsidR="00F517A1" w:rsidRPr="00606137">
        <w:rPr>
          <w:lang w:eastAsia="en-US"/>
        </w:rPr>
        <w:fldChar w:fldCharType="begin"/>
      </w:r>
      <w:r w:rsidR="00F517A1" w:rsidRPr="00606137">
        <w:rPr>
          <w:lang w:eastAsia="en-US"/>
        </w:rPr>
        <w:instrText xml:space="preserve"> ADDIN ZOTERO_ITEM CSL_CITATION {"citationID":"AKx74dIq","properties":{"formattedCitation":"(CMS, 2017)","plainCitation":"(CMS, 2017)","noteIndex":0},"citationItems":[{"id":4123,"uris":["http://zotero.org/users/8722651/items/AZMAY42Y"],"itemData":{"id":4123,"type":"document","title":"UNEP/CMS/Resolution 12.21 Climate Change and Migratory Species","URL":"https://www.cms.int/en/document/climate-change-and-migratory-species-3","author":[{"family":"CMS","given":""}],"accessed":{"date-parts":[["2024",10,29]]},"issued":{"date-parts":[["2017"]]}}}],"schema":"https://github.com/citation-style-language/schema/raw/master/csl-citation.json"} </w:instrText>
      </w:r>
      <w:r w:rsidR="00F517A1" w:rsidRPr="00606137">
        <w:rPr>
          <w:lang w:eastAsia="en-US"/>
        </w:rPr>
        <w:fldChar w:fldCharType="separate"/>
      </w:r>
      <w:r w:rsidR="00F517A1" w:rsidRPr="00606137">
        <w:rPr>
          <w:lang w:eastAsia="en-US"/>
        </w:rPr>
        <w:t>(CMS, 2017)</w:t>
      </w:r>
      <w:r w:rsidR="00F517A1" w:rsidRPr="00606137">
        <w:rPr>
          <w:lang w:eastAsia="en-US"/>
        </w:rPr>
        <w:fldChar w:fldCharType="end"/>
      </w:r>
      <w:r w:rsidR="00F517A1" w:rsidRPr="006E50FF" w:rsidDel="00F517A1">
        <w:t xml:space="preserve"> </w:t>
      </w:r>
      <w:r w:rsidRPr="006E50FF">
        <w:t>which proposed that Parties and other stakeholders should: “</w:t>
      </w:r>
      <w:r w:rsidRPr="00606137">
        <w:rPr>
          <w:i/>
        </w:rPr>
        <w:t>identify and promote a standardized methodology for evaluating species’ vulnerability to climate change</w:t>
      </w:r>
      <w:r w:rsidRPr="006E50FF">
        <w:t>”, and to apply this methodology to species listed on the CMS Appendices, then to other migratory species. </w:t>
      </w:r>
    </w:p>
    <w:p w14:paraId="52D5DF6C" w14:textId="0C7E608C" w:rsidR="00EE080E" w:rsidRPr="00606137" w:rsidRDefault="000841F5" w:rsidP="00B14B34">
      <w:r w:rsidRPr="00E63371">
        <w:t xml:space="preserve">In support of </w:t>
      </w:r>
      <w:r w:rsidR="00F151B9" w:rsidRPr="00E63371">
        <w:t>CMS</w:t>
      </w:r>
      <w:r w:rsidRPr="00E63371">
        <w:t xml:space="preserve"> work</w:t>
      </w:r>
      <w:r w:rsidR="00F151B9" w:rsidRPr="00E63371">
        <w:t xml:space="preserve"> on climate change</w:t>
      </w:r>
      <w:r w:rsidRPr="00E63371">
        <w:t xml:space="preserve">, the </w:t>
      </w:r>
      <w:r w:rsidR="00F151B9" w:rsidRPr="00E63371">
        <w:t xml:space="preserve">UK </w:t>
      </w:r>
      <w:r w:rsidRPr="00E63371">
        <w:t>Government</w:t>
      </w:r>
      <w:r w:rsidR="002010BC" w:rsidRPr="00E63371">
        <w:t xml:space="preserve">, </w:t>
      </w:r>
      <w:r w:rsidRPr="00E63371">
        <w:t xml:space="preserve">through a contract to the British Trust for Ornithology (BTO) funded by the Department of Environment, Food and Rural Affairs </w:t>
      </w:r>
      <w:r w:rsidR="00AF4D23" w:rsidRPr="00E63371">
        <w:t xml:space="preserve">(Defra) </w:t>
      </w:r>
      <w:r w:rsidRPr="00E63371">
        <w:t xml:space="preserve">via </w:t>
      </w:r>
      <w:r w:rsidR="00C46F50" w:rsidRPr="00E63371">
        <w:t>the Joint Nature Conservation Committee</w:t>
      </w:r>
      <w:r w:rsidR="00AF4D23" w:rsidRPr="00E63371">
        <w:t xml:space="preserve"> (</w:t>
      </w:r>
      <w:r w:rsidRPr="00E63371">
        <w:t>JNCC</w:t>
      </w:r>
      <w:r w:rsidR="00AF4D23" w:rsidRPr="00E63371">
        <w:t>)</w:t>
      </w:r>
      <w:r w:rsidR="002010BC" w:rsidRPr="00E63371">
        <w:t>,</w:t>
      </w:r>
      <w:r w:rsidRPr="00E63371">
        <w:t xml:space="preserve"> commissioned a review of the latest evidence on the impacts of climate change on migratory species, with regard also to conservation actions, indicators and ecosystem services</w:t>
      </w:r>
      <w:r w:rsidR="00FC6094" w:rsidRPr="00E63371">
        <w:t xml:space="preserve"> </w:t>
      </w:r>
      <w:r w:rsidR="00FC6094" w:rsidRPr="00E63371">
        <w:fldChar w:fldCharType="begin"/>
      </w:r>
      <w:r w:rsidR="00D03F39">
        <w:instrText xml:space="preserve"> ADDIN ZOTERO_ITEM CSL_CITATION {"citationID":"imG3EWU1","properties":{"formattedCitation":"(Martay et al., 2023)","plainCitation":"(Martay et al., 2023)","dontUpdate":true,"noteIndex":0},"citationItems":[{"id":4248,"uris":["http://zotero.org/users/8722651/items/VX2EVXS3"],"itemData":{"id":4248,"type":"report","publisher":"JNCC","title":"Climate change and migratory species: a review of impacts, conservation actions, indicators and ecosystem services","URL":"https://hub.jncc.gov.uk/assets/9989a5a2-1745-4532-a9f4-92c0c50ca304","author":[{"family":"Martay","given":"B."},{"family":"Macphie","given":"K. H."},{"family":"Bowgen","given":"K. M."},{"family":"Pearce-Higgins","given":"J. W."},{"family":"Robinson","given":"R. A."},{"family":"Scott","given":"S. E."},{"family":"Williams","given":"J. M."}],"accessed":{"date-parts":[["2024",12,12]]},"issued":{"date-parts":[["2023"]]}}}],"schema":"https://github.com/citation-style-language/schema/raw/master/csl-citation.json"} </w:instrText>
      </w:r>
      <w:r w:rsidR="00FC6094" w:rsidRPr="00E63371">
        <w:fldChar w:fldCharType="separate"/>
      </w:r>
      <w:r w:rsidR="00FC6094" w:rsidRPr="00606137">
        <w:t xml:space="preserve">(Martay </w:t>
      </w:r>
      <w:r w:rsidR="00FC6094" w:rsidRPr="00606137">
        <w:rPr>
          <w:i/>
        </w:rPr>
        <w:t>et al</w:t>
      </w:r>
      <w:r w:rsidR="00FC6094" w:rsidRPr="00606137">
        <w:t xml:space="preserve"> 2023)</w:t>
      </w:r>
      <w:r w:rsidR="00FC6094" w:rsidRPr="00E63371">
        <w:fldChar w:fldCharType="end"/>
      </w:r>
      <w:r w:rsidRPr="00E63371">
        <w:t>.</w:t>
      </w:r>
      <w:r w:rsidR="005878CD" w:rsidRPr="00E63371">
        <w:t xml:space="preserve"> The review examined </w:t>
      </w:r>
      <w:r w:rsidR="00EE080E" w:rsidRPr="00606137">
        <w:t>the literature on the impacts of climate change on each class of species within the CMS Append</w:t>
      </w:r>
      <w:r w:rsidR="005878CD" w:rsidRPr="00606137">
        <w:t xml:space="preserve">ices </w:t>
      </w:r>
      <w:r w:rsidR="00EE080E" w:rsidRPr="00606137">
        <w:t>from 2005 to present, to identify new research that has been undertaken since the previous reviews of climate change impacts on migratory species</w:t>
      </w:r>
      <w:r w:rsidR="00810131" w:rsidRPr="00E63371">
        <w:t xml:space="preserve"> </w:t>
      </w:r>
      <w:r w:rsidR="00810131" w:rsidRPr="00E63371">
        <w:fldChar w:fldCharType="begin"/>
      </w:r>
      <w:r w:rsidR="00D03F39">
        <w:instrText xml:space="preserve"> ADDIN ZOTERO_ITEM CSL_CITATION {"citationID":"aUs4vEW7","properties":{"formattedCitation":"(McNamara, 2010; Robinson et al., 2005)","plainCitation":"(McNamara, 2010; Robinson et al., 2005)","dontUpdate":true,"noteIndex":0},"citationItems":[{"id":4021,"uris":["http://zotero.org/users/8722651/items/T2Y8PIFB"],"itemData":{"id":4021,"type":"report","event-place":"Regent's Park, London","number":"UNEP/CMS/ScC16/Inf.8.1","publisher":"Climate Change Thematic Programme, Zoological Society of London","publisher-place":"Regent's Park, London","title":"UNEP/CMS/ScC16/Inf.8.1 Climate Change Vulnerability of Migratory Species","title-short":"UNEP/CMS/ScC16/Inf.8.1","URL":"https://www.cms.int/en/document/report-climate-change-vulnerability-migratory-species-0","author":[{"family":"McNamara","given":"Aylin"}],"issued":{"date-parts":[["2010"]]}}},{"id":4252,"uris":["http://zotero.org/users/8722651/items/6ZUHL8J6"],"itemData":{"id":4252,"type":"report","event-place":"The Nunnery, Thetford, Norfolk","language":"en","number":"414","publisher":"British Trust for Ornithology","publisher-place":"The Nunnery, Thetford, Norfolk","source":"www.bto.org","title":"Climate change and migratory species","URL":"https://www.bto.org/our-science/publications/research-reports/climate-change-and-migratory-species","author":[{"family":"Robinson","given":"R. A."},{"family":"Learmonth","given":"J. A."},{"family":"Hutson","given":"A. M."},{"family":"Macleod","given":"C. D."},{"family":"Sparks","given":"T. H."},{"family":"Leech","given":"D. I."},{"family":"Pierce","given":"G. J."},{"family":"Rehfisch","given":"M. M."},{"family":"Crick","given":"H. Q. P."}],"accessed":{"date-parts":[["2024",12,12]]},"issued":{"date-parts":[["2005"]]}}}],"schema":"https://github.com/citation-style-language/schema/raw/master/csl-citation.json"} </w:instrText>
      </w:r>
      <w:r w:rsidR="00810131" w:rsidRPr="00E63371">
        <w:fldChar w:fldCharType="separate"/>
      </w:r>
      <w:r w:rsidR="006C027D" w:rsidRPr="00606137">
        <w:t>(McNamara, 2010; Robinson et al 2005)</w:t>
      </w:r>
      <w:r w:rsidR="00810131" w:rsidRPr="00E63371">
        <w:fldChar w:fldCharType="end"/>
      </w:r>
      <w:r w:rsidR="00810131" w:rsidRPr="00E63371">
        <w:t>.</w:t>
      </w:r>
    </w:p>
    <w:p w14:paraId="054798F5" w14:textId="3FF95DFD" w:rsidR="00326D01" w:rsidRPr="00BE7D74" w:rsidRDefault="00326D01" w:rsidP="00B14B34">
      <w:r w:rsidRPr="00BE7D74">
        <w:t xml:space="preserve">At CMS COP14 in 2024, Resolution 12.21 was revised and its Programme of Work on Climate Change and Migratory Species contained the following actions </w:t>
      </w:r>
      <w:r w:rsidR="009B0475" w:rsidRPr="00BE7D74">
        <w:rPr>
          <w:rFonts w:eastAsia="MS Mincho"/>
          <w:lang w:eastAsia="ja-JP"/>
        </w:rPr>
        <w:fldChar w:fldCharType="begin"/>
      </w:r>
      <w:r w:rsidR="009B0475" w:rsidRPr="00BE7D74">
        <w:rPr>
          <w:rFonts w:eastAsia="MS Mincho"/>
          <w:lang w:eastAsia="ja-JP"/>
        </w:rPr>
        <w:instrText xml:space="preserve"> ADDIN ZOTERO_ITEM CSL_CITATION {"citationID":"oUcEMjI7","properties":{"formattedCitation":"(CMS, 2024b)","plainCitation":"(CMS, 2024b)","noteIndex":0},"citationItems":[{"id":4125,"uris":["http://zotero.org/users/8722651/items/I5AT5B2G"],"itemData":{"id":4125,"type":"document","title":"Resolution 12.21 (Rev.COP14) Climate change and migratory species","URL":"https://www.cms.int/en/document/climate-change-and-migratory-species-11","author":[{"family":"CMS","given":""}],"accessed":{"date-parts":[["2024",10,29]]},"issued":{"date-parts":[["2024"]]}}}],"schema":"https://github.com/citation-style-language/schema/raw/master/csl-citation.json"} </w:instrText>
      </w:r>
      <w:r w:rsidR="009B0475" w:rsidRPr="00BE7D74">
        <w:rPr>
          <w:rFonts w:eastAsia="MS Mincho"/>
          <w:lang w:eastAsia="ja-JP"/>
        </w:rPr>
        <w:fldChar w:fldCharType="separate"/>
      </w:r>
      <w:r w:rsidR="009B0475" w:rsidRPr="00606137">
        <w:rPr>
          <w:rFonts w:eastAsiaTheme="minorHAnsi"/>
          <w:kern w:val="2"/>
          <w:lang w:eastAsia="en-US"/>
          <w14:ligatures w14:val="standardContextual"/>
        </w:rPr>
        <w:t>(CMS, 2024b</w:t>
      </w:r>
      <w:r w:rsidR="009B0475" w:rsidRPr="00BE7D74">
        <w:rPr>
          <w:rFonts w:eastAsia="MS Mincho"/>
          <w:lang w:eastAsia="ja-JP"/>
        </w:rPr>
        <w:t>)</w:t>
      </w:r>
      <w:r w:rsidR="009B0475" w:rsidRPr="00BE7D74">
        <w:rPr>
          <w:rFonts w:eastAsia="MS Mincho"/>
          <w:lang w:eastAsia="ja-JP"/>
        </w:rPr>
        <w:fldChar w:fldCharType="end"/>
      </w:r>
      <w:r w:rsidR="009B0475" w:rsidRPr="00BE7D74">
        <w:rPr>
          <w:rFonts w:eastAsia="MS Mincho"/>
          <w:lang w:eastAsia="ja-JP"/>
        </w:rPr>
        <w:t>:</w:t>
      </w:r>
    </w:p>
    <w:p w14:paraId="26C3B25E" w14:textId="77777777" w:rsidR="00326D01" w:rsidRPr="00BE7D74" w:rsidRDefault="00326D01" w:rsidP="00B14B34">
      <w:pPr>
        <w:pStyle w:val="ListParagraph"/>
        <w:numPr>
          <w:ilvl w:val="0"/>
          <w:numId w:val="1"/>
        </w:numPr>
      </w:pPr>
      <w:r w:rsidRPr="00BE7D74">
        <w:t>“Undertake climate change vulnerability assessments for CMS-listed species at an appropriate scale (national, regional, international), including consideration of the impacts of changes in the ecosystems that migratory species use, to identify those species most susceptible to climate change.” </w:t>
      </w:r>
    </w:p>
    <w:p w14:paraId="3C9E7EF0" w14:textId="77777777" w:rsidR="00326D01" w:rsidRPr="00BE7D74" w:rsidRDefault="00326D01" w:rsidP="00B14B34">
      <w:pPr>
        <w:pStyle w:val="ListParagraph"/>
        <w:numPr>
          <w:ilvl w:val="0"/>
          <w:numId w:val="2"/>
        </w:numPr>
      </w:pPr>
      <w:r w:rsidRPr="00BE7D74">
        <w:t>“Undertake climate change vulnerability assessments for other migratory species, not currently listed on CMS, to identify which, if any, may benefit from work under the CMS family instruments.” </w:t>
      </w:r>
    </w:p>
    <w:p w14:paraId="27789F45" w14:textId="77777777" w:rsidR="00326D01" w:rsidRPr="00BE7D74" w:rsidRDefault="00326D01" w:rsidP="00B14B34">
      <w:pPr>
        <w:pStyle w:val="ListParagraph"/>
        <w:numPr>
          <w:ilvl w:val="0"/>
          <w:numId w:val="3"/>
        </w:numPr>
      </w:pPr>
      <w:r w:rsidRPr="00BE7D74">
        <w:t>“Model projected future impacts of climate change to inform vulnerability assessments and action plans.” </w:t>
      </w:r>
    </w:p>
    <w:p w14:paraId="5982EAFD" w14:textId="77777777" w:rsidR="00326D01" w:rsidRPr="00BE7D74" w:rsidRDefault="00326D01" w:rsidP="00B14B34">
      <w:pPr>
        <w:pStyle w:val="ListParagraph"/>
        <w:numPr>
          <w:ilvl w:val="0"/>
          <w:numId w:val="4"/>
        </w:numPr>
      </w:pPr>
      <w:r w:rsidRPr="00BE7D74">
        <w:t>“Determine if species vulnerable to climate change should be listed on the CMS Appendices, as appropriate.” </w:t>
      </w:r>
    </w:p>
    <w:p w14:paraId="5EF6F43F" w14:textId="63D0194F" w:rsidR="00276803" w:rsidRPr="00E63371" w:rsidRDefault="00326D01" w:rsidP="00B14B34">
      <w:pPr>
        <w:rPr>
          <w:color w:val="002060"/>
        </w:rPr>
      </w:pPr>
      <w:r w:rsidRPr="7E020487">
        <w:lastRenderedPageBreak/>
        <w:t xml:space="preserve">Further, Decision 14.214(b) requested the Scientific Council, subject to the availability of external resources, to “identify those migratory species that, on balance, are likely to be negatively impacted by climate change, especially those that are likely to need human-mediated interventions, such as translocations, to moderate the impact of climate change” </w:t>
      </w:r>
      <w:r w:rsidR="00AF5D60">
        <w:fldChar w:fldCharType="begin"/>
      </w:r>
      <w:r w:rsidR="00AF5D60" w:rsidRPr="00FC02CC">
        <w:rPr>
          <w:szCs w:val="22"/>
        </w:rPr>
        <w:instrText xml:space="preserve"> ADDIN ZOTERO_ITEM CSL_CITATION {"citationID":"CLm4wXoz","properties":{"formattedCitation":"(CMS, 2024a)","plainCitation":"(CMS, 2024a)","noteIndex":0},"citationItems":[{"id":4119,"uris":["http://zotero.org/users/8722651/items/IPP97GVK"],"itemData":{"id":4119,"type":"document","title":"ETF7/Inf.2 Decisions of the Conference of the Parties to CMS in effect after its 14th meeting","title-short":"ETF7/Inf.2","URL":"https://www.cms.int/en/document/cms-cop14-decisions","author":[{"family":"CMS","given":""}],"accessed":{"date-parts":[["2024",10,29]]},"issued":{"date-parts":[["2024"]]}}}],"schema":"https://github.com/citation-style-language/schema/raw/master/csl-citation.json"} </w:instrText>
      </w:r>
      <w:r w:rsidR="00AF5D60">
        <w:fldChar w:fldCharType="separate"/>
      </w:r>
      <w:r w:rsidR="00AF5D60" w:rsidRPr="00606137">
        <w:rPr>
          <w:rFonts w:eastAsiaTheme="minorEastAsia"/>
          <w:lang w:eastAsia="en-US"/>
        </w:rPr>
        <w:t>(CMS, 2024a)</w:t>
      </w:r>
      <w:r w:rsidR="00AF5D60">
        <w:fldChar w:fldCharType="end"/>
      </w:r>
      <w:r w:rsidR="00AF5D60" w:rsidRPr="00606137">
        <w:rPr>
          <w:rFonts w:eastAsiaTheme="minorEastAsia"/>
          <w:lang w:eastAsia="en-US"/>
        </w:rPr>
        <w:t>.</w:t>
      </w:r>
      <w:r w:rsidR="00276803" w:rsidRPr="00E63371">
        <w:t>This paper evaluate</w:t>
      </w:r>
      <w:r w:rsidR="00CA3140" w:rsidRPr="00E63371">
        <w:t>s</w:t>
      </w:r>
      <w:r w:rsidR="00276803" w:rsidRPr="00E63371">
        <w:t xml:space="preserve"> possible options for </w:t>
      </w:r>
      <w:r w:rsidR="008A30C2" w:rsidRPr="00E63371">
        <w:t xml:space="preserve">achieving </w:t>
      </w:r>
      <w:r w:rsidR="00276803" w:rsidRPr="00E63371">
        <w:t>Decision 14.214(b) and present</w:t>
      </w:r>
      <w:r w:rsidR="00CA3140" w:rsidRPr="00E63371">
        <w:t>s</w:t>
      </w:r>
      <w:r w:rsidR="00276803" w:rsidRPr="00E63371">
        <w:t xml:space="preserve"> </w:t>
      </w:r>
      <w:r w:rsidR="000D7057" w:rsidRPr="00E63371">
        <w:t>a case study of a suggested approach.</w:t>
      </w:r>
    </w:p>
    <w:p w14:paraId="4304F180" w14:textId="32A41399" w:rsidR="00276803" w:rsidRPr="00E63371" w:rsidRDefault="00276803" w:rsidP="00B14B34">
      <w:pPr>
        <w:pStyle w:val="Body-Head1"/>
      </w:pPr>
      <w:bookmarkStart w:id="7" w:name="_Toc187410214"/>
      <w:r w:rsidRPr="00E63371">
        <w:t xml:space="preserve">Defining the aims </w:t>
      </w:r>
      <w:r w:rsidR="00272589" w:rsidRPr="00E63371">
        <w:t xml:space="preserve">and scope </w:t>
      </w:r>
      <w:r w:rsidRPr="00E63371">
        <w:t>of Decision 12.214(b)</w:t>
      </w:r>
      <w:bookmarkEnd w:id="7"/>
      <w:r w:rsidRPr="00E63371">
        <w:t> </w:t>
      </w:r>
    </w:p>
    <w:p w14:paraId="2FB18275" w14:textId="77777777" w:rsidR="00276803" w:rsidRPr="00E63371" w:rsidRDefault="00276803" w:rsidP="00B14B34">
      <w:r w:rsidRPr="00E63371">
        <w:t>Decision 12.214(b) contains two clauses: (i) “identify those migratory species that, on balance, are likely to be negatively impacted by climate change”, and (ii) “especially those that are likely to need human-mediated interventions, such as translocations, to moderate the impact of climate change”. </w:t>
      </w:r>
    </w:p>
    <w:p w14:paraId="47E69CDE" w14:textId="77777777" w:rsidR="00276803" w:rsidRPr="00E63371" w:rsidRDefault="00276803" w:rsidP="00B14B34">
      <w:r w:rsidRPr="00E63371">
        <w:t>Clause (i) requests that the Scientific Council identifies migratory species likely to be negatively affected by climate change. It does not limit the scope to species listed on the CMS Appendices, and it does not request that species’ relative vulnerability to climate change are assessed, quantified or ranked. Nevertheless, it may be appropriate to prioritise species listed on Appendix I and then Appendix II, and the identification of species at greatest risk from climate change impacts, or at risk of the greatest impacts, may facilitate the optimal targeting of responses. </w:t>
      </w:r>
    </w:p>
    <w:p w14:paraId="751CCCBB" w14:textId="721924D0" w:rsidR="00276803" w:rsidRPr="00E63371" w:rsidRDefault="00276803" w:rsidP="00B14B34">
      <w:r w:rsidRPr="00E63371">
        <w:t xml:space="preserve">Clause (ii) requests that the Scientific Council identifies species that are likely to need interventions, such as translocations. This suggests that, in addition to assessing species’ vulnerability, </w:t>
      </w:r>
      <w:r w:rsidR="00586B0D" w:rsidRPr="00E63371">
        <w:t xml:space="preserve">CMS seeks to identify target populations for intervention </w:t>
      </w:r>
      <w:r w:rsidRPr="00E63371">
        <w:t>an</w:t>
      </w:r>
      <w:r w:rsidR="00586B0D" w:rsidRPr="00E63371">
        <w:t>d</w:t>
      </w:r>
      <w:r w:rsidRPr="00E63371">
        <w:t xml:space="preserve"> appraisal of necessary conservation responses </w:t>
      </w:r>
      <w:r w:rsidR="00586B0D" w:rsidRPr="00E63371">
        <w:t>should be evaluated alongside to develop recommendations</w:t>
      </w:r>
      <w:r w:rsidRPr="00E63371">
        <w:t>. Alternatively, it may be appropriate to assume that species at particular risk from climate change impacts are likely to require conservation interventions, and thus to address this clause by assessing species’ relative vulnerability to climate change. </w:t>
      </w:r>
    </w:p>
    <w:p w14:paraId="647849AF" w14:textId="1AD54C03" w:rsidR="005F284E" w:rsidRPr="00E63371" w:rsidRDefault="00276803" w:rsidP="00B14B34">
      <w:pPr>
        <w:rPr>
          <w:u w:val="single"/>
        </w:rPr>
      </w:pPr>
      <w:r w:rsidRPr="00E63371">
        <w:t xml:space="preserve">Before selecting a methodology to implement Decision 12.214(b), it will be important to determine the goals of the Decision, </w:t>
      </w:r>
      <w:r w:rsidR="00CD2A64" w:rsidRPr="00606137">
        <w:t>which may be one of more of the following</w:t>
      </w:r>
      <w:r w:rsidR="005F284E" w:rsidRPr="00606137">
        <w:t>:</w:t>
      </w:r>
    </w:p>
    <w:p w14:paraId="17957A02" w14:textId="28FE17D2" w:rsidR="00AB5B48" w:rsidRPr="00E63371" w:rsidRDefault="00CD2A64" w:rsidP="00B14B34">
      <w:pPr>
        <w:pStyle w:val="ListParagraph"/>
        <w:numPr>
          <w:ilvl w:val="0"/>
          <w:numId w:val="111"/>
        </w:numPr>
      </w:pPr>
      <w:r w:rsidRPr="00606137">
        <w:rPr>
          <w:i/>
          <w:iCs/>
        </w:rPr>
        <w:t xml:space="preserve">How </w:t>
      </w:r>
      <w:r w:rsidRPr="00606137">
        <w:t>migratory species are likely to be affected by climate change (</w:t>
      </w:r>
      <w:r w:rsidRPr="00606137">
        <w:rPr>
          <w:i/>
        </w:rPr>
        <w:t>i.e.</w:t>
      </w:r>
      <w:r w:rsidRPr="00606137">
        <w:t xml:space="preserve"> mechanisms of impact).</w:t>
      </w:r>
    </w:p>
    <w:p w14:paraId="07AB78C5" w14:textId="30DBECCD" w:rsidR="00CD2A64" w:rsidRPr="00E63371" w:rsidRDefault="00AB5B48" w:rsidP="00B14B34">
      <w:pPr>
        <w:pStyle w:val="ListParagraph"/>
        <w:numPr>
          <w:ilvl w:val="0"/>
          <w:numId w:val="111"/>
        </w:numPr>
      </w:pPr>
      <w:r w:rsidRPr="00606137">
        <w:rPr>
          <w:i/>
          <w:iCs/>
        </w:rPr>
        <w:t>Which</w:t>
      </w:r>
      <w:r w:rsidRPr="00E63371">
        <w:t xml:space="preserve"> migratory species are </w:t>
      </w:r>
      <w:r w:rsidRPr="00606137">
        <w:t>at risk</w:t>
      </w:r>
      <w:r w:rsidRPr="00E63371">
        <w:t xml:space="preserve"> from negative impacts of climate change?</w:t>
      </w:r>
    </w:p>
    <w:p w14:paraId="7A4C8EAE" w14:textId="078BC6CC" w:rsidR="00AB5B48" w:rsidRPr="00E63371" w:rsidRDefault="00AB5B48" w:rsidP="00B14B34">
      <w:pPr>
        <w:pStyle w:val="ListParagraph"/>
        <w:numPr>
          <w:ilvl w:val="0"/>
          <w:numId w:val="111"/>
        </w:numPr>
      </w:pPr>
      <w:bookmarkStart w:id="8" w:name="_Hlk184918212"/>
      <w:r w:rsidRPr="00E63371">
        <w:rPr>
          <w:i/>
          <w:iCs/>
        </w:rPr>
        <w:t>Which</w:t>
      </w:r>
      <w:r w:rsidRPr="00E63371">
        <w:t xml:space="preserve"> migratory species are </w:t>
      </w:r>
      <w:r w:rsidRPr="00E63371">
        <w:rPr>
          <w:i/>
          <w:iCs/>
        </w:rPr>
        <w:t>at greatest risk</w:t>
      </w:r>
      <w:r w:rsidRPr="00E63371">
        <w:t xml:space="preserve"> from negative impacts of climate change?</w:t>
      </w:r>
    </w:p>
    <w:bookmarkEnd w:id="8"/>
    <w:p w14:paraId="27B4B7E2" w14:textId="4EB64129" w:rsidR="00B93DB0" w:rsidRPr="00E63371" w:rsidRDefault="008507B8" w:rsidP="00B14B34">
      <w:pPr>
        <w:pStyle w:val="ListParagraph"/>
        <w:numPr>
          <w:ilvl w:val="0"/>
          <w:numId w:val="111"/>
        </w:numPr>
      </w:pPr>
      <w:r w:rsidRPr="00E63371">
        <w:rPr>
          <w:i/>
        </w:rPr>
        <w:t>What</w:t>
      </w:r>
      <w:r w:rsidRPr="00606137">
        <w:t xml:space="preserve"> conservation measures</w:t>
      </w:r>
      <w:r w:rsidRPr="00E63371">
        <w:t xml:space="preserve"> do migratory species require to mitigate the impacts of climate change?</w:t>
      </w:r>
    </w:p>
    <w:p w14:paraId="2863FFB0" w14:textId="33B06478" w:rsidR="007830A0" w:rsidRPr="00E63371" w:rsidRDefault="007830A0" w:rsidP="00B14B34">
      <w:pPr>
        <w:pStyle w:val="ListParagraph"/>
        <w:numPr>
          <w:ilvl w:val="0"/>
          <w:numId w:val="111"/>
        </w:numPr>
      </w:pPr>
      <w:r w:rsidRPr="00606137">
        <w:rPr>
          <w:i/>
        </w:rPr>
        <w:t>Which</w:t>
      </w:r>
      <w:r w:rsidRPr="00E63371">
        <w:t xml:space="preserve"> species most urgently require </w:t>
      </w:r>
      <w:r w:rsidR="004F0B4C" w:rsidRPr="00E63371">
        <w:t>conservation measures to allow them to adapt to climate change?</w:t>
      </w:r>
    </w:p>
    <w:p w14:paraId="0E30657F" w14:textId="4D54AB49" w:rsidR="00296FC8" w:rsidRPr="00E63371" w:rsidRDefault="00296FC8" w:rsidP="00B14B34">
      <w:r w:rsidRPr="00E63371">
        <w:t xml:space="preserve">Consideration should be made of likely </w:t>
      </w:r>
      <w:r w:rsidR="002A60F9" w:rsidRPr="00606137">
        <w:t xml:space="preserve">resource implications </w:t>
      </w:r>
      <w:r w:rsidRPr="00E63371">
        <w:t xml:space="preserve">and </w:t>
      </w:r>
      <w:r w:rsidR="00D844F6" w:rsidRPr="00606137">
        <w:t>utility</w:t>
      </w:r>
      <w:r w:rsidRPr="00E63371">
        <w:t xml:space="preserve"> of answering these questions. For example, it may be deemed to be essential to assess species’ relative vulnerability to climate change </w:t>
      </w:r>
      <w:proofErr w:type="gramStart"/>
      <w:r w:rsidRPr="00E63371">
        <w:t>in order to</w:t>
      </w:r>
      <w:proofErr w:type="gramEnd"/>
      <w:r w:rsidRPr="00E63371">
        <w:t xml:space="preserve"> prioritise species for adaption measures. Conversely, a more basic assessment of climate change pressures on migratory species may inform selection of conservation measures</w:t>
      </w:r>
      <w:r w:rsidR="00B92567" w:rsidRPr="00606137">
        <w:t>,</w:t>
      </w:r>
      <w:r w:rsidRPr="00E63371">
        <w:t xml:space="preserve"> whilst existing metrics</w:t>
      </w:r>
      <w:r w:rsidR="005126A7" w:rsidRPr="00606137">
        <w:t xml:space="preserve"> of species’ risk</w:t>
      </w:r>
      <w:r w:rsidRPr="00E63371">
        <w:t xml:space="preserve"> (such as the IUCN Red List or CMS Appendices) could be </w:t>
      </w:r>
      <w:r w:rsidR="00B92567" w:rsidRPr="00606137">
        <w:t>relied on</w:t>
      </w:r>
      <w:r w:rsidRPr="00E63371">
        <w:t xml:space="preserve"> to prioritise species.</w:t>
      </w:r>
    </w:p>
    <w:p w14:paraId="3C8F510B" w14:textId="77777777" w:rsidR="00D5785D" w:rsidRPr="00E63371" w:rsidRDefault="00272589" w:rsidP="00B14B34">
      <w:r w:rsidRPr="00E63371">
        <w:lastRenderedPageBreak/>
        <w:t>Further important decisions include</w:t>
      </w:r>
      <w:r w:rsidR="00D5785D" w:rsidRPr="00E63371">
        <w:t>:</w:t>
      </w:r>
    </w:p>
    <w:p w14:paraId="6023D64C" w14:textId="07C62FDC" w:rsidR="00A67FDA" w:rsidRPr="00E63371" w:rsidRDefault="00D5785D" w:rsidP="00B14B34">
      <w:pPr>
        <w:pStyle w:val="ListParagraph"/>
        <w:numPr>
          <w:ilvl w:val="0"/>
          <w:numId w:val="4"/>
        </w:numPr>
      </w:pPr>
      <w:r w:rsidRPr="00E63371">
        <w:t>T</w:t>
      </w:r>
      <w:r w:rsidR="00272589" w:rsidRPr="00E63371">
        <w:t>he geographic scope(s) of the assessment (</w:t>
      </w:r>
      <w:r w:rsidR="00272589" w:rsidRPr="00606137">
        <w:rPr>
          <w:i/>
        </w:rPr>
        <w:t>e.g.</w:t>
      </w:r>
      <w:r w:rsidR="00272589" w:rsidRPr="00E63371">
        <w:t xml:space="preserve"> global, regional, national)</w:t>
      </w:r>
    </w:p>
    <w:p w14:paraId="6E918502" w14:textId="79C56407" w:rsidR="007830A0" w:rsidRPr="00E63371" w:rsidRDefault="00A67FDA" w:rsidP="00B14B34">
      <w:pPr>
        <w:pStyle w:val="ListParagraph"/>
        <w:numPr>
          <w:ilvl w:val="0"/>
          <w:numId w:val="4"/>
        </w:numPr>
        <w:rPr>
          <w:color w:val="0070C0"/>
        </w:rPr>
      </w:pPr>
      <w:r w:rsidRPr="00E63371">
        <w:t>T</w:t>
      </w:r>
      <w:r w:rsidR="00272589" w:rsidRPr="00E63371">
        <w:t xml:space="preserve">he </w:t>
      </w:r>
      <w:proofErr w:type="gramStart"/>
      <w:r w:rsidR="00272589" w:rsidRPr="00E63371">
        <w:t>time-scale</w:t>
      </w:r>
      <w:proofErr w:type="gramEnd"/>
      <w:r w:rsidR="00272589" w:rsidRPr="00E63371">
        <w:t xml:space="preserve"> under consideration.</w:t>
      </w:r>
    </w:p>
    <w:p w14:paraId="7C427D29" w14:textId="30AD51A6" w:rsidR="00BD259A" w:rsidRPr="00E63371" w:rsidRDefault="00417434" w:rsidP="00B14B34">
      <w:pPr>
        <w:pStyle w:val="Body-Head1"/>
      </w:pPr>
      <w:bookmarkStart w:id="9" w:name="_Toc185245490"/>
      <w:bookmarkStart w:id="10" w:name="_Toc185249092"/>
      <w:bookmarkStart w:id="11" w:name="_Toc187410215"/>
      <w:bookmarkEnd w:id="9"/>
      <w:bookmarkEnd w:id="10"/>
      <w:r w:rsidRPr="00E63371">
        <w:t>Assessing how species are likely to be impacted by climate change</w:t>
      </w:r>
      <w:bookmarkEnd w:id="11"/>
    </w:p>
    <w:p w14:paraId="4EFEB35B" w14:textId="7AE0FBAA" w:rsidR="00E57100" w:rsidRPr="00E63371" w:rsidRDefault="00B71D10" w:rsidP="00B14B34">
      <w:pPr>
        <w:rPr>
          <w:lang w:eastAsia="ja-JP"/>
        </w:rPr>
      </w:pPr>
      <w:r w:rsidRPr="00E63371">
        <w:rPr>
          <w:lang w:eastAsia="ja-JP"/>
        </w:rPr>
        <w:t>I</w:t>
      </w:r>
      <w:r w:rsidR="00E57100" w:rsidRPr="00E63371">
        <w:rPr>
          <w:lang w:eastAsia="ja-JP"/>
        </w:rPr>
        <w:t>dentif</w:t>
      </w:r>
      <w:r w:rsidRPr="00E63371">
        <w:rPr>
          <w:lang w:eastAsia="ja-JP"/>
        </w:rPr>
        <w:t>ication of</w:t>
      </w:r>
      <w:r w:rsidR="00E57100" w:rsidRPr="00E63371">
        <w:rPr>
          <w:lang w:eastAsia="ja-JP"/>
        </w:rPr>
        <w:t xml:space="preserve"> the climate change-related pressures that species may be exposed to, and the range of mechanisms by which those pressures are likely </w:t>
      </w:r>
      <w:r w:rsidR="00260AC0" w:rsidRPr="00E63371">
        <w:rPr>
          <w:lang w:eastAsia="ja-JP"/>
        </w:rPr>
        <w:t xml:space="preserve">to </w:t>
      </w:r>
      <w:r w:rsidR="00E57100" w:rsidRPr="00E63371">
        <w:rPr>
          <w:lang w:eastAsia="ja-JP"/>
        </w:rPr>
        <w:t>affect the species</w:t>
      </w:r>
      <w:r w:rsidRPr="00E63371">
        <w:rPr>
          <w:lang w:eastAsia="ja-JP"/>
        </w:rPr>
        <w:t>,</w:t>
      </w:r>
      <w:r w:rsidR="00260AC0" w:rsidRPr="00E63371">
        <w:rPr>
          <w:lang w:eastAsia="ja-JP"/>
        </w:rPr>
        <w:t xml:space="preserve"> can be</w:t>
      </w:r>
      <w:r w:rsidR="00794F35" w:rsidRPr="00E63371">
        <w:rPr>
          <w:lang w:eastAsia="ja-JP"/>
        </w:rPr>
        <w:t xml:space="preserve"> a valuable exercise </w:t>
      </w:r>
      <w:proofErr w:type="gramStart"/>
      <w:r w:rsidR="00794F35" w:rsidRPr="00E63371">
        <w:rPr>
          <w:lang w:eastAsia="ja-JP"/>
        </w:rPr>
        <w:t>in itself to</w:t>
      </w:r>
      <w:proofErr w:type="gramEnd"/>
      <w:r w:rsidR="00260AC0" w:rsidRPr="00E63371">
        <w:rPr>
          <w:lang w:eastAsia="ja-JP"/>
        </w:rPr>
        <w:t xml:space="preserve"> inform </w:t>
      </w:r>
      <w:r w:rsidR="00230B4F" w:rsidRPr="00E63371">
        <w:rPr>
          <w:lang w:eastAsia="ja-JP"/>
        </w:rPr>
        <w:t>identification</w:t>
      </w:r>
      <w:r w:rsidR="00260AC0" w:rsidRPr="00E63371">
        <w:rPr>
          <w:lang w:eastAsia="ja-JP"/>
        </w:rPr>
        <w:t xml:space="preserve"> of </w:t>
      </w:r>
      <w:r w:rsidR="00230B4F" w:rsidRPr="00E63371">
        <w:rPr>
          <w:lang w:eastAsia="ja-JP"/>
        </w:rPr>
        <w:t xml:space="preserve">effective </w:t>
      </w:r>
      <w:r w:rsidR="00260AC0" w:rsidRPr="00E63371">
        <w:rPr>
          <w:lang w:eastAsia="ja-JP"/>
        </w:rPr>
        <w:t>conservation responses</w:t>
      </w:r>
      <w:r w:rsidR="00E33C87" w:rsidRPr="00E63371">
        <w:rPr>
          <w:lang w:eastAsia="ja-JP"/>
        </w:rPr>
        <w:t>. Further, it i</w:t>
      </w:r>
      <w:r w:rsidR="00260AC0" w:rsidRPr="00E63371">
        <w:rPr>
          <w:lang w:eastAsia="ja-JP"/>
        </w:rPr>
        <w:t xml:space="preserve">s an important </w:t>
      </w:r>
      <w:r w:rsidR="00AA37C0" w:rsidRPr="00E63371">
        <w:rPr>
          <w:lang w:eastAsia="ja-JP"/>
        </w:rPr>
        <w:t xml:space="preserve">first </w:t>
      </w:r>
      <w:r w:rsidR="00260AC0" w:rsidRPr="00E63371">
        <w:rPr>
          <w:lang w:eastAsia="ja-JP"/>
        </w:rPr>
        <w:t xml:space="preserve">step to inform selection of an approach for </w:t>
      </w:r>
      <w:r w:rsidR="006E4D9A" w:rsidRPr="00E63371">
        <w:rPr>
          <w:lang w:eastAsia="ja-JP"/>
        </w:rPr>
        <w:t xml:space="preserve">any further assessment of </w:t>
      </w:r>
      <w:r w:rsidR="00260AC0" w:rsidRPr="00E63371">
        <w:rPr>
          <w:lang w:eastAsia="ja-JP"/>
        </w:rPr>
        <w:t>species</w:t>
      </w:r>
      <w:r w:rsidR="006E4D9A" w:rsidRPr="00E63371">
        <w:rPr>
          <w:lang w:eastAsia="ja-JP"/>
        </w:rPr>
        <w:t>’ climate</w:t>
      </w:r>
      <w:r w:rsidR="00260AC0" w:rsidRPr="00E63371">
        <w:rPr>
          <w:lang w:eastAsia="ja-JP"/>
        </w:rPr>
        <w:t xml:space="preserve"> vulnerability</w:t>
      </w:r>
      <w:r w:rsidR="006E4D9A" w:rsidRPr="00E63371">
        <w:rPr>
          <w:lang w:eastAsia="ja-JP"/>
        </w:rPr>
        <w:t xml:space="preserve">, </w:t>
      </w:r>
      <w:r w:rsidR="00260AC0" w:rsidRPr="00E63371">
        <w:rPr>
          <w:lang w:eastAsia="ja-JP"/>
        </w:rPr>
        <w:t>and the variables and/or traits to include</w:t>
      </w:r>
      <w:r w:rsidR="00E57100" w:rsidRPr="00E63371">
        <w:rPr>
          <w:lang w:eastAsia="ja-JP"/>
        </w:rPr>
        <w:t xml:space="preserve"> </w:t>
      </w:r>
      <w:r w:rsidR="00E57100" w:rsidRPr="00E63371">
        <w:rPr>
          <w:lang w:eastAsia="ja-JP"/>
        </w:rPr>
        <w:fldChar w:fldCharType="begin"/>
      </w:r>
      <w:r w:rsidR="00D03F39">
        <w:rPr>
          <w:lang w:eastAsia="ja-JP"/>
        </w:rPr>
        <w:instrText xml:space="preserve"> ADDIN ZOTERO_ITEM CSL_CITATION {"citationID":"71Ua2ieq","properties":{"formattedCitation":"(Foden et al., 2019)","plainCitation":"(Foden et al., 2019)","dontUpdate":true,"noteIndex":0},"citationItems":[{"id":4052,"uris":["http://zotero.org/users/8722651/items/Q8H69MR6"],"itemData":{"id":4052,"type":"article-journal","abstract":"Assessing species' vulnerability to climate change is a prerequisite for developing effective strategies to conserve them. The last three decades have seen exponential growth in the number of studies evaluating how, how much, why, when, and where species will be impacted by climate change. We provide an overview of the rapidly developing field of climate change vulnerability assessment (CCVA) and describe key concepts, terms, steps and considerations. We stress the importance of identifying the full range of pressures, impacts and their associated mechanisms that species face and using this as a basis for selecting the appropriate assessment approaches for quantifying vulnerability. We outline four CCVA assessment approaches, namely trait-based, correlative, mechanistic and combined approaches and discuss their use. Since any assessment can deliver unreliable or even misleading results when incorrect data and parameters are applied, we discuss finding, selecting, and applying input data and provide examples of open-access resources. Because rare, small-range, and declining-range species are often of particular conservation concern while also posing significant challenges for CCVA, we describe alternative ways to assess them. We also describe how CCVAs can be used to inform IUCN Red List assessments of extinction risk. Finally, we suggest future directions in this field and propose areas where research efforts may be particularly valuable. This article is categorized under: Climate, Ecology, and Conservation &gt; Extinction Risk","container-title":"WIREs Climate Change","DOI":"10.1002/wcc.551","ISSN":"1757-7799","issue":"1","language":"en","license":"© 2018 Wiley Periodicals, Inc.","note":"_eprint: https://onlinelibrary.wiley.com/doi/pdf/10.1002/wcc.551","page":"e551","source":"Wiley Online Library","title":"Climate change vulnerability assessment of species","volume":"10","author":[{"family":"Foden","given":"Wendy B."},{"family":"Young","given":"Bruce E."},{"family":"Akçakaya","given":"H. Resit"},{"family":"Garcia","given":"Raquel A."},{"family":"Hoffmann","given":"Ary A."},{"family":"Stein","given":"Bruce A."},{"family":"Thomas","given":"Chris D."},{"family":"Wheatley","given":"Christopher J."},{"family":"Bickford","given":"David"},{"family":"Carr","given":"Jamie A."},{"family":"Hole","given":"David G."},{"family":"Martin","given":"Tara G."},{"family":"Pacifici","given":"Michela"},{"family":"Pearce-Higgins","given":"James W."},{"family":"Platts","given":"Philip J."},{"family":"Visconti","given":"Piero"},{"family":"Watson","given":"James E. M."},{"family":"Huntley","given":"Brian"}],"issued":{"date-parts":[["2019"]]}}}],"schema":"https://github.com/citation-style-language/schema/raw/master/csl-citation.json"} </w:instrText>
      </w:r>
      <w:r w:rsidR="00E57100" w:rsidRPr="00E63371">
        <w:rPr>
          <w:lang w:eastAsia="ja-JP"/>
        </w:rPr>
        <w:fldChar w:fldCharType="separate"/>
      </w:r>
      <w:r w:rsidR="00E57100" w:rsidRPr="00E63371">
        <w:rPr>
          <w:lang w:eastAsia="ja-JP"/>
        </w:rPr>
        <w:t xml:space="preserve">(Foden </w:t>
      </w:r>
      <w:r w:rsidR="00E57100" w:rsidRPr="00606137">
        <w:rPr>
          <w:i/>
          <w:lang w:eastAsia="ja-JP"/>
        </w:rPr>
        <w:t>et al</w:t>
      </w:r>
      <w:r w:rsidR="00E57100" w:rsidRPr="00E63371">
        <w:rPr>
          <w:lang w:eastAsia="ja-JP"/>
        </w:rPr>
        <w:t xml:space="preserve"> 2019)</w:t>
      </w:r>
      <w:r w:rsidR="00E57100" w:rsidRPr="00E63371">
        <w:rPr>
          <w:lang w:eastAsia="ja-JP"/>
        </w:rPr>
        <w:fldChar w:fldCharType="end"/>
      </w:r>
      <w:r w:rsidR="00E57100" w:rsidRPr="00E63371">
        <w:rPr>
          <w:lang w:eastAsia="ja-JP"/>
        </w:rPr>
        <w:t>.</w:t>
      </w:r>
    </w:p>
    <w:p w14:paraId="171C88A5" w14:textId="4932E4CF" w:rsidR="00AC0743" w:rsidRPr="00E63371" w:rsidRDefault="00AC0743" w:rsidP="00B14B34">
      <w:pPr>
        <w:rPr>
          <w:lang w:eastAsia="ja-JP"/>
        </w:rPr>
      </w:pPr>
      <w:r w:rsidRPr="00E63371">
        <w:rPr>
          <w:lang w:eastAsia="ja-JP"/>
        </w:rPr>
        <w:t xml:space="preserve">Assessment of climate change pressures and mechanisms of impact may be </w:t>
      </w:r>
      <w:r w:rsidR="0009247A" w:rsidRPr="00E63371">
        <w:rPr>
          <w:lang w:eastAsia="ja-JP"/>
        </w:rPr>
        <w:t>made</w:t>
      </w:r>
      <w:r w:rsidRPr="00E63371">
        <w:rPr>
          <w:lang w:eastAsia="ja-JP"/>
        </w:rPr>
        <w:t xml:space="preserve"> through a systematic literature review, and/or through expert consultation</w:t>
      </w:r>
      <w:r w:rsidR="00333F26" w:rsidRPr="00E63371">
        <w:rPr>
          <w:lang w:eastAsia="ja-JP"/>
        </w:rPr>
        <w:t xml:space="preserve"> (</w:t>
      </w:r>
      <w:r w:rsidR="00333F26" w:rsidRPr="00606137">
        <w:rPr>
          <w:i/>
          <w:lang w:eastAsia="ja-JP"/>
        </w:rPr>
        <w:t>e.g.</w:t>
      </w:r>
      <w:r w:rsidR="00333F26" w:rsidRPr="00E63371">
        <w:rPr>
          <w:lang w:eastAsia="ja-JP"/>
        </w:rPr>
        <w:t xml:space="preserve"> McNamara, 2010)</w:t>
      </w:r>
      <w:r w:rsidRPr="00E63371">
        <w:rPr>
          <w:lang w:eastAsia="ja-JP"/>
        </w:rPr>
        <w:t xml:space="preserve">. The full range of pressures and impact mechanisms that species are likely to be exposed to should be considered, and the likely relative or absolute magnitude of impacts can also be categorised and potentially prioritised, taking into account knowledge of species; sensitivity and adaptive capacity </w:t>
      </w:r>
      <w:r w:rsidRPr="00E63371">
        <w:rPr>
          <w:lang w:eastAsia="ja-JP"/>
        </w:rPr>
        <w:fldChar w:fldCharType="begin"/>
      </w:r>
      <w:r w:rsidR="00D03F39">
        <w:rPr>
          <w:lang w:eastAsia="ja-JP"/>
        </w:rPr>
        <w:instrText xml:space="preserve"> ADDIN ZOTERO_ITEM CSL_CITATION {"citationID":"pZ3ubnHn","properties":{"formattedCitation":"(Foden et al., 2019)","plainCitation":"(Foden et al., 2019)","dontUpdate":true,"noteIndex":0},"citationItems":[{"id":4052,"uris":["http://zotero.org/users/8722651/items/Q8H69MR6"],"itemData":{"id":4052,"type":"article-journal","abstract":"Assessing species' vulnerability to climate change is a prerequisite for developing effective strategies to conserve them. The last three decades have seen exponential growth in the number of studies evaluating how, how much, why, when, and where species will be impacted by climate change. We provide an overview of the rapidly developing field of climate change vulnerability assessment (CCVA) and describe key concepts, terms, steps and considerations. We stress the importance of identifying the full range of pressures, impacts and their associated mechanisms that species face and using this as a basis for selecting the appropriate assessment approaches for quantifying vulnerability. We outline four CCVA assessment approaches, namely trait-based, correlative, mechanistic and combined approaches and discuss their use. Since any assessment can deliver unreliable or even misleading results when incorrect data and parameters are applied, we discuss finding, selecting, and applying input data and provide examples of open-access resources. Because rare, small-range, and declining-range species are often of particular conservation concern while also posing significant challenges for CCVA, we describe alternative ways to assess them. We also describe how CCVAs can be used to inform IUCN Red List assessments of extinction risk. Finally, we suggest future directions in this field and propose areas where research efforts may be particularly valuable. This article is categorized under: Climate, Ecology, and Conservation &gt; Extinction Risk","container-title":"WIREs Climate Change","DOI":"10.1002/wcc.551","ISSN":"1757-7799","issue":"1","language":"en","license":"© 2018 Wiley Periodicals, Inc.","note":"_eprint: https://onlinelibrary.wiley.com/doi/pdf/10.1002/wcc.551","page":"e551","source":"Wiley Online Library","title":"Climate change vulnerability assessment of species","volume":"10","author":[{"family":"Foden","given":"Wendy B."},{"family":"Young","given":"Bruce E."},{"family":"Akçakaya","given":"H. Resit"},{"family":"Garcia","given":"Raquel A."},{"family":"Hoffmann","given":"Ary A."},{"family":"Stein","given":"Bruce A."},{"family":"Thomas","given":"Chris D."},{"family":"Wheatley","given":"Christopher J."},{"family":"Bickford","given":"David"},{"family":"Carr","given":"Jamie A."},{"family":"Hole","given":"David G."},{"family":"Martin","given":"Tara G."},{"family":"Pacifici","given":"Michela"},{"family":"Pearce-Higgins","given":"James W."},{"family":"Platts","given":"Philip J."},{"family":"Visconti","given":"Piero"},{"family":"Watson","given":"James E. M."},{"family":"Huntley","given":"Brian"}],"issued":{"date-parts":[["2019"]]}}}],"schema":"https://github.com/citation-style-language/schema/raw/master/csl-citation.json"} </w:instrText>
      </w:r>
      <w:r w:rsidRPr="00E63371">
        <w:rPr>
          <w:lang w:eastAsia="ja-JP"/>
        </w:rPr>
        <w:fldChar w:fldCharType="separate"/>
      </w:r>
      <w:r w:rsidRPr="00E63371">
        <w:rPr>
          <w:lang w:eastAsia="ja-JP"/>
        </w:rPr>
        <w:t xml:space="preserve">(Foden </w:t>
      </w:r>
      <w:r w:rsidRPr="00606137">
        <w:rPr>
          <w:i/>
          <w:lang w:eastAsia="ja-JP"/>
        </w:rPr>
        <w:t>et al</w:t>
      </w:r>
      <w:r w:rsidRPr="00E63371">
        <w:rPr>
          <w:lang w:eastAsia="ja-JP"/>
        </w:rPr>
        <w:t xml:space="preserve"> 2019)</w:t>
      </w:r>
      <w:r w:rsidRPr="00E63371">
        <w:rPr>
          <w:lang w:eastAsia="ja-JP"/>
        </w:rPr>
        <w:fldChar w:fldCharType="end"/>
      </w:r>
      <w:r w:rsidRPr="00E63371">
        <w:rPr>
          <w:lang w:eastAsia="ja-JP"/>
        </w:rPr>
        <w:t>.</w:t>
      </w:r>
    </w:p>
    <w:p w14:paraId="047CC8AD" w14:textId="63EFA298" w:rsidR="007234A8" w:rsidRPr="00E63371" w:rsidRDefault="00BD063D" w:rsidP="00B14B34">
      <w:pPr>
        <w:rPr>
          <w:lang w:eastAsia="ja-JP"/>
        </w:rPr>
      </w:pPr>
      <w:r w:rsidRPr="00E63371">
        <w:rPr>
          <w:lang w:eastAsia="ja-JP"/>
        </w:rPr>
        <w:t>For a</w:t>
      </w:r>
      <w:r w:rsidR="007234A8" w:rsidRPr="00E63371">
        <w:rPr>
          <w:lang w:eastAsia="ja-JP"/>
        </w:rPr>
        <w:t xml:space="preserve"> recent study</w:t>
      </w:r>
      <w:r w:rsidRPr="00E63371">
        <w:rPr>
          <w:lang w:eastAsia="ja-JP"/>
        </w:rPr>
        <w:t xml:space="preserve"> focussing</w:t>
      </w:r>
      <w:r w:rsidR="007234A8" w:rsidRPr="00E63371">
        <w:rPr>
          <w:lang w:eastAsia="ja-JP"/>
        </w:rPr>
        <w:t xml:space="preserve"> o</w:t>
      </w:r>
      <w:r w:rsidRPr="00E63371">
        <w:rPr>
          <w:lang w:eastAsia="ja-JP"/>
        </w:rPr>
        <w:t>n</w:t>
      </w:r>
      <w:r w:rsidR="007234A8" w:rsidRPr="00E63371">
        <w:rPr>
          <w:lang w:eastAsia="ja-JP"/>
        </w:rPr>
        <w:t xml:space="preserve"> Western European seabird species </w:t>
      </w:r>
      <w:r w:rsidR="007234A8" w:rsidRPr="00E63371">
        <w:rPr>
          <w:lang w:eastAsia="ja-JP"/>
        </w:rPr>
        <w:fldChar w:fldCharType="begin"/>
      </w:r>
      <w:r w:rsidR="00785E37">
        <w:rPr>
          <w:lang w:eastAsia="ja-JP"/>
        </w:rPr>
        <w:instrText xml:space="preserve"> ADDIN ZOTERO_ITEM CSL_CITATION {"citationID":"3tPfQtxM","properties":{"formattedCitation":"(H\\uc0\\u228{}kkinen et al., 2022)","plainCitation":"(Häkkinen et al., 2022)","dontUpdate":true,"noteIndex":0},"citationItems":[{"id":"o2ZCjPS7/5P4O8yNo","uris":["http://zotero.org/users/8722651/items/ZWH9NZVH"],"itemData":{"id":2168,"type":"article-journal","abstract":"An increasing number of species are facing unprecedented levels of threat to their long-term survival due to the direct and indirect impacts of climate change. Key opportunities for science to inform wildlife management are linked to increasing our understanding of how changes in climatic conditions will impact species, as well as whether, and how, managers may facilitate species' ability to adapt to change. However, information on species' climate change vulnerability and the effectiveness of potential conservation actions are not yet strategically collected or collated; this disconnect between threat level, ecological research and conservation practice is reducing the opportunities to guide decision-making, ultimately hindering conservation outcomes. To demonstrate this point, we explore how existing knowledge can be brought together in a pressure-state-response framework that connects climate change ecology, conservation evidence assessments and management. Seabirds in Western Europe are used as a case study, as they are well-researched and vulnerable to climate change. Using a combination of literature reviews and surveys, we identify the main threats posed to seabirds in the region by climate change, as well as existing conservation actions that could be applied to lessen the impacts of each of these threats. Our results show that 29% of the types of actions considered for reducing the impacts of climate change on seabirds are either associated with conflicting evidence or lack sufficient information to make robust conclusions about their effectiveness: actions aiming at restoring or creating habitat, encouraging relocation, treating or preventing disease, and reducing inter-species competition all have limited or mixed evidence to support their use. Moreover, several threats identified by conservation practitioners as being of high priority to address, such as changes in prey abundance and eutrophication, have few or no viable identified actions to reduce their impact on seabirds. Synthesis and applications. We suggest that existing knowledge on species vulnerability to climate change and evidence of conservation action effectiveness should be more commonly brought together in tailored pressure-state-response frameworks. Such an approach provides an easily transferable platform for identifying missing information and areas where connections between research and management need to be tightened to improve conservation outcomes.","container-title":"Journal of Applied Ecology","DOI":"10.1111/1365-2664.14133","ISSN":"1365-2664","issue":"5","language":"en","note":"_eprint: https://onlinelibrary.wiley.com/doi/pdf/10.1111/1365-2664.14133","page":"1178-1186","source":"Wiley Online Library","title":"Linking climate change vulnerability research and evidence on conservation action effectiveness to safeguard European seabird populations","volume":"59","author":[{"family":"Häkkinen","given":"Henry"},{"family":"Petrovan","given":"Silviu O."},{"family":"Sutherland","given":"William J."},{"family":"Dias","given":"Maria P."},{"family":"Ameca","given":"Eric I."},{"family":"Oppel","given":"Steffen"},{"family":"Ramírez","given":"Iván"},{"family":"Lawson","given":"Becki"},{"family":"Lehikoinen","given":"Aleksi"},{"family":"Bowgen","given":"Katharine M."},{"family":"Taylor","given":"Nigel G."},{"family":"Pettorelli","given":"Nathalie"}],"issued":{"date-parts":[["2022"]]}}}],"schema":"https://github.com/citation-style-language/schema/raw/master/csl-citation.json"} </w:instrText>
      </w:r>
      <w:r w:rsidR="007234A8" w:rsidRPr="00E63371">
        <w:rPr>
          <w:lang w:eastAsia="ja-JP"/>
        </w:rPr>
        <w:fldChar w:fldCharType="separate"/>
      </w:r>
      <w:r w:rsidR="007234A8" w:rsidRPr="00E63371">
        <w:rPr>
          <w:lang w:eastAsia="ja-JP"/>
        </w:rPr>
        <w:t xml:space="preserve">(Häkkinen </w:t>
      </w:r>
      <w:r w:rsidR="007234A8" w:rsidRPr="00606137">
        <w:rPr>
          <w:i/>
          <w:lang w:eastAsia="ja-JP"/>
        </w:rPr>
        <w:t>et al</w:t>
      </w:r>
      <w:r w:rsidR="007234A8" w:rsidRPr="00E63371">
        <w:rPr>
          <w:lang w:eastAsia="ja-JP"/>
        </w:rPr>
        <w:t xml:space="preserve"> 2022)</w:t>
      </w:r>
      <w:r w:rsidR="007234A8" w:rsidRPr="00E63371">
        <w:rPr>
          <w:lang w:eastAsia="ja-JP"/>
        </w:rPr>
        <w:fldChar w:fldCharType="end"/>
      </w:r>
      <w:r w:rsidR="00244B39" w:rsidRPr="00E63371">
        <w:rPr>
          <w:lang w:eastAsia="ja-JP"/>
        </w:rPr>
        <w:t>,</w:t>
      </w:r>
      <w:r w:rsidRPr="00E63371">
        <w:rPr>
          <w:lang w:eastAsia="ja-JP"/>
        </w:rPr>
        <w:t xml:space="preserve"> t</w:t>
      </w:r>
      <w:r w:rsidR="007234A8" w:rsidRPr="00E63371">
        <w:rPr>
          <w:lang w:eastAsia="ja-JP"/>
        </w:rPr>
        <w:t>he authors compiled information from existing literature on direct and indirect pathways by which climate change may affect the focal species. They then asked species experts to review and edit this list and to rate how concerned they were about each threat on a scale of 1-5. The responses were compiled and scores combined to assign each threat an overall rank.</w:t>
      </w:r>
    </w:p>
    <w:p w14:paraId="5883FC93" w14:textId="11BA1C82" w:rsidR="0098235D" w:rsidRPr="00606137" w:rsidRDefault="00417434" w:rsidP="00B14B34">
      <w:pPr>
        <w:pStyle w:val="Body-Head1"/>
      </w:pPr>
      <w:bookmarkStart w:id="12" w:name="_Toc185245492"/>
      <w:bookmarkStart w:id="13" w:name="_Toc185249094"/>
      <w:bookmarkStart w:id="14" w:name="_Toc187410216"/>
      <w:bookmarkEnd w:id="12"/>
      <w:bookmarkEnd w:id="13"/>
      <w:r w:rsidRPr="00606137">
        <w:t>Assessing which</w:t>
      </w:r>
      <w:r w:rsidRPr="00E63371">
        <w:t xml:space="preserve"> migratory species are </w:t>
      </w:r>
      <w:r w:rsidRPr="00606137">
        <w:t>at greatest risk</w:t>
      </w:r>
      <w:r w:rsidRPr="00E63371">
        <w:t xml:space="preserve"> from negative impacts of climate change</w:t>
      </w:r>
      <w:bookmarkEnd w:id="14"/>
    </w:p>
    <w:p w14:paraId="79F0721D" w14:textId="77777777" w:rsidR="008338DD" w:rsidRDefault="30FDD59D" w:rsidP="00B14B34">
      <w:pPr>
        <w:rPr>
          <w:lang w:eastAsia="ja-JP"/>
        </w:rPr>
      </w:pPr>
      <w:proofErr w:type="gramStart"/>
      <w:r w:rsidRPr="00E63371">
        <w:t>A large number of</w:t>
      </w:r>
      <w:proofErr w:type="gramEnd"/>
      <w:r w:rsidR="00800039" w:rsidRPr="00E63371">
        <w:t xml:space="preserve"> studies</w:t>
      </w:r>
      <w:r w:rsidR="002E6A96" w:rsidRPr="00E63371">
        <w:t xml:space="preserve"> – known as Climate Change Vulnerability Assessments (CCVAs) </w:t>
      </w:r>
      <w:r w:rsidR="00E05EB1" w:rsidRPr="00E63371">
        <w:t>–</w:t>
      </w:r>
      <w:r w:rsidR="002E6A96" w:rsidRPr="00E63371">
        <w:t xml:space="preserve"> </w:t>
      </w:r>
      <w:r w:rsidR="00800039" w:rsidRPr="00E63371">
        <w:t>have attempted to assess</w:t>
      </w:r>
      <w:r w:rsidRPr="00E63371">
        <w:t xml:space="preserve"> species</w:t>
      </w:r>
      <w:r w:rsidR="00800039" w:rsidRPr="00E63371">
        <w:t>’ relative</w:t>
      </w:r>
      <w:r w:rsidRPr="00E63371">
        <w:t xml:space="preserve"> climate change vulnerability. </w:t>
      </w:r>
      <w:r w:rsidR="00372135" w:rsidRPr="00E63371">
        <w:rPr>
          <w:lang w:eastAsia="ja-JP"/>
        </w:rPr>
        <w:t xml:space="preserve">Climate change vulnerability is commonly defined by the conservation community as per the IPCC’s fourth assessment report, which defines vulnerability as a function of sensitivity, adaptive capacity and exposure (the magnitude and rate of climate change to which the system is exposed) </w:t>
      </w:r>
      <w:r w:rsidR="00372135" w:rsidRPr="00E63371">
        <w:rPr>
          <w:lang w:eastAsia="ja-JP"/>
        </w:rPr>
        <w:fldChar w:fldCharType="begin"/>
      </w:r>
      <w:r w:rsidR="00372135" w:rsidRPr="00E63371">
        <w:rPr>
          <w:lang w:eastAsia="ja-JP"/>
        </w:rPr>
        <w:instrText xml:space="preserve"> ADDIN ZOTERO_ITEM CSL_CITATION {"citationID":"VLWUg6XG","properties":{"formattedCitation":"(Intergovernmental Panel on Climate Change, 2007)","plainCitation":"(Intergovernmental Panel on Climate Change, 2007)","noteIndex":0},"citationItems":[{"id":4180,"uris":["http://zotero.org/users/8722651/items/X7T8BP77"],"itemData":{"id":4180,"type":"report","event-place":"Cambridge, England","publisher":"Cambridge University Press","publisher-place":"Cambridge, England","title":"Impacts, adaptation and vulnerability. Contribution of working group II to the fourth assessment report of the Intergovernmental Panel on Climate Change, 2007","title-short":"AR4 Climate Change 2007","URL":"https://www.ipcc.ch/report/ar4/wg2/","author":[{"family":"Intergovernmental Panel on Climate Change","given":""}],"accessed":{"date-parts":[["2024",11,14]]},"issued":{"date-parts":[["2007"]]}}}],"schema":"https://github.com/citation-style-language/schema/raw/master/csl-citation.json"} </w:instrText>
      </w:r>
      <w:r w:rsidR="00372135" w:rsidRPr="00E63371">
        <w:rPr>
          <w:lang w:eastAsia="ja-JP"/>
        </w:rPr>
        <w:fldChar w:fldCharType="separate"/>
      </w:r>
      <w:r w:rsidR="00372135" w:rsidRPr="00E63371">
        <w:rPr>
          <w:lang w:eastAsia="ja-JP"/>
        </w:rPr>
        <w:t>(Intergovernmental Panel on Climate Change, 2007)</w:t>
      </w:r>
      <w:r w:rsidR="00372135" w:rsidRPr="00E63371">
        <w:rPr>
          <w:lang w:eastAsia="ja-JP"/>
        </w:rPr>
        <w:fldChar w:fldCharType="end"/>
      </w:r>
      <w:r w:rsidR="00372135" w:rsidRPr="00E63371">
        <w:rPr>
          <w:lang w:eastAsia="ja-JP"/>
        </w:rPr>
        <w:t>. Sensitivity is defined as, “</w:t>
      </w:r>
      <w:r w:rsidR="00372135" w:rsidRPr="000E23F7">
        <w:rPr>
          <w:i/>
          <w:lang w:eastAsia="ja-JP"/>
        </w:rPr>
        <w:t>the degree to which a system is affected, either adversely or beneficially, by climate variability or change</w:t>
      </w:r>
      <w:r w:rsidR="00372135" w:rsidRPr="00E63371">
        <w:rPr>
          <w:lang w:eastAsia="ja-JP"/>
        </w:rPr>
        <w:t xml:space="preserve">” </w:t>
      </w:r>
      <w:r w:rsidR="00372135" w:rsidRPr="00E63371">
        <w:rPr>
          <w:lang w:eastAsia="ja-JP"/>
        </w:rPr>
        <w:fldChar w:fldCharType="begin"/>
      </w:r>
      <w:r w:rsidR="00372135" w:rsidRPr="00E63371">
        <w:rPr>
          <w:lang w:eastAsia="ja-JP"/>
        </w:rPr>
        <w:instrText xml:space="preserve"> ADDIN ZOTERO_ITEM CSL_CITATION {"citationID":"rhp8xIBT","properties":{"formattedCitation":"(Intergovernmental Panel on Climate Change, 2007)","plainCitation":"(Intergovernmental Panel on Climate Change, 2007)","noteIndex":0},"citationItems":[{"id":4180,"uris":["http://zotero.org/users/8722651/items/X7T8BP77"],"itemData":{"id":4180,"type":"report","event-place":"Cambridge, England","publisher":"Cambridge University Press","publisher-place":"Cambridge, England","title":"Impacts, adaptation and vulnerability. Contribution of working group II to the fourth assessment report of the Intergovernmental Panel on Climate Change, 2007","title-short":"AR4 Climate Change 2007","URL":"https://www.ipcc.ch/report/ar4/wg2/","author":[{"family":"Intergovernmental Panel on Climate Change","given":""}],"accessed":{"date-parts":[["2024",11,14]]},"issued":{"date-parts":[["2007"]]}}}],"schema":"https://github.com/citation-style-language/schema/raw/master/csl-citation.json"} </w:instrText>
      </w:r>
      <w:r w:rsidR="00372135" w:rsidRPr="00E63371">
        <w:rPr>
          <w:lang w:eastAsia="ja-JP"/>
        </w:rPr>
        <w:fldChar w:fldCharType="separate"/>
      </w:r>
      <w:r w:rsidR="00372135" w:rsidRPr="00E63371">
        <w:rPr>
          <w:lang w:eastAsia="ja-JP"/>
        </w:rPr>
        <w:t>(Intergovernmental Panel on Climate Change, 2007)</w:t>
      </w:r>
      <w:r w:rsidR="00372135" w:rsidRPr="00E63371">
        <w:rPr>
          <w:lang w:eastAsia="ja-JP"/>
        </w:rPr>
        <w:fldChar w:fldCharType="end"/>
      </w:r>
      <w:r w:rsidR="00372135" w:rsidRPr="00E63371">
        <w:rPr>
          <w:lang w:eastAsia="ja-JP"/>
        </w:rPr>
        <w:t>. Adaptive capacity is defined as, “</w:t>
      </w:r>
      <w:r w:rsidR="00372135" w:rsidRPr="000E23F7">
        <w:rPr>
          <w:i/>
          <w:lang w:eastAsia="ja-JP"/>
        </w:rPr>
        <w:t>the potential, capability, or ability of a species, ecosystem or human system to adjust to climate change, to moderate potential damage, to take advantage of opportunities, or to respond to the consequences</w:t>
      </w:r>
      <w:r w:rsidR="00372135" w:rsidRPr="00E63371">
        <w:rPr>
          <w:lang w:eastAsia="ja-JP"/>
        </w:rPr>
        <w:t xml:space="preserve">” </w:t>
      </w:r>
      <w:r w:rsidR="00372135" w:rsidRPr="00E63371">
        <w:rPr>
          <w:lang w:eastAsia="ja-JP"/>
        </w:rPr>
        <w:fldChar w:fldCharType="begin"/>
      </w:r>
      <w:r w:rsidR="00372135" w:rsidRPr="00E63371">
        <w:rPr>
          <w:lang w:eastAsia="ja-JP"/>
        </w:rPr>
        <w:instrText xml:space="preserve"> ADDIN ZOTERO_ITEM CSL_CITATION {"citationID":"nMs6lROK","properties":{"formattedCitation":"(Intergovernmental Panel on Climate Change, 2007)","plainCitation":"(Intergovernmental Panel on Climate Change, 2007)","noteIndex":0},"citationItems":[{"id":4180,"uris":["http://zotero.org/users/8722651/items/X7T8BP77"],"itemData":{"id":4180,"type":"report","event-place":"Cambridge, England","publisher":"Cambridge University Press","publisher-place":"Cambridge, England","title":"Impacts, adaptation and vulnerability. Contribution of working group II to the fourth assessment report of the Intergovernmental Panel on Climate Change, 2007","title-short":"AR4 Climate Change 2007","URL":"https://www.ipcc.ch/report/ar4/wg2/","author":[{"family":"Intergovernmental Panel on Climate Change","given":""}],"accessed":{"date-parts":[["2024",11,14]]},"issued":{"date-parts":[["2007"]]}}}],"schema":"https://github.com/citation-style-language/schema/raw/master/csl-citation.json"} </w:instrText>
      </w:r>
      <w:r w:rsidR="00372135" w:rsidRPr="00E63371">
        <w:rPr>
          <w:lang w:eastAsia="ja-JP"/>
        </w:rPr>
        <w:fldChar w:fldCharType="separate"/>
      </w:r>
      <w:r w:rsidR="00372135" w:rsidRPr="00E63371">
        <w:rPr>
          <w:lang w:eastAsia="ja-JP"/>
        </w:rPr>
        <w:t>(Intergovernmental Panel on Climate Change, 2007)</w:t>
      </w:r>
      <w:r w:rsidR="00372135" w:rsidRPr="00E63371">
        <w:rPr>
          <w:lang w:eastAsia="ja-JP"/>
        </w:rPr>
        <w:fldChar w:fldCharType="end"/>
      </w:r>
      <w:r w:rsidR="00372135" w:rsidRPr="00E63371">
        <w:rPr>
          <w:lang w:eastAsia="ja-JP"/>
        </w:rPr>
        <w:t>. Exposure is not defined by the IPCC, but is defined by the IUCN SSC as “</w:t>
      </w:r>
      <w:r w:rsidR="00372135" w:rsidRPr="000E23F7">
        <w:rPr>
          <w:i/>
          <w:lang w:eastAsia="ja-JP"/>
        </w:rPr>
        <w:t>the nature, magnitude and rate of climatic and associated environmental changes experienced by a species</w:t>
      </w:r>
      <w:r w:rsidR="00372135" w:rsidRPr="00E63371">
        <w:rPr>
          <w:lang w:eastAsia="ja-JP"/>
        </w:rPr>
        <w:t xml:space="preserve">” </w:t>
      </w:r>
      <w:r w:rsidR="00372135" w:rsidRPr="00E63371">
        <w:rPr>
          <w:lang w:eastAsia="ja-JP"/>
        </w:rPr>
        <w:fldChar w:fldCharType="begin"/>
      </w:r>
      <w:r w:rsidR="00372135" w:rsidRPr="00E63371">
        <w:rPr>
          <w:lang w:eastAsia="ja-JP"/>
        </w:rPr>
        <w:instrText xml:space="preserve"> ADDIN ZOTERO_ITEM CSL_CITATION {"citationID":"YkYfV3y4","properties":{"formattedCitation":"(Foden, 2016)","plainCitation":"(Foden, 2016)","noteIndex":0},"citationItems":[{"id":4047,"uris":["http://zotero.org/users/8722651/items/F45P9ZHG"],"itemData":{"id":4047,"type":"webpage","abstract":"Predicting climate change impacts on biodiversity is a major scientific challenge. A range of methods have been developed for climate change vulnerability assessment (CCVA) of species and a large and burgeoning scientific literature is emerging on this subject. Our motivation for preparing this document is to ease the challenge that conservation practitioners face in interpreting and using the complex and often inconsistent CCVA literature.","genre":"Resource","language":"en","title":"IUCN SSC guidelines for assessing species' vulnerability to climate change","URL":"https://iucn.org/resources/publication/iucn-ssc-guidelines-assessing-species-vulnerability-climate-change","author":[{"family":"Foden","given":"Wendy B."}],"accessed":{"date-parts":[["2024",10,23]]},"issued":{"date-parts":[["2016"]]}}}],"schema":"https://github.com/citation-style-language/schema/raw/master/csl-citation.json"} </w:instrText>
      </w:r>
      <w:r w:rsidR="00372135" w:rsidRPr="00E63371">
        <w:rPr>
          <w:lang w:eastAsia="ja-JP"/>
        </w:rPr>
        <w:fldChar w:fldCharType="separate"/>
      </w:r>
      <w:r w:rsidR="00372135" w:rsidRPr="00E63371">
        <w:rPr>
          <w:lang w:eastAsia="ja-JP"/>
        </w:rPr>
        <w:t>(Foden, 2016)</w:t>
      </w:r>
      <w:r w:rsidR="00372135" w:rsidRPr="00E63371">
        <w:rPr>
          <w:lang w:eastAsia="ja-JP"/>
        </w:rPr>
        <w:fldChar w:fldCharType="end"/>
      </w:r>
      <w:r w:rsidR="00372135" w:rsidRPr="00E63371">
        <w:rPr>
          <w:lang w:eastAsia="ja-JP"/>
        </w:rPr>
        <w:t>. In practice, the distinction between sensitivity and adaptive capacity is ambiguous, and there is much inconsistency in the use of one term or the other among CCVA methodologies.</w:t>
      </w:r>
    </w:p>
    <w:p w14:paraId="23C6AF1B" w14:textId="33811431" w:rsidR="0098235D" w:rsidRPr="00606137" w:rsidRDefault="30FDD59D" w:rsidP="00B14B34">
      <w:pPr>
        <w:rPr>
          <w:color w:val="FF0000"/>
        </w:rPr>
      </w:pPr>
      <w:r w:rsidRPr="00E63371">
        <w:lastRenderedPageBreak/>
        <w:t>Identifying and making use of existing studies</w:t>
      </w:r>
      <w:r w:rsidR="00D82DD2" w:rsidRPr="00E63371">
        <w:t xml:space="preserve"> of species’ climate change vulnerability</w:t>
      </w:r>
      <w:r w:rsidR="00F83E19" w:rsidRPr="00E63371">
        <w:t xml:space="preserve"> to fulfil </w:t>
      </w:r>
      <w:r w:rsidR="00847645" w:rsidRPr="00E63371">
        <w:t>Decision 14.214 (b)</w:t>
      </w:r>
      <w:r w:rsidRPr="00E63371">
        <w:t xml:space="preserve"> may be an efficient use of resources and would allow us to </w:t>
      </w:r>
      <w:proofErr w:type="gramStart"/>
      <w:r w:rsidRPr="00E63371">
        <w:t>take into account</w:t>
      </w:r>
      <w:proofErr w:type="gramEnd"/>
      <w:r w:rsidRPr="00E63371">
        <w:t xml:space="preserve"> a wide range of mechanisms of climate change impacts and the full range of methods for identifying them. </w:t>
      </w:r>
      <w:bookmarkStart w:id="15" w:name="_Hlk184916195"/>
      <w:r w:rsidRPr="00E63371">
        <w:t xml:space="preserve">However, </w:t>
      </w:r>
      <w:r w:rsidRPr="00606137">
        <w:rPr>
          <w:u w:val="single"/>
        </w:rPr>
        <w:t>existing studies are unlikely to have applied a consistent methodology across all migratory taxa, meaning that it would not be possible to provide a consistent ranking of species’ climate change vulnerability across all species within scope.</w:t>
      </w:r>
      <w:r w:rsidRPr="00E63371">
        <w:t xml:space="preserve"> </w:t>
      </w:r>
    </w:p>
    <w:bookmarkEnd w:id="15"/>
    <w:p w14:paraId="0F08C25A" w14:textId="5816E54B" w:rsidR="0098235D" w:rsidRPr="00606137" w:rsidRDefault="30FDD59D" w:rsidP="00B14B34">
      <w:r w:rsidRPr="00E63371">
        <w:t xml:space="preserve">A wide range of methods have been developed to assess species’ vulnerability to climate change. </w:t>
      </w:r>
      <w:r w:rsidRPr="00606137">
        <w:t>It may be possible to utilise an existing method</w:t>
      </w:r>
      <w:r w:rsidR="007B465A" w:rsidRPr="00606137">
        <w:t>, potentially with adaptations,</w:t>
      </w:r>
      <w:r w:rsidRPr="00606137">
        <w:t xml:space="preserve"> </w:t>
      </w:r>
      <w:r w:rsidR="00B909EB" w:rsidRPr="00606137">
        <w:t>to conduct our own assessments of the climate change vulnerability of migratory species</w:t>
      </w:r>
      <w:r w:rsidRPr="00606137">
        <w:t>.</w:t>
      </w:r>
      <w:r w:rsidRPr="00E63371">
        <w:t xml:space="preserve"> Whilst this would require greater resource input that simply taking the results of published assessments, it would allow us to make </w:t>
      </w:r>
      <w:r w:rsidR="006B1A1B">
        <w:t xml:space="preserve">more </w:t>
      </w:r>
      <w:r w:rsidRPr="00E63371">
        <w:t xml:space="preserve">consistent assessments across all species of </w:t>
      </w:r>
      <w:proofErr w:type="gramStart"/>
      <w:r w:rsidRPr="00E63371">
        <w:t>interest, and</w:t>
      </w:r>
      <w:proofErr w:type="gramEnd"/>
      <w:r w:rsidRPr="00E63371">
        <w:t xml:space="preserve"> could therefore allow for assessment of which migratory species are likely to be at greatest risk from climate change and require intervention. </w:t>
      </w:r>
    </w:p>
    <w:p w14:paraId="29277094" w14:textId="20879935" w:rsidR="00DA330B" w:rsidRPr="00606137" w:rsidRDefault="30FDD59D" w:rsidP="00B14B34">
      <w:pPr>
        <w:rPr>
          <w:lang w:eastAsia="en-US"/>
        </w:rPr>
      </w:pPr>
      <w:r w:rsidRPr="00606137">
        <w:rPr>
          <w:lang w:eastAsia="ja-JP"/>
        </w:rPr>
        <w:t>If it is determined that neither existing assessments nor existing methodologies meet our needs</w:t>
      </w:r>
      <w:r w:rsidR="00200DA2" w:rsidRPr="00606137">
        <w:rPr>
          <w:lang w:eastAsia="ja-JP"/>
        </w:rPr>
        <w:t>,</w:t>
      </w:r>
      <w:r w:rsidRPr="00606137">
        <w:rPr>
          <w:lang w:eastAsia="ja-JP"/>
        </w:rPr>
        <w:t xml:space="preserve"> then it may be necessary to design a new CCVA methodology</w:t>
      </w:r>
      <w:r w:rsidR="00140C3D" w:rsidRPr="00606137">
        <w:rPr>
          <w:lang w:eastAsia="ja-JP"/>
        </w:rPr>
        <w:t>.</w:t>
      </w:r>
    </w:p>
    <w:p w14:paraId="5473658A" w14:textId="4482A015" w:rsidR="00C37FAA" w:rsidRPr="00E63371" w:rsidRDefault="00C37FAA" w:rsidP="00B14B34">
      <w:pPr>
        <w:pStyle w:val="Body-Head11"/>
      </w:pPr>
      <w:bookmarkStart w:id="16" w:name="_Toc185245494"/>
      <w:bookmarkStart w:id="17" w:name="_Toc185249096"/>
      <w:bookmarkStart w:id="18" w:name="_Toc185245495"/>
      <w:bookmarkStart w:id="19" w:name="_Toc185249097"/>
      <w:bookmarkStart w:id="20" w:name="_Toc185245496"/>
      <w:bookmarkStart w:id="21" w:name="_Toc185249098"/>
      <w:bookmarkStart w:id="22" w:name="_Toc185245497"/>
      <w:bookmarkStart w:id="23" w:name="_Toc185249099"/>
      <w:bookmarkStart w:id="24" w:name="_Toc185245498"/>
      <w:bookmarkStart w:id="25" w:name="_Toc185249100"/>
      <w:bookmarkStart w:id="26" w:name="_Toc185245499"/>
      <w:bookmarkStart w:id="27" w:name="_Toc185249101"/>
      <w:bookmarkStart w:id="28" w:name="_Toc187410217"/>
      <w:bookmarkEnd w:id="16"/>
      <w:bookmarkEnd w:id="17"/>
      <w:bookmarkEnd w:id="18"/>
      <w:bookmarkEnd w:id="19"/>
      <w:bookmarkEnd w:id="20"/>
      <w:bookmarkEnd w:id="21"/>
      <w:bookmarkEnd w:id="22"/>
      <w:bookmarkEnd w:id="23"/>
      <w:bookmarkEnd w:id="24"/>
      <w:bookmarkEnd w:id="25"/>
      <w:bookmarkEnd w:id="26"/>
      <w:bookmarkEnd w:id="27"/>
      <w:r w:rsidRPr="00E63371">
        <w:t>Additional considerations on the use of climate change vulnerability assessments to prioritise species for climate change adaptation measures</w:t>
      </w:r>
      <w:bookmarkEnd w:id="28"/>
    </w:p>
    <w:p w14:paraId="39E79E98" w14:textId="2FA1EACB" w:rsidR="00DC78F8" w:rsidRPr="00E63371" w:rsidRDefault="00C37FAA" w:rsidP="00B14B34">
      <w:r w:rsidRPr="00E63371">
        <w:t>When considering prioritisation to effectively produce a species ‘</w:t>
      </w:r>
      <w:r w:rsidRPr="00606137">
        <w:rPr>
          <w:i/>
        </w:rPr>
        <w:t>triage’</w:t>
      </w:r>
      <w:r w:rsidRPr="00E63371">
        <w:t xml:space="preserve"> list there are many variables to consider other than its climate change vulnerability alone, such as having a high extinction risk according to the IUCN Red List, small </w:t>
      </w:r>
      <w:r w:rsidR="00007B3B" w:rsidRPr="00E63371">
        <w:t xml:space="preserve">or declining </w:t>
      </w:r>
      <w:r w:rsidRPr="00E63371">
        <w:t xml:space="preserve">population size or restricted distribution, along with </w:t>
      </w:r>
      <w:r w:rsidR="7B01A27B">
        <w:t xml:space="preserve">any </w:t>
      </w:r>
      <w:r>
        <w:t>existing</w:t>
      </w:r>
      <w:r w:rsidRPr="00E63371">
        <w:t xml:space="preserve"> species conservation actions that may act to mitigate climate change impacts and other threats.</w:t>
      </w:r>
      <w:r w:rsidR="004313F7" w:rsidRPr="00E63371">
        <w:t xml:space="preserve"> It is important to consider the scope of impacts of climate change in relation to other threats</w:t>
      </w:r>
      <w:r w:rsidR="00DD685E" w:rsidRPr="00E63371">
        <w:t xml:space="preserve"> that may be impacting the species</w:t>
      </w:r>
      <w:r w:rsidR="004313F7" w:rsidRPr="00E63371">
        <w:t>.</w:t>
      </w:r>
    </w:p>
    <w:p w14:paraId="6B7F6A12" w14:textId="21C3BEDD" w:rsidR="00E254C4" w:rsidRPr="00606137" w:rsidRDefault="00E254C4" w:rsidP="00B14B34">
      <w:pPr>
        <w:pStyle w:val="Body-Head11"/>
      </w:pPr>
      <w:bookmarkStart w:id="29" w:name="_Toc185245501"/>
      <w:bookmarkStart w:id="30" w:name="_Toc185249103"/>
      <w:bookmarkStart w:id="31" w:name="_Toc187410218"/>
      <w:bookmarkEnd w:id="29"/>
      <w:bookmarkEnd w:id="30"/>
      <w:r w:rsidRPr="00E63371">
        <w:t>Review of approaches and methodologies of published species climate change vulnerability assessments</w:t>
      </w:r>
      <w:bookmarkEnd w:id="31"/>
    </w:p>
    <w:p w14:paraId="77655D78" w14:textId="3BAD7CFC" w:rsidR="00660428" w:rsidRPr="00E63371" w:rsidRDefault="00660428" w:rsidP="00B14B34">
      <w:pPr>
        <w:rPr>
          <w:lang w:eastAsia="ja-JP"/>
        </w:rPr>
      </w:pPr>
      <w:r w:rsidRPr="00E63371">
        <w:rPr>
          <w:lang w:eastAsia="ja-JP"/>
        </w:rPr>
        <w:t xml:space="preserve">The assessment of species' vulnerability to climate change has received much research attention over recent decades, but most approaches can be placed into one of three main types (or a combination thereof): 1) trait-based; 2)  correlative; and 3) mechanistic The summaries of these approaches below are based on reviews carried out by Pacifici </w:t>
      </w:r>
      <w:r w:rsidRPr="00606137">
        <w:rPr>
          <w:i/>
          <w:lang w:eastAsia="ja-JP"/>
        </w:rPr>
        <w:t>et al</w:t>
      </w:r>
      <w:r w:rsidRPr="00E63371">
        <w:rPr>
          <w:lang w:eastAsia="ja-JP"/>
        </w:rPr>
        <w:t xml:space="preserve">. </w:t>
      </w:r>
      <w:r w:rsidRPr="00E63371">
        <w:rPr>
          <w:lang w:eastAsia="ja-JP"/>
        </w:rPr>
        <w:fldChar w:fldCharType="begin"/>
      </w:r>
      <w:r w:rsidRPr="00E63371">
        <w:rPr>
          <w:lang w:eastAsia="ja-JP"/>
        </w:rPr>
        <w:instrText xml:space="preserve"> ADDIN ZOTERO_ITEM CSL_CITATION {"citationID":"ICIoTD4W","properties":{"formattedCitation":"(Pacifici et al., 2015)","plainCitation":"(Pacifici et al., 2015)","dontUpdate":true,"noteIndex":0},"citationItems":[{"id":3921,"uris":["http://zotero.org/users/8722651/items/T7UWKKV7"],"itemData":{"id":3921,"type":"article-journal","abstract":"Several approaches are used to assess species’ vulnerability to climate change. Identifying the strengths and weaknesses of such methods should help conservationists minimize biodiversity losses.","container-title":"Nature Climate Change","DOI":"10.1038/nclimate2448","ISSN":"1758-6798","issue":"3","journalAbbreviation":"Nature Clim Change","language":"en","license":"2015 Springer Nature Limited","note":"publisher: Nature Publishing Group","page":"215-224","source":"www.nature.com","title":"Assessing species vulnerability to climate change","volume":"5","author":[{"family":"Pacifici","given":"Michela"},{"family":"Foden","given":"Wendy B."},{"family":"Visconti","given":"Piero"},{"family":"Watson","given":"James E. M."},{"family":"Butchart","given":"Stuart H. M."},{"family":"Kovacs","given":"Kit M."},{"family":"Scheffers","given":"Brett R."},{"family":"Hole","given":"David G."},{"family":"Martin","given":"Tara G."},{"family":"Akçakaya","given":"H. Resit"},{"family":"Corlett","given":"Richard T."},{"family":"Huntley","given":"Brian"},{"family":"Bickford","given":"David"},{"family":"Carr","given":"Jamie A."},{"family":"Hoffmann","given":"Ary A."},{"family":"Midgley","given":"Guy F."},{"family":"Pearce-Kelly","given":"Paul"},{"family":"Pearson","given":"Richard G."},{"family":"Williams","given":"Stephen E."},{"family":"Willis","given":"Stephen G."},{"family":"Young","given":"Bruce"},{"family":"Rondinini","given":"Carlo"}],"issued":{"date-parts":[["2015",3]]}}}],"schema":"https://github.com/citation-style-language/schema/raw/master/csl-citation.json"} </w:instrText>
      </w:r>
      <w:r w:rsidRPr="00E63371">
        <w:rPr>
          <w:lang w:eastAsia="ja-JP"/>
        </w:rPr>
        <w:fldChar w:fldCharType="separate"/>
      </w:r>
      <w:r w:rsidRPr="00E63371">
        <w:rPr>
          <w:lang w:eastAsia="ja-JP"/>
        </w:rPr>
        <w:t>(2015)</w:t>
      </w:r>
      <w:r w:rsidRPr="00E63371">
        <w:rPr>
          <w:lang w:eastAsia="ja-JP"/>
        </w:rPr>
        <w:fldChar w:fldCharType="end"/>
      </w:r>
      <w:r w:rsidRPr="00E63371">
        <w:rPr>
          <w:lang w:eastAsia="ja-JP"/>
        </w:rPr>
        <w:t xml:space="preserve"> and Foden </w:t>
      </w:r>
      <w:r w:rsidRPr="00606137">
        <w:rPr>
          <w:i/>
          <w:lang w:eastAsia="ja-JP"/>
        </w:rPr>
        <w:t>et al</w:t>
      </w:r>
      <w:r w:rsidR="003477B9" w:rsidRPr="00E63371">
        <w:rPr>
          <w:lang w:eastAsia="ja-JP"/>
        </w:rPr>
        <w:t>.</w:t>
      </w:r>
      <w:r w:rsidRPr="00E63371">
        <w:rPr>
          <w:lang w:eastAsia="ja-JP"/>
        </w:rPr>
        <w:t xml:space="preserve"> </w:t>
      </w:r>
      <w:r w:rsidRPr="00E63371">
        <w:rPr>
          <w:lang w:eastAsia="ja-JP"/>
        </w:rPr>
        <w:fldChar w:fldCharType="begin"/>
      </w:r>
      <w:r w:rsidRPr="00E63371">
        <w:rPr>
          <w:lang w:eastAsia="ja-JP"/>
        </w:rPr>
        <w:instrText xml:space="preserve"> ADDIN ZOTERO_ITEM CSL_CITATION {"citationID":"Htf8bpVO","properties":{"formattedCitation":"(Foden et al., 2016)","plainCitation":"(Foden et al., 2016)","dontUpdate":true,"noteIndex":0},"citationItems":[{"id":4129,"uris":["http://zotero.org/users/8722651/items/IGQSBBHG"],"itemData":{"id":4129,"type":"chapter","container-title":"IUCN SSC Guidelines for Assessing Species’ Vulnerability to Climate Change. Version 1.0. Occasional Paper of the IUCN Species Survival Commission No. 59","event-place":"Gland, Switzerland and Cambridge, UK","page":"5-12","publisher":"IUCN Species Survival Commission","publisher-place":"Gland, Switzerland and Cambridge, UK","title":"Chapter 2. Setting the scene","author":[{"family":"Foden","given":"W. B."},{"family":"Pacifici","given":"M."},{"family":"Hole","given":"D."}],"editor":[{"family":"Foden","given":"W. B."},{"family":"Young","given":"B. E."}],"issued":{"date-parts":[["2016"]]}}}],"schema":"https://github.com/citation-style-language/schema/raw/master/csl-citation.json"} </w:instrText>
      </w:r>
      <w:r w:rsidRPr="00E63371">
        <w:rPr>
          <w:lang w:eastAsia="ja-JP"/>
        </w:rPr>
        <w:fldChar w:fldCharType="separate"/>
      </w:r>
      <w:r w:rsidRPr="00E63371">
        <w:rPr>
          <w:lang w:eastAsia="ja-JP"/>
        </w:rPr>
        <w:t>(2016)</w:t>
      </w:r>
      <w:r w:rsidRPr="00E63371">
        <w:rPr>
          <w:lang w:eastAsia="ja-JP"/>
        </w:rPr>
        <w:fldChar w:fldCharType="end"/>
      </w:r>
      <w:r w:rsidRPr="00E63371">
        <w:rPr>
          <w:lang w:eastAsia="ja-JP"/>
        </w:rPr>
        <w:t>.</w:t>
      </w:r>
    </w:p>
    <w:p w14:paraId="39F8A49D" w14:textId="0BBFD5BD" w:rsidR="003F425A" w:rsidRPr="00E63371" w:rsidRDefault="003F425A" w:rsidP="00D610B3">
      <w:pPr>
        <w:pStyle w:val="Body-Head111"/>
      </w:pPr>
      <w:bookmarkStart w:id="32" w:name="_Toc185245503"/>
      <w:bookmarkStart w:id="33" w:name="_Toc185245504"/>
      <w:bookmarkEnd w:id="32"/>
      <w:bookmarkEnd w:id="33"/>
      <w:r w:rsidRPr="00E63371">
        <w:t>Trait-based approaches (TVAs)</w:t>
      </w:r>
    </w:p>
    <w:p w14:paraId="4DE6B313" w14:textId="0A285DAD" w:rsidR="003F425A" w:rsidRPr="00E63371" w:rsidRDefault="003F425A" w:rsidP="00B14B34">
      <w:pPr>
        <w:rPr>
          <w:lang w:eastAsia="ja-JP"/>
        </w:rPr>
      </w:pPr>
      <w:r w:rsidRPr="00606137">
        <w:t>Trait-based Vulnerability Assessment (</w:t>
      </w:r>
      <w:r w:rsidR="00432BEC" w:rsidRPr="00606137">
        <w:t xml:space="preserve">TVA), </w:t>
      </w:r>
      <w:r w:rsidRPr="00606137">
        <w:t xml:space="preserve">such as </w:t>
      </w:r>
      <w:r w:rsidR="0055718D" w:rsidRPr="00606137">
        <w:t xml:space="preserve">that developed for CMS by </w:t>
      </w:r>
      <w:r w:rsidRPr="00606137">
        <w:t>ZSL</w:t>
      </w:r>
      <w:r w:rsidR="0055718D" w:rsidRPr="00606137">
        <w:t xml:space="preserve"> in 2010</w:t>
      </w:r>
      <w:r w:rsidR="00432BEC" w:rsidRPr="00606137">
        <w:t>,</w:t>
      </w:r>
      <w:r w:rsidRPr="00606137">
        <w:t xml:space="preserve"> were among the earliest </w:t>
      </w:r>
      <w:r w:rsidR="008D31A3" w:rsidRPr="00E63371">
        <w:t>used</w:t>
      </w:r>
      <w:r w:rsidR="008D31A3" w:rsidRPr="00606137">
        <w:t xml:space="preserve"> </w:t>
      </w:r>
      <w:r w:rsidRPr="00606137">
        <w:t>approaches</w:t>
      </w:r>
      <w:r w:rsidR="00432BEC" w:rsidRPr="00606137">
        <w:t>,</w:t>
      </w:r>
      <w:r w:rsidRPr="00606137">
        <w:t xml:space="preserve"> but they remain largely unvalidated. </w:t>
      </w:r>
      <w:r w:rsidR="00002D35" w:rsidRPr="00E63371">
        <w:rPr>
          <w:lang w:eastAsia="ja-JP"/>
        </w:rPr>
        <w:t xml:space="preserve">They use species’ biological traits to assess their vulnerability to climate change, often in combination with a measure of their exposure to climate change. </w:t>
      </w:r>
      <w:r w:rsidRPr="00E63371">
        <w:t>They allow relatively rapid vulnerability assessment for multiple species without requiring modelling expertise, capture the many cross cutting mechanisms of climate change impacts</w:t>
      </w:r>
      <w:r w:rsidR="00AE4104" w:rsidRPr="00E63371">
        <w:t>,</w:t>
      </w:r>
      <w:r w:rsidR="00C7504E" w:rsidRPr="00E63371">
        <w:t xml:space="preserve"> and</w:t>
      </w:r>
      <w:r w:rsidR="00AE4104" w:rsidRPr="00E63371">
        <w:t xml:space="preserve"> </w:t>
      </w:r>
      <w:r w:rsidRPr="00E63371">
        <w:t xml:space="preserve">consider </w:t>
      </w:r>
      <w:r w:rsidR="003E477E" w:rsidRPr="00E63371">
        <w:t xml:space="preserve">traits affecting </w:t>
      </w:r>
      <w:r w:rsidRPr="00E63371">
        <w:t>species</w:t>
      </w:r>
      <w:r w:rsidR="00A04568" w:rsidRPr="00E63371">
        <w:t>’</w:t>
      </w:r>
      <w:r w:rsidRPr="00E63371">
        <w:t xml:space="preserve"> individual responses to climate change. </w:t>
      </w:r>
      <w:r w:rsidR="00E11C10" w:rsidRPr="00E63371">
        <w:t xml:space="preserve"> T</w:t>
      </w:r>
      <w:r w:rsidRPr="00E63371">
        <w:t xml:space="preserve">hey are applicable to all species, irrespective of their </w:t>
      </w:r>
      <w:r w:rsidR="00FC24C1" w:rsidRPr="00E63371">
        <w:t>range</w:t>
      </w:r>
      <w:r w:rsidRPr="00E63371">
        <w:t xml:space="preserve"> size or </w:t>
      </w:r>
      <w:r w:rsidR="00FC24C1" w:rsidRPr="00E63371">
        <w:t xml:space="preserve">availability of fine-scale </w:t>
      </w:r>
      <w:r w:rsidRPr="00E63371">
        <w:t>distribution data</w:t>
      </w:r>
      <w:r w:rsidR="00FC24C1" w:rsidRPr="00E63371">
        <w:t>,</w:t>
      </w:r>
      <w:r w:rsidRPr="00E63371" w:rsidDel="00FC24C1">
        <w:t xml:space="preserve"> </w:t>
      </w:r>
      <w:r w:rsidRPr="00E63371">
        <w:t>meaning they can be widely applied to most taxonomic groups</w:t>
      </w:r>
      <w:r w:rsidR="00FC24C1" w:rsidRPr="00E63371">
        <w:t>. This</w:t>
      </w:r>
      <w:r w:rsidRPr="00E63371">
        <w:t xml:space="preserve"> mak</w:t>
      </w:r>
      <w:r w:rsidR="00FC24C1" w:rsidRPr="00E63371">
        <w:t>es</w:t>
      </w:r>
      <w:r w:rsidRPr="00E63371">
        <w:t xml:space="preserve"> them particularly useful for broad-</w:t>
      </w:r>
      <w:r w:rsidRPr="00E63371">
        <w:lastRenderedPageBreak/>
        <w:t>scale conservation assessments (Foden and Young 2016)</w:t>
      </w:r>
      <w:r w:rsidR="0004154E" w:rsidRPr="00E63371">
        <w:t xml:space="preserve"> and they have been</w:t>
      </w:r>
      <w:r w:rsidRPr="00E63371">
        <w:rPr>
          <w:lang w:eastAsia="ja-JP"/>
        </w:rPr>
        <w:t xml:space="preserve"> widely-used by conservation organisations to inform species prioritisation exercises for conservation responses </w:t>
      </w:r>
      <w:r w:rsidR="00A40918" w:rsidRPr="00606137">
        <w:rPr>
          <w:i/>
          <w:lang w:eastAsia="ja-JP"/>
        </w:rPr>
        <w:t>e.g</w:t>
      </w:r>
      <w:r w:rsidR="00A40918" w:rsidRPr="00E63371">
        <w:rPr>
          <w:lang w:eastAsia="ja-JP"/>
        </w:rPr>
        <w:t xml:space="preserve">. </w:t>
      </w:r>
      <w:r w:rsidRPr="00E63371">
        <w:rPr>
          <w:lang w:eastAsia="ja-JP"/>
        </w:rPr>
        <w:fldChar w:fldCharType="begin"/>
      </w:r>
      <w:r w:rsidR="00D03F39">
        <w:rPr>
          <w:lang w:eastAsia="ja-JP"/>
        </w:rPr>
        <w:instrText xml:space="preserve"> ADDIN ZOTERO_ITEM CSL_CITATION {"citationID":"6YAyFGPh","properties":{"formattedCitation":"(Advani, 2014; Foden et al., 2013; McNamara, 2010; Young et al., 2015)","plainCitation":"(Advani, 2014; Foden et al., 2013; McNamara, 2010; Young et al., 2015)","dontUpdate":true,"noteIndex":0},"citationItems":[{"id":3929,"uris":["http://zotero.org/users/8722651/items/HY32N6C6"],"itemData":{"id":3929,"type":"document","publisher":"World Wildlife Fund, Washington, DC.","title":"Climate Change Vulnerability Assessment For Species | Publications | WWF","URL":"https://www.worldwildlife.org/publications/climate-change-vulnerability-assessment-for-species--5","author":[{"family":"Advani","given":"Nikhil K."}],"accessed":{"date-parts":[["2024",10,22]]},"issued":{"date-parts":[["2014"]]}}},{"id":4030,"uris":["http://zotero.org/users/8722651/items/IQUEL9BV"],"itemData":{"id":4030,"type":"article-journal","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container-title":"PLOS ONE","DOI":"10.1371/journal.pone.0065427","ISSN":"1932-6203","issue":"6","journalAbbreviation":"PLOS ONE","language":"en","note":"publisher: Public Library of Science","page":"e65427","source":"PLoS Journals","title":"Identifying the World's Most Climate Change Vulnerable Species: A Systematic Trait-Based Assessment of all Birds, Amphibians and Corals","title-short":"Identifying the World's Most Climate Change Vulnerable Species","volume":"8","author":[{"family":"Foden","given":"Wendy B."},{"family":"Butchart","given":"Stuart H. M."},{"family":"Stuart","given":"Simon N."},{"family":"Vié","given":"Jean-Christophe"},{"family":"Akçakaya","given":"H. Resit"},{"family":"Angulo","given":"Ariadne"},{"family":"DeVantier","given":"Lyndon M."},{"family":"Gutsche","given":"Alexander"},{"family":"Turak","given":"Emre"},{"family":"Cao","given":"Long"},{"family":"Donner","given":"Simon D."},{"family":"Katariya","given":"Vineet"},{"family":"Bernard","given":"Rodolphe"},{"family":"Holland","given":"Robert A."},{"family":"Hughes","given":"Adrian F."},{"family":"O’Hanlon","given":"Susannah E."},{"family":"Garnett","given":"Stephen T."},{"family":"Şekercioğlu","given":"Çagan H."},{"family":"Mace","given":"Georgina M."}],"issued":{"date-parts":[["2013",6,12]]}}},{"id":4021,"uris":["http://zotero.org/users/8722651/items/T2Y8PIFB"],"itemData":{"id":4021,"type":"report","event-place":"Regent's Park, London","number":"UNEP/CMS/ScC16/Inf.8.1","publisher":"Climate Change Thematic Programme, Zoological Society of London","publisher-place":"Regent's Park, London","title":"UNEP/CMS/ScC16/Inf.8.1 Climate Change Vulnerability of Migratory Species","title-short":"UNEP/CMS/ScC16/Inf.8.1","URL":"https://www.cms.int/en/document/report-climate-change-vulnerability-migratory-species-0","author":[{"family":"McNamara","given":"Aylin"}],"issued":{"date-parts":[["2010"]]}}},{"id":4045,"uris":["http://zotero.org/users/8722651/items/MGTVY8ZP"],"itemData":{"id":4045,"type":"article-journal","abstract":"New tools and approaches are becoming available for wildlife conservation managers to help support climate adaptation activities, but few studies have documented how practitioners have applied these tools and perceive their utility. We surveyed the literature and users of the NatureServe Climate Change Vulnerability Index (CCVI), a tool that is widely used in North America to assess species' vulnerability to climate change, to characterize 1) how the tool has been used; 2) the objectives addressed by projects using the tool; 3) novel approaches that might be useful to other users; 4) how the results contributed to climate change adaptation planning; and 5) needed improvements recognized by users of the tool. Responses from 25 CCVI users, representing state agencies and natural heritage programs, conservation organizations, and universities, combined with published reports from 20 CCVI assessments, indicated that the CCVI has been applied to large numbers of species from diverse taxonomic groups. Results from these assessments have been used to communicate about climate change vulnerability, select species to be prioritized for management, inform management decisions, identify monitoring needs, and inform land-acquisition decisions. Users of the CCVI have developed novel ways to address uncertainty in climate and species natural-history data, involve stakeholders, evaluate migratory species, address specific management questions, and combine outputs with the results of parallel spatial analyses. To address user needs, future iterations of the tool should address climate exposure in the full life cycle of migratory species; better examine species dependent on specific vegetation microhabitats; and improve treatment of the effects of climate on diseases, parasites, and natural enemies. © 2015 The Authors. The Wildlife Society Bulletin published by The Wildlife Society.","container-title":"Wildlife Society Bulletin - Record Set Up In Error","DOI":"10.1002/wsb.478","ISSN":"1938-5463","issue":"1","language":"en","license":"© 2015 The Authors. Wildlife Society Bulletin published by The Wildlife Society","note":"_eprint: https://onlinelibrary.wiley.com/doi/pdf/10.1002/wsb.478","page":"174-181","source":"Wiley Online Library","title":"Using the climate change vulnerability index to inform adaptation planning: Lessons, innovations, and next steps","title-short":"Using the climate change vulnerability index to inform adaptation planning","volume":"39","author":[{"family":"Young","given":"Bruce E."},{"family":"Dubois","given":"Natalie S."},{"family":"Rowland","given":"Erika L."}],"issued":{"date-parts":[["2015"]]}}}],"schema":"https://github.com/citation-style-language/schema/raw/master/csl-citation.json"} </w:instrText>
      </w:r>
      <w:r w:rsidRPr="00E63371">
        <w:rPr>
          <w:lang w:eastAsia="ja-JP"/>
        </w:rPr>
        <w:fldChar w:fldCharType="separate"/>
      </w:r>
      <w:r w:rsidR="0004154E" w:rsidRPr="00606137">
        <w:rPr>
          <w:i/>
        </w:rPr>
        <w:t>(Advani, 2014; Foden et al 2013; McNamara, 2010; Young et al 2015)</w:t>
      </w:r>
      <w:r w:rsidRPr="00E63371">
        <w:rPr>
          <w:lang w:eastAsia="ja-JP"/>
        </w:rPr>
        <w:fldChar w:fldCharType="end"/>
      </w:r>
      <w:r w:rsidRPr="00E63371">
        <w:t>.</w:t>
      </w:r>
    </w:p>
    <w:p w14:paraId="3E347AAE" w14:textId="21634BF7" w:rsidR="00062E2C" w:rsidRPr="00E63371" w:rsidRDefault="003F425A" w:rsidP="00B14B34">
      <w:pPr>
        <w:rPr>
          <w:lang w:eastAsia="ja-JP"/>
        </w:rPr>
      </w:pPr>
      <w:r w:rsidRPr="00E63371">
        <w:rPr>
          <w:lang w:eastAsia="ja-JP"/>
        </w:rPr>
        <w:t xml:space="preserve">However, the precise relationships between species’ traits and their vulnerability to climate change are often poorly known, so the criteria used to assign vulnerability scores may be estimated or based on arbitrary thresholds. The relative contributions of traits to a species’ overall vulnerability to climate change are likely to differ and are often poorly </w:t>
      </w:r>
      <w:proofErr w:type="gramStart"/>
      <w:r w:rsidRPr="00E63371">
        <w:rPr>
          <w:lang w:eastAsia="ja-JP"/>
        </w:rPr>
        <w:t>understood, and</w:t>
      </w:r>
      <w:proofErr w:type="gramEnd"/>
      <w:r w:rsidRPr="00E63371">
        <w:rPr>
          <w:lang w:eastAsia="ja-JP"/>
        </w:rPr>
        <w:t xml:space="preserve"> thus are often not accounted for in species’ overall vulnerability classifications, with many methods simply weighing traits equally. TVA methods also often utilise traits that are specific to a particular species group, meaning that results are not comparable between groups. Most TVA methods have not been validated, so their reliability in correctly predicting the species that will be most affected by climate change is not known, and different TVA methods that make use of different traits and thresholds can produce different results for the same species </w:t>
      </w:r>
      <w:r w:rsidRPr="00E63371">
        <w:rPr>
          <w:lang w:eastAsia="ja-JP"/>
        </w:rPr>
        <w:fldChar w:fldCharType="begin"/>
      </w:r>
      <w:r w:rsidR="00D03F39">
        <w:rPr>
          <w:lang w:eastAsia="ja-JP"/>
        </w:rPr>
        <w:instrText xml:space="preserve"> ADDIN ZOTERO_ITEM CSL_CITATION {"citationID":"7ueY6ceL","properties":{"formattedCitation":"(Lankford et al., 2014)","plainCitation":"(Lankford et al., 2014)","dontUpdate":true,"noteIndex":0},"citationItems":[{"id":4130,"uris":["http://zotero.org/users/8722651/items/JQZGMHW8"],"itemData":{"id":4130,"type":"article-journal","abstract":"The need for wildlife climate change vulnerability and sensitivity assessments has increased over the past decade. Use of these assessments by wildlife and land managers has increased due to concern for potential effects of climate change on species and landscapes. Although many approaches exist for assessing sensitivity and vulnerability to climate change, little is known about the similarity of results between methods. We compared outputs of 3 widely available assessments for the western United States: the NatureServe Climate Change Vulnerability Index, the U.S. Forest Service System for Assessing the Vulnerability of Species, and the Climate Change Sensitivity Database. We performed a broad categorical comparison and examined correlations across rankings to compare assessment outputs. We found little agreement in species rankings between pairs of assessments. There is no apparent pattern within, or between, taxa or habitat associations that could explain this poor correlation. Disparities likely result from differences in question format, choice of data input, or how vulnerability or sensitivity is calculated. Consideration of vulnerability quantification is needed, particularly regarding species sensitivity and adaptive capacity, because of limited understanding of species and community responses to climate exposure. Our results indicate it is extremely important to be aware of the specific goal and the quality, quantity, and variety of data used in each individual assessment in order to adequately use these assessments as tools for management planning. With the increasing need to include climate change scenarios in management actions and decisions, we suggest that increased cooperation among assessment developers could greatly aid in eliminating this discrepancy. © 2014 The Wildlife Society","container-title":"Wildlife Society Bulletin - Record Set Up In Error","DOI":"10.1002/wsb.399","ISSN":"1938-5463","issue":"2","language":"en","license":"© The Wildlife Society, 2014","note":"_eprint: https://onlinelibrary.wiley.com/doi/pdf/10.1002/wsb.399","page":"386-394","source":"Wiley Online Library","title":"Comparison of climate change vulnerability assessments for wildlife","volume":"38","author":[{"family":"Lankford","given":"Amber J."},{"family":"Svancara","given":"Leona K."},{"family":"Lawler","given":"Joshua J."},{"family":"Vierling","given":"Kerri"}],"issued":{"date-parts":[["2014"]]}}}],"schema":"https://github.com/citation-style-language/schema/raw/master/csl-citation.json"} </w:instrText>
      </w:r>
      <w:r w:rsidRPr="00E63371">
        <w:rPr>
          <w:lang w:eastAsia="ja-JP"/>
        </w:rPr>
        <w:fldChar w:fldCharType="separate"/>
      </w:r>
      <w:r w:rsidRPr="00E63371">
        <w:rPr>
          <w:lang w:eastAsia="ja-JP"/>
        </w:rPr>
        <w:t xml:space="preserve">(Lankford </w:t>
      </w:r>
      <w:r w:rsidRPr="00606137">
        <w:rPr>
          <w:i/>
          <w:lang w:eastAsia="ja-JP"/>
        </w:rPr>
        <w:t>et al</w:t>
      </w:r>
      <w:r w:rsidR="000165A8" w:rsidRPr="00E63371">
        <w:rPr>
          <w:lang w:eastAsia="ja-JP"/>
        </w:rPr>
        <w:t>.</w:t>
      </w:r>
      <w:r w:rsidRPr="00E63371">
        <w:rPr>
          <w:lang w:eastAsia="ja-JP"/>
        </w:rPr>
        <w:t xml:space="preserve"> 2014)</w:t>
      </w:r>
      <w:r w:rsidRPr="00E63371">
        <w:rPr>
          <w:lang w:eastAsia="ja-JP"/>
        </w:rPr>
        <w:fldChar w:fldCharType="end"/>
      </w:r>
      <w:r w:rsidR="00116C2F">
        <w:rPr>
          <w:lang w:eastAsia="ja-JP"/>
        </w:rPr>
        <w:t>.</w:t>
      </w:r>
    </w:p>
    <w:p w14:paraId="4D72E11E" w14:textId="237CB834" w:rsidR="003F425A" w:rsidRPr="00E63371" w:rsidRDefault="003F425A" w:rsidP="00D610B3">
      <w:pPr>
        <w:pStyle w:val="Body-Head111"/>
      </w:pPr>
      <w:r w:rsidRPr="00E63371">
        <w:t>Correlative approaches</w:t>
      </w:r>
    </w:p>
    <w:p w14:paraId="4B331C42" w14:textId="29B957B5" w:rsidR="003F425A" w:rsidRPr="00E63371" w:rsidRDefault="003F425A" w:rsidP="00B14B34">
      <w:pPr>
        <w:rPr>
          <w:lang w:eastAsia="ja-JP"/>
        </w:rPr>
      </w:pPr>
      <w:r w:rsidRPr="00E63371">
        <w:rPr>
          <w:lang w:eastAsia="ja-JP"/>
        </w:rPr>
        <w:t xml:space="preserve">Correlative approaches (also known as niche-based or species distribution models) use models to relate a species’ observed geographic distribution to current climate and project its future distribution according to climate projections based on inferred climatically suitable areas. These approaches have been applied to a wide range of taxa at various spatial scales </w:t>
      </w:r>
      <w:r w:rsidRPr="00E63371">
        <w:rPr>
          <w:lang w:eastAsia="ja-JP"/>
        </w:rPr>
        <w:fldChar w:fldCharType="begin"/>
      </w:r>
      <w:r w:rsidR="00D03F39">
        <w:rPr>
          <w:lang w:eastAsia="ja-JP"/>
        </w:rPr>
        <w:instrText xml:space="preserve"> ADDIN ZOTERO_ITEM CSL_CITATION {"citationID":"1QKrTwbv","properties":{"formattedCitation":"(Garcia et al., 2014; Gregory et al., 2009)","plainCitation":"(Garcia et al., 2014; Gregory et al., 2009)","dontUpdate":true,"noteIndex":0},"citationItems":[{"id":4038,"uris":["http://zotero.org/users/8722651/items/J7YB5I46"],"itemData":{"id":4038,"type":"article-journal","abstract":"Aim Climate change can lead to decreased climatic suitability within species' distributions, increased fragmentation of climatically suitable space, and/or emergence of newly suitable areas outside present distributions. Each of these extrinsic threats and opportunities potentially interacts with specific intrinsic traits of species, yet this specificity is seldom considered in risk assessments. We present an analytical framework for examining projections of climate change-induced threats and opportunities with reference to traits that are likely to mediate species' responses, and illustrate the applicability of the framework. Location Sub-Saharan Africa. Methods We applied the framework to 195 sub-Saharan African amphibians with both available bioclimatic envelope model projections for the mid-21st century and trait data. Excluded were 500 narrow-ranging species mainly from montane areas. For each of projected losses, increased fragmentation and gains of climate space, we selected potential response-mediating traits and examined the spatial overlap with vulnerability due to these traits. We examined the overlap for all species, and individually for groups of species with different combinations of threats and opportunities. Results In the Congo Basin and arid Southern Africa, projected losses for wide-ranging amphibians were compounded by sensitivity to climatic variation, and expected gains were precluded by poor dispersal ability. The spatial overlap between exposure and vulnerability was more pronounced for species projected to have their climate space contracting in situ or shifting to distant geographical areas. Our results exclude the potential exposure of narrow-ranging species to shrinking climates in the African tropical mountains. Main conclusions We illustrate the application of a framework combining spatial projections of climate change exposure with traits that are likely to mediate species' responses. Although the proposed framework carries several assumptions that require further scrutiny, its application adds a degree of realism to familiar assessments that consider all species to be equally affected by climate change-induced threats and opportunities.","container-title":"Journal of Biogeography","DOI":"10.1111/jbi.12257","ISSN":"1365-2699","issue":"4","language":"en","note":"_eprint: https://onlinelibrary.wiley.com/doi/pdf/10.1111/jbi.12257","page":"724-735","source":"Wiley Online Library","title":"Matching species traits to projected threats and opportunities from climate change","volume":"41","author":[{"family":"Garcia","given":"Raquel A."},{"family":"Araújo","given":"Miguel B."},{"family":"Burgess","given":"Neil D."},{"family":"Foden","given":"Wendy B."},{"family":"Gutsche","given":"Alexander"},{"family":"Rahbek","given":"Carsten"},{"family":"Cabeza","given":"Mar"}],"issued":{"date-parts":[["2014"]]}}},{"id":4080,"uris":["http://zotero.org/users/8722651/items/2GTTDNBK"],"itemData":{"id":4080,"type":"article-journal","abstract":"Rapid climatic change poses a threat to global biodiversity. There is extensive evidence that recent climatic change has affected animal and plant populations, but no indicators exist that summarise impacts over many species and large areas. We use data on long-term population trends of European birds to develop such an indicator. We find a significant relationship between interspecific variation in population trend and the change in potential range extent between the late 20th and late 21st centuries, forecasted by climatic envelope models. Our indicator measures divergence in population trend between bird species predicted by climatic envelope models to be favourably affected by climatic change and those adversely affected. The indicator shows a rapid increase in the past twenty years, coinciding with a period of rapid warming.","container-title":"PLOS ONE","DOI":"10.1371/journal.pone.0004678","issue":"3","note":"DOI: 10.1371/journal.pone.0004678\nMAG ID: 2006501743\nPMCID: 2649536\nPMID: 19259270","title":"An indicator of the impact of climatic change on European bird populations.","volume":"4","author":[{"family":"Gregory","given":"Richard D."},{"literal":"Stephen G. Willis"},{"family":"Willis","given":"Stephen G."},{"literal":"Frédéric Jiguet"},{"family":"Jiguet","given":"Frédéric"},{"literal":"Petr Voříšek"},{"family":"Voříšek","given":"Petr"},{"literal":"Alena Klvaňová"},{"family":"Klvaňová","given":"Alena"},{"literal":"A. van Strien"},{"family":"Strien","given":"Arco J.","non-dropping-particle":"van"},{"literal":"Brian Huntley"},{"family":"Huntley","given":"Brian"},{"literal":"Yvonne C. Collingham"},{"family":"Collingham","given":"Yvonne C."},{"literal":"Denis Couvet"},{"family":"Couvet","given":"Denis"},{"literal":"Rhys E. Green"},{"family":"Green","given":"Rhys E."}],"issued":{"date-parts":[["2009",3,4]]}}}],"schema":"https://github.com/citation-style-language/schema/raw/master/csl-citation.json"} </w:instrText>
      </w:r>
      <w:r w:rsidRPr="00E63371">
        <w:rPr>
          <w:lang w:eastAsia="ja-JP"/>
        </w:rPr>
        <w:fldChar w:fldCharType="separate"/>
      </w:r>
      <w:r w:rsidRPr="00E63371">
        <w:t xml:space="preserve">(Garcia </w:t>
      </w:r>
      <w:r w:rsidRPr="00606137">
        <w:rPr>
          <w:i/>
        </w:rPr>
        <w:t>et al</w:t>
      </w:r>
      <w:r w:rsidRPr="00E63371">
        <w:t>.</w:t>
      </w:r>
      <w:r w:rsidR="000165A8" w:rsidRPr="00E63371">
        <w:t xml:space="preserve"> </w:t>
      </w:r>
      <w:r w:rsidRPr="00E63371">
        <w:t xml:space="preserve">2014; Gregory </w:t>
      </w:r>
      <w:r w:rsidRPr="00606137">
        <w:rPr>
          <w:i/>
        </w:rPr>
        <w:t>et al</w:t>
      </w:r>
      <w:r w:rsidRPr="00E63371">
        <w:t xml:space="preserve"> 2009)</w:t>
      </w:r>
      <w:r w:rsidRPr="00E63371">
        <w:rPr>
          <w:lang w:eastAsia="ja-JP"/>
        </w:rPr>
        <w:fldChar w:fldCharType="end"/>
      </w:r>
      <w:r w:rsidRPr="00E63371">
        <w:rPr>
          <w:lang w:eastAsia="ja-JP"/>
        </w:rPr>
        <w:t>.</w:t>
      </w:r>
    </w:p>
    <w:p w14:paraId="02CFDA16" w14:textId="77777777" w:rsidR="003F425A" w:rsidRPr="00E63371" w:rsidRDefault="003F425A" w:rsidP="00B14B34">
      <w:pPr>
        <w:rPr>
          <w:lang w:eastAsia="ja-JP"/>
        </w:rPr>
      </w:pPr>
      <w:r w:rsidRPr="00E63371">
        <w:rPr>
          <w:lang w:eastAsia="ja-JP"/>
        </w:rPr>
        <w:t xml:space="preserve">Correlative approaches assume that species’ distributions are in equilibrium with their climates, ignoring the potential influence of other factors on species’ distributions, such as barriers and habitat loss. They ignore mechanisms of climate change impacts other than changes in climatic suitability, as well as species’ biological traits that may affect their susceptibility to climate change. Correlative approaches require sufficient reliable data on species observations, so may not be possible for </w:t>
      </w:r>
      <w:proofErr w:type="gramStart"/>
      <w:r w:rsidRPr="00E63371">
        <w:rPr>
          <w:lang w:eastAsia="ja-JP"/>
        </w:rPr>
        <w:t>poorly-known</w:t>
      </w:r>
      <w:proofErr w:type="gramEnd"/>
      <w:r w:rsidRPr="00E63371">
        <w:rPr>
          <w:lang w:eastAsia="ja-JP"/>
        </w:rPr>
        <w:t xml:space="preserve"> species, and they require modelling expertise and technical capacity.</w:t>
      </w:r>
    </w:p>
    <w:p w14:paraId="7AEE23C1" w14:textId="57C98DAF" w:rsidR="003F425A" w:rsidRPr="00E63371" w:rsidRDefault="003F425A" w:rsidP="00B14B34">
      <w:pPr>
        <w:rPr>
          <w:lang w:eastAsia="ja-JP"/>
        </w:rPr>
      </w:pPr>
      <w:r w:rsidRPr="00E63371">
        <w:rPr>
          <w:lang w:eastAsia="ja-JP"/>
        </w:rPr>
        <w:t xml:space="preserve">Nevertheless, correlative approaches have been found to correctly predict observed range shifts caused by climate change </w:t>
      </w:r>
      <w:r w:rsidRPr="00E63371">
        <w:rPr>
          <w:lang w:eastAsia="ja-JP"/>
        </w:rPr>
        <w:fldChar w:fldCharType="begin"/>
      </w:r>
      <w:r w:rsidR="00D03F39">
        <w:rPr>
          <w:lang w:eastAsia="ja-JP"/>
        </w:rPr>
        <w:instrText xml:space="preserve"> ADDIN ZOTERO_ITEM CSL_CITATION {"citationID":"KHKCzy9I","properties":{"formattedCitation":"(Stephens et al., 2016)","plainCitation":"(Stephens et al., 2016)","dontUpdate":true,"noteIndex":0},"citationItems":[{"id":4256,"uris":["http://zotero.org/users/8722651/items/L2N7DQ3Y"],"itemData":{"id":4256,"type":"article-journal","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container-title":"Science","DOI":"10.1126/science.aac4858","issue":"6281","note":"publisher: American Association for the Advancement of Science","page":"84-87","source":"science.org (Atypon)","title":"Consistent response of bird populations to climate change on two continents","volume":"352","author":[{"family":"Stephens","given":"Philip A."},{"family":"Mason","given":"Lucy R."},{"family":"Green","given":"Rhys E."},{"family":"Gregory","given":"Richard D."},{"family":"Sauer","given":"John R."},{"family":"Alison","given":"Jamie"},{"family":"Aunins","given":"Ainars"},{"family":"Brotons","given":"Lluís"},{"family":"Butchart","given":"Stuart H. M."},{"family":"Campedelli","given":"Tommaso"},{"family":"Chodkiewicz","given":"Tomasz"},{"family":"Chylarecki","given":"Przemysław"},{"family":"Crowe","given":"Olivia"},{"family":"Elts","given":"Jaanus"},{"family":"Escandell","given":"Virginia"},{"family":"Foppen","given":"Ruud P. B."},{"family":"Heldbjerg","given":"Henning"},{"family":"Herrando","given":"Sergi"},{"family":"Husby","given":"Magne"},{"family":"Jiguet","given":"Frédéric"},{"family":"Lehikoinen","given":"Aleksi"},{"family":"Lindström","given":"Åke"},{"family":"Noble","given":"David G."},{"family":"Paquet","given":"Jean-Yves"},{"family":"Reif","given":"Jiri"},{"family":"Sattler","given":"Thomas"},{"family":"Szép","given":"Tibor"},{"family":"Teufelbauer","given":"Norbert"},{"family":"Trautmann","given":"Sven"},{"family":"Strien","given":"Arco J.","non-dropping-particle":"van"},{"family":"Turnhout","given":"Chris A. M.","non-dropping-particle":"van"},{"family":"Vorisek","given":"Petr"},{"family":"Willis","given":"Stephen G."}],"issued":{"date-parts":[["2016",4]]}}}],"schema":"https://github.com/citation-style-language/schema/raw/master/csl-citation.json"} </w:instrText>
      </w:r>
      <w:r w:rsidRPr="00E63371">
        <w:rPr>
          <w:lang w:eastAsia="ja-JP"/>
        </w:rPr>
        <w:fldChar w:fldCharType="separate"/>
      </w:r>
      <w:r w:rsidR="00F26699" w:rsidRPr="00606137">
        <w:t xml:space="preserve">(Stephens </w:t>
      </w:r>
      <w:r w:rsidR="00F26699" w:rsidRPr="00606137">
        <w:rPr>
          <w:i/>
        </w:rPr>
        <w:t>et al</w:t>
      </w:r>
      <w:r w:rsidR="00F26699" w:rsidRPr="00606137">
        <w:t xml:space="preserve"> 2016)</w:t>
      </w:r>
      <w:r w:rsidRPr="00E63371">
        <w:rPr>
          <w:lang w:eastAsia="ja-JP"/>
        </w:rPr>
        <w:fldChar w:fldCharType="end"/>
      </w:r>
      <w:r w:rsidRPr="00E63371">
        <w:rPr>
          <w:lang w:eastAsia="ja-JP"/>
        </w:rPr>
        <w:t>. They can be applied quickly and relatively cheaply, and in the absence of species’ biological data. An additional benefit is that their outputs can be useful to inform spatial planning of conservation responses.</w:t>
      </w:r>
    </w:p>
    <w:p w14:paraId="1CDE91F0" w14:textId="64C53F56" w:rsidR="003F425A" w:rsidRPr="00E63371" w:rsidRDefault="003F425A" w:rsidP="00D610B3">
      <w:pPr>
        <w:pStyle w:val="Body-Head111"/>
      </w:pPr>
      <w:r w:rsidRPr="00E63371">
        <w:t>Mechanistic Approaches</w:t>
      </w:r>
    </w:p>
    <w:p w14:paraId="2191611B" w14:textId="4AC4B259" w:rsidR="003F425A" w:rsidRPr="00E63371" w:rsidRDefault="003F425A" w:rsidP="00B14B34">
      <w:r w:rsidRPr="00E63371">
        <w:t xml:space="preserve">Mechanistic models predict species’ responses to climate change by modelling how their biological processes or physiological tolerances relate to climate variables </w:t>
      </w:r>
      <w:r w:rsidRPr="00E63371">
        <w:fldChar w:fldCharType="begin"/>
      </w:r>
      <w:r w:rsidRPr="00E63371">
        <w:instrText xml:space="preserve"> ADDIN ZOTERO_ITEM CSL_CITATION {"citationID":"AAwssRho","properties":{"formattedCitation":"(Kearney &amp; Porter, 2009; Monahan, 2009)","plainCitation":"(Kearney &amp; Porter, 2009; Monahan, 2009)","noteIndex":0},"citationItems":[{"id":4258,"uris":["http://zotero.org/users/8722651/items/9ICR7FUD"],"itemData":{"id":4258,"type":"article-journal","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48","issue":"4","language":"en","license":"© 2009 Blackwell Publishing Ltd/CNRS","note":"_eprint: https://onlinelibrary.wiley.com/doi/pdf/10.1111/j.1461-0248.2008.01277.x","page":"334-350","source":"Wiley Online Library","title":"Mechanistic niche modelling: combining physiological and spatial data to predict species’ ranges","title-short":"Mechanistic niche modelling","volume":"12","author":[{"family":"Kearney","given":"Michael"},{"family":"Porter","given":"Warren"}],"issued":{"date-parts":[["2009"]]}}},{"id":4262,"uris":["http://zotero.org/users/8722651/items/87D9DNDP"],"itemData":{"id":4262,"type":"article-journal","abstract":"Niche theory is central to understanding how species respond geographically to climate change. It defines a species' realized niche in a biological community, its fundamental niche as determined by physiology, and its potential niche—the fundamental niche in a given environment or geographic space. However, most predictions of the effects of climate change on species' distributions are limited to correlative models of the realized niche, which assume that species are in distributional equilibrium with respect to the variables or gradients included in the model. Here, I present a mechanistic niche model that measures species' responses to major seasonal temperature gradients that interact with the physiology of the organism. I then use lethal physiological temperatures to parameterize the model for bird species in North and South America and show that most focal bird species are not in direct physiological equilibrium with the gradients. Results also show that most focal bird species possess broad thermal tolerances encompassing novel climates that could become available with climate change. I conclude with discussion of how mechanistic niche models may be used to (i) gain insights into the processes that cause species to respond to climate change and (ii) build more accurate correlative distribution models in birds and other species.","container-title":"PLOS ONE","DOI":"10.1371/journal.pone.0007921","ISSN":"1932-6203","issue":"11","journalAbbreviation":"PLOS ONE","language":"en","note":"publisher: Public Library of Science","page":"e7921","source":"PLoS Journals","title":"A Mechanistic Niche Model for Measuring Species' Distributional Responses to Seasonal Temperature Gradients","volume":"4","author":[{"family":"Monahan","given":"William B."}],"issued":{"date-parts":[["2009",11,20]]}}}],"schema":"https://github.com/citation-style-language/schema/raw/master/csl-citation.json"} </w:instrText>
      </w:r>
      <w:r w:rsidRPr="00E63371">
        <w:fldChar w:fldCharType="separate"/>
      </w:r>
      <w:r w:rsidR="00F26699" w:rsidRPr="00606137">
        <w:t>(Kearney &amp; Porter, 2009; Monahan, 2009)</w:t>
      </w:r>
      <w:r w:rsidRPr="00E63371">
        <w:fldChar w:fldCharType="end"/>
      </w:r>
      <w:r w:rsidRPr="00E63371">
        <w:t>. They can include a wide variety of climate change impact mechanisms, such as changes in habitat suitability, land use, and species interactions, and they can incorporate species-specific variables such as dispersal distances. Because they take account of the mechanisms of climate change impacts, they can be particularly useful for informing conservation responses. However, they require detailed data on species’ physiology, demography and distributions, and technical expertise, and they are relatively expensive. For these reasons, they are more suitable for vulnerability assessments of better-known species.</w:t>
      </w:r>
    </w:p>
    <w:p w14:paraId="61471622" w14:textId="356E6ACB" w:rsidR="003F425A" w:rsidRPr="00E63371" w:rsidRDefault="003F425A" w:rsidP="00D610B3">
      <w:pPr>
        <w:pStyle w:val="Body-Head111"/>
      </w:pPr>
      <w:r w:rsidRPr="00E63371">
        <w:lastRenderedPageBreak/>
        <w:t>Combined Approaches</w:t>
      </w:r>
    </w:p>
    <w:p w14:paraId="2A154D27" w14:textId="33799D0A" w:rsidR="00B61ED5" w:rsidRPr="00E63371" w:rsidRDefault="003F425A" w:rsidP="00B14B34">
      <w:r w:rsidRPr="00E63371">
        <w:t xml:space="preserve">There is growing consensus that combined approaches may achieve better results than using one of the above approaches alone </w:t>
      </w:r>
      <w:r w:rsidRPr="00E63371">
        <w:fldChar w:fldCharType="begin"/>
      </w:r>
      <w:r w:rsidRPr="00E63371">
        <w:instrText xml:space="preserve"> ADDIN ZOTERO_ITEM CSL_CITATION {"citationID":"j5myRzIf","properties":{"formattedCitation":"(Foden, 2016)","plainCitation":"(Foden, 2016)","noteIndex":0},"citationItems":[{"id":4047,"uris":["http://zotero.org/users/8722651/items/F45P9ZHG"],"itemData":{"id":4047,"type":"webpage","abstract":"Predicting climate change impacts on biodiversity is a major scientific challenge. A range of methods have been developed for climate change vulnerability assessment (CCVA) of species and a large and burgeoning scientific literature is emerging on this subject. Our motivation for preparing this document is to ease the challenge that conservation practitioners face in interpreting and using the complex and often inconsistent CCVA literature.","genre":"Resource","language":"en","title":"IUCN SSC guidelines for assessing species' vulnerability to climate change","URL":"https://iucn.org/resources/publication/iucn-ssc-guidelines-assessing-species-vulnerability-climate-change","author":[{"family":"Foden","given":"Wendy B."}],"accessed":{"date-parts":[["2024",10,23]]},"issued":{"date-parts":[["2016"]]}}}],"schema":"https://github.com/citation-style-language/schema/raw/master/csl-citation.json"} </w:instrText>
      </w:r>
      <w:r w:rsidRPr="00E63371">
        <w:fldChar w:fldCharType="separate"/>
      </w:r>
      <w:r w:rsidRPr="00606137">
        <w:t>(Foden, 2016)</w:t>
      </w:r>
      <w:r w:rsidRPr="00E63371">
        <w:fldChar w:fldCharType="end"/>
      </w:r>
      <w:r w:rsidRPr="00E63371">
        <w:t xml:space="preserve">. For example, Thomas </w:t>
      </w:r>
      <w:r w:rsidRPr="00E63371">
        <w:rPr>
          <w:i/>
          <w:iCs/>
        </w:rPr>
        <w:t xml:space="preserve">et al. </w:t>
      </w:r>
      <w:r w:rsidRPr="00E63371">
        <w:rPr>
          <w:i/>
          <w:iCs/>
        </w:rPr>
        <w:fldChar w:fldCharType="begin"/>
      </w:r>
      <w:r w:rsidR="00D03F39">
        <w:rPr>
          <w:i/>
          <w:iCs/>
        </w:rPr>
        <w:instrText xml:space="preserve"> ADDIN ZOTERO_ITEM CSL_CITATION {"citationID":"ddIcOX4N","properties":{"formattedCitation":"(Thomas et al., 2011)","plainCitation":"(Thomas et al., 2011)","dontUpdate":true,"noteIndex":0},"citationItems":[{"id":4135,"uris":["http://zotero.org/users/8722651/items/LP3UTFUW"],"itemData":{"id":4135,"type":"article-journal","abstract":"1. Current national and international frameworks for assessing threats to species have not been developed in the context of climate change, and are not framed in a way that recognises new opportunities that arise from climate change. 2. The framework presented here separates the threats and benefits of climate change for individual species. Threat is assessed by the level of climate-related decline within a species’ recently occupied (e.g. pre-1970s) historical distribution, based on observed (e.g. repeat census) and/or projected changes (e.g. modelled bioclimate space). Benefits are assessed in terms of observed and/or projected increases outside the recently occupied historical range. 3. Exacerbating factors (e.g. small population size, low dispersal capacity) that might increase levels of threat or limit expansion in response to climate change are taken into consideration within the framework. Protocols are also used to identify levels of confidence (and hence research and/or monitoring needs) in each species’ assessment. 4. Observed and projected changes are combined into single measures of expected decline and increase, together with associated measures of confidence. We weight risk classifications towards information that is most certain. Each species is then placed in one of six categories (high risk, medium risk, limited impact, equivalent risks &amp; benefits, medium benefit, high benefit) reflecting whether climate change is expected (or has been observed) to cause net declines or increases in the region considered, based on the balance of benefits and threats. 5. We illustrate the feasibility of using the framework by applying it to (i) all British butterflies (N = 58 species) and (ii) an additional sample of British species: 18 species of plants, bats, birds and beetles. 6. Synthesis. Our framework assesses net declines and increases associated with climate change, for individual species. It could be applied at any scale (regional, continental or global distributions of species), and complements existing conservation assessment protocols such as red-listing. Using observed and projected population and/or range data, it is feasible to carry out systematic conservation status assessments that inform the development of monitoring, adaptation measures and conservation management planning for species that are responding to climate change.","container-title":"Methods in Ecology and Evolution","DOI":"10.1111/j.2041-210X.2010.00065.x","ISSN":"2041-210X","issue":"2","language":"en","license":"© 2010 The Authors. Methods in Ecology and Evolution © 2010 British Ecological Society","note":"_eprint: https://onlinelibrary.wiley.com/doi/pdf/10.1111/j.2041-210X.2010.00065.x","page":"125-142","source":"Wiley Online Library","title":"A framework for assessing threats and benefits to species responding to climate change","volume":"2","author":[{"family":"Thomas","given":"Chris D."},{"family":"Hill","given":"Jane K."},{"family":"Anderson","given":"Barbara J."},{"family":"Bailey","given":"Sallie"},{"family":"Beale","given":"Colin M."},{"family":"Bradbury","given":"Richard B."},{"family":"Bulman","given":"Caroline R."},{"family":"Crick","given":"Humphrey Q. P."},{"family":"Eigenbrod","given":"Felix"},{"family":"Griffiths","given":"Hannah M."},{"family":"Kunin","given":"William E."},{"family":"Oliver","given":"Tom H."},{"family":"Walmsley","given":"Clive A."},{"family":"Watts","given":"Kevin"},{"family":"Worsfold","given":"Nicholas T."},{"family":"Yardley","given":"Tim"}],"issued":{"date-parts":[["2011"]]}}}],"schema":"https://github.com/citation-style-language/schema/raw/master/csl-citation.json"} </w:instrText>
      </w:r>
      <w:r w:rsidRPr="00E63371">
        <w:rPr>
          <w:i/>
          <w:iCs/>
        </w:rPr>
        <w:fldChar w:fldCharType="separate"/>
      </w:r>
      <w:r w:rsidR="00F26699" w:rsidRPr="00606137">
        <w:t xml:space="preserve">(Thomas </w:t>
      </w:r>
      <w:r w:rsidR="00F26699" w:rsidRPr="00606137">
        <w:rPr>
          <w:i/>
        </w:rPr>
        <w:t>et al</w:t>
      </w:r>
      <w:r w:rsidR="00F26699" w:rsidRPr="00606137">
        <w:t xml:space="preserve"> 2011)</w:t>
      </w:r>
      <w:r w:rsidRPr="00E63371">
        <w:rPr>
          <w:i/>
          <w:iCs/>
        </w:rPr>
        <w:fldChar w:fldCharType="end"/>
      </w:r>
      <w:r w:rsidRPr="00E63371">
        <w:t xml:space="preserve"> combined observed population trends and projected changes with species’ traits (such as generation length) using defined criteria to categorise UK species by climate change vulnerability. TVA approaches can be combined with correlative approaches by incorporating species’ traits into models of distribution changes under climate change, or by using correlative models to assess species’ exposure to climate change and incorporating the results into TVAs </w:t>
      </w:r>
      <w:r w:rsidRPr="00E63371">
        <w:fldChar w:fldCharType="begin"/>
      </w:r>
      <w:r w:rsidR="00D03F39">
        <w:instrText xml:space="preserve"> ADDIN ZOTERO_ITEM CSL_CITATION {"citationID":"vBN3TvXa","properties":{"formattedCitation":"(Garnett et al., 2013; Willis et al., 2015; Young et al., 2012)","plainCitation":"(Garnett et al., 2013; Willis et al., 2015; Young et al., 2012)","dontUpdate":true,"noteIndex":0},"citationItems":[{"id":4033,"uris":["http://zotero.org/users/8722651/items/6SUUDDVS"],"itemData":{"id":4033,"type":"report","abstract":"Abstract","archive_location":"Australia,Northern Territory,South Australia,Tasmania,Norfolk Island","genre":"Report","language":"en","publisher":"National Climate Change Adaptation Research Facility","source":"apo.org.au","title":"Climate change adaptation strategies for Australian birds","URL":"https://apo.org.au/node/34139","author":[{"family":"Garnett","given":"Stephen"},{"family":"Franklin","given":"Donald"},{"family":"Ehmke","given":"Glenn"}],"accessed":{"date-parts":[["2024",10,23]]},"issued":{"date-parts":[["2013",5,16]]}}},{"id":4043,"uris":["http://zotero.org/users/8722651/items/TTKKV5IF"],"itemData":{"id":4043,"type":"article-journal","abstract":"To accommodate climate-driven changes in biological communities, conservation plans are increasingly making use of models to predict species’ responses to climate change. To date, species distribution models have been the most commonly used approach for assessing species’ vulnerability to climate change. Biological trait-based approaches, which have emerged recently, and which include consideration of species’ sensitivity and adaptive capacity, provide alternative and potentially conflicting vulnerability assessments and present conservation practitioners and planners with difficult choices. Here we discuss the differing objectives and strengths of the approaches, and provide guidance to conservation practitioners for their application. We outline an integrative methodological framework for assessing climate change impacts on species that uses both traditional species distribution modelling approaches and biological trait-based assessments. We show how these models can be used conceptually as inputs to guide conservation monitoring and planning.","container-title":"Biological Conservation","DOI":"10.1016/j.biocon.2015.05.001","ISSN":"0006-3207","journalAbbreviation":"Biological Conservation","page":"167-178","source":"ScienceDirect","title":"Integrating climate change vulnerability assessments from species distribution models and trait-based approaches","volume":"190","author":[{"family":"Willis","given":"S. G."},{"family":"Foden","given":"W."},{"family":"Baker","given":"D. J."},{"family":"Belle","given":"E."},{"family":"Burgess","given":"N. D."},{"family":"Carr","given":"J. A."},{"family":"Doswald","given":"N."},{"family":"Garcia","given":"R. A."},{"family":"Hartley","given":"A."},{"family":"Hof","given":"C."},{"family":"Newbold","given":"T."},{"family":"Rahbek","given":"C."},{"family":"Smith","given":"R. J."},{"family":"Visconti","given":"P."},{"family":"Young","given":"B. E."},{"family":"Butchart","given":"S. H. M."}],"issued":{"date-parts":[["2015",10,1]]}}},{"id":4026,"uris":["http://zotero.org/users/8722651/items/HMB7JGR9"],"itemData":{"id":4026,"type":"chapter","container-title":"Wildlife Conservation in a Changing Climate","ISBN":"978-0-226-07464-1","language":"en","note":"DOI: 10.7208/9780226074641-007","page":"129-150","publisher":"University of Chicago Press","source":"www.degruyter.com","title":"7. Rapid Assessment of Plant and Animal Vulnerability to Climate Change","URL":"https://www.degruyter.com/document/doi/10.7208/9780226074641-007/pdf?licenseType=restricted","author":[{"family":"Young","given":"Bruce E."},{"family":"Hall","given":"Kimberly R."},{"family":"Byers","given":"Elizabeth"},{"family":"Gravuer","given":"Kelly"},{"family":"Hammerson","given":"Geoff"},{"family":"Redder","given":"Alan"},{"family":"Szabo","given":"Kristin"}],"editor":[{"family":"Brodie","given":"Jedediah F."},{"family":"Post","given":"Eric S."},{"family":"Doak","given":"Daniel F."}],"accessed":{"date-parts":[["2024",10,23]]},"issued":{"date-parts":[["2012",12,3]]}}}],"schema":"https://github.com/citation-style-language/schema/raw/master/csl-citation.json"} </w:instrText>
      </w:r>
      <w:r w:rsidRPr="00E63371">
        <w:fldChar w:fldCharType="separate"/>
      </w:r>
      <w:r w:rsidR="00F26699" w:rsidRPr="00606137">
        <w:t xml:space="preserve">(Garnett </w:t>
      </w:r>
      <w:r w:rsidR="00F26699" w:rsidRPr="00606137">
        <w:rPr>
          <w:i/>
        </w:rPr>
        <w:t>et al</w:t>
      </w:r>
      <w:r w:rsidR="00F26699" w:rsidRPr="00606137">
        <w:t xml:space="preserve"> 2013; Willis </w:t>
      </w:r>
      <w:r w:rsidR="00F26699" w:rsidRPr="00606137">
        <w:rPr>
          <w:i/>
        </w:rPr>
        <w:t>et al</w:t>
      </w:r>
      <w:r w:rsidR="00F26699" w:rsidRPr="00606137">
        <w:t xml:space="preserve"> 2015; Young </w:t>
      </w:r>
      <w:r w:rsidR="00F26699" w:rsidRPr="00606137">
        <w:rPr>
          <w:i/>
        </w:rPr>
        <w:t>et al</w:t>
      </w:r>
      <w:r w:rsidR="00F26699" w:rsidRPr="00606137">
        <w:t xml:space="preserve"> 2012)</w:t>
      </w:r>
      <w:r w:rsidRPr="00E63371">
        <w:fldChar w:fldCharType="end"/>
      </w:r>
      <w:r w:rsidRPr="00E63371">
        <w:t xml:space="preserve">. Correlative or mechanistic approaches can be incorporated into species’ IUCN Red List assessments, based on the IUCN Red List Categories and Criteria </w:t>
      </w:r>
      <w:r w:rsidRPr="00E63371">
        <w:fldChar w:fldCharType="begin"/>
      </w:r>
      <w:r w:rsidR="00D03F39">
        <w:instrText xml:space="preserve"> ADDIN ZOTERO_ITEM CSL_CITATION {"citationID":"EaRgTSwt","properties":{"formattedCitation":"(Mancini et al., 2024)","plainCitation":"(Mancini et al., 2024)","dontUpdate":true,"noteIndex":0},"citationItems":[{"id":4076,"uris":["http://zotero.org/users/8722651/items/C2WMIYB8"],"itemData":{"id":4076,"type":"article-journal","abstract":"The International Union for Conservation of Nature (IUCN) Red List is a central tool for extinction risk monitoring and influences global biodiversity policy and action. But, to be effective, it is crucial that it consistently accounts for each driver of extinction. Climate change is rapidly becoming a key extinction driver, but consideration of climate change information remains challenging for the IUCN. Several methods can be used to predict species’ future decline, but they often fail to provide estimates of the symptoms of endangerment used by IUCN. We devised a standardized method to measure climate change impact in terms of change in habitat quality to inform criterion A3 on future population reduction. Using terrestrial nonvolant tetrapods as a case study, we measured this impact as the difference between the current and the future species climatic niche, defined based on current and future bioclimatic variables under alternative model algorithms, dispersal scenarios, emission scenarios, and climate models. Our models identified 171 species (13% out of those analyzed) for which their current red-list category could worsen under criterion A3 if they cannot disperse beyond their current range in the future. Categories for 14 species (1.5%) could worsen if maximum dispersal is possible. Although ours is a simulation exercise and not a formal red-list assessment, our results suggest that considering climate change impacts may reduce misclassification and strengthen consistency and comprehensiveness of IUCN Red List assessments.","container-title":"Conservation Biology","DOI":"10.1111/cobi.14227","ISSN":"1523-1739","issue":"3","language":"en","license":"© 2024 The Authors. Conservation Biology published by Wiley Periodicals LLC on behalf of Society for Conservation Biology.","note":"_eprint: https://onlinelibrary.wiley.com/doi/pdf/10.1111/cobi.14227","page":"e14227","source":"Wiley Online Library","title":"A standard approach for including climate change responses in IUCN Red List assessments","volume":"38","author":[{"family":"Mancini","given":"Giordano"},{"family":"Santini","given":"Luca"},{"family":"Cazalis","given":"Victor"},{"family":"Akçakaya","given":"H. Reşit"},{"family":"Lucas","given":"Pablo M."},{"family":"Brooks","given":"Thomas M."},{"family":"Foden","given":"Wendy"},{"family":"Di Marco","given":"Moreno"}],"issued":{"date-parts":[["2024"]]}}}],"schema":"https://github.com/citation-style-language/schema/raw/master/csl-citation.json"} </w:instrText>
      </w:r>
      <w:r w:rsidRPr="00E63371">
        <w:fldChar w:fldCharType="separate"/>
      </w:r>
      <w:r w:rsidRPr="00606137">
        <w:t xml:space="preserve">(Mancini </w:t>
      </w:r>
      <w:r w:rsidRPr="00606137">
        <w:rPr>
          <w:i/>
        </w:rPr>
        <w:t>et al</w:t>
      </w:r>
      <w:r w:rsidRPr="00606137">
        <w:t xml:space="preserve"> 2024)</w:t>
      </w:r>
      <w:r w:rsidRPr="00E63371">
        <w:fldChar w:fldCharType="end"/>
      </w:r>
      <w:r w:rsidRPr="00E63371">
        <w:t>.</w:t>
      </w:r>
    </w:p>
    <w:p w14:paraId="43BD2AB1" w14:textId="359D2886" w:rsidR="001247C1" w:rsidRDefault="00EA7075" w:rsidP="00B14B34">
      <w:pPr>
        <w:pStyle w:val="Body-Head11"/>
      </w:pPr>
      <w:bookmarkStart w:id="34" w:name="_Toc187410219"/>
      <w:r w:rsidRPr="00E63371">
        <w:t xml:space="preserve">Considerations </w:t>
      </w:r>
      <w:r w:rsidR="00D272AF" w:rsidRPr="00E63371">
        <w:t>for</w:t>
      </w:r>
      <w:r w:rsidRPr="00E63371">
        <w:t xml:space="preserve"> choosing a method to assess species’ climate change vulnerability</w:t>
      </w:r>
      <w:bookmarkEnd w:id="34"/>
    </w:p>
    <w:p w14:paraId="63037CA4" w14:textId="0DD2982C" w:rsidR="00C022AF" w:rsidRPr="00E63371" w:rsidRDefault="00C022AF" w:rsidP="00B14B34">
      <w:r>
        <w:t>T</w:t>
      </w:r>
      <w:r w:rsidR="00FF23FD">
        <w:t xml:space="preserve">his section summarises some of the main considerations that should be made when </w:t>
      </w:r>
      <w:r w:rsidR="00A95532">
        <w:t>selecting a methodology to assess species’ vulnerability to climate change.</w:t>
      </w:r>
    </w:p>
    <w:p w14:paraId="20374C90" w14:textId="46E864AA" w:rsidR="00DC7BBA" w:rsidRPr="00D610B3" w:rsidRDefault="00DC7BBA" w:rsidP="00D610B3">
      <w:pPr>
        <w:pStyle w:val="Body-Head111"/>
      </w:pPr>
      <w:r w:rsidRPr="00D610B3">
        <w:t>Is the method robust?</w:t>
      </w:r>
    </w:p>
    <w:p w14:paraId="30711B62" w14:textId="77777777" w:rsidR="0038295B" w:rsidRPr="0038295B" w:rsidRDefault="00AE78E3" w:rsidP="0038295B">
      <w:pPr>
        <w:rPr>
          <w:rFonts w:cs="Calibri"/>
        </w:rPr>
      </w:pPr>
      <w:r w:rsidRPr="00606137">
        <w:t xml:space="preserve">Many CCVAs have not been validated with real-world data. A study that compared the outputs of several approaches with trend data for British birds and butterflies found that the success of the approaches varied, with trend-based approaches performing better than trait-based approaches, and disagreement between the vulnerability categories assigned to species by different approaches (Wheatley </w:t>
      </w:r>
      <w:r w:rsidRPr="00606137">
        <w:rPr>
          <w:i/>
        </w:rPr>
        <w:t>et al</w:t>
      </w:r>
      <w:r w:rsidRPr="00606137">
        <w:t>. 2017). Trait-based approaches may make use of estimated or arbitrary quantitative thresholds and make assumptions about the relative contributions of traits to species’ vulnerability.</w:t>
      </w:r>
    </w:p>
    <w:p w14:paraId="2D0FC17D" w14:textId="660A33C6" w:rsidR="008D734A" w:rsidRPr="00606137" w:rsidRDefault="004675A4" w:rsidP="00D610B3">
      <w:pPr>
        <w:pStyle w:val="Body-Head111"/>
        <w:rPr>
          <w:rStyle w:val="CommentReference"/>
          <w:sz w:val="24"/>
          <w:szCs w:val="24"/>
        </w:rPr>
      </w:pPr>
      <w:r w:rsidRPr="00606137">
        <w:rPr>
          <w:rStyle w:val="CommentReference"/>
          <w:sz w:val="24"/>
          <w:szCs w:val="24"/>
        </w:rPr>
        <w:t xml:space="preserve">Can the approach meet </w:t>
      </w:r>
      <w:r w:rsidR="00A51749" w:rsidRPr="00606137">
        <w:rPr>
          <w:rStyle w:val="CommentReference"/>
          <w:sz w:val="24"/>
          <w:szCs w:val="24"/>
        </w:rPr>
        <w:t xml:space="preserve">the </w:t>
      </w:r>
      <w:r w:rsidRPr="00606137">
        <w:rPr>
          <w:rStyle w:val="CommentReference"/>
          <w:sz w:val="24"/>
          <w:szCs w:val="24"/>
        </w:rPr>
        <w:t>objectives?</w:t>
      </w:r>
    </w:p>
    <w:p w14:paraId="4C7AAE2D" w14:textId="18D4DE15" w:rsidR="0098235D" w:rsidRPr="00606137" w:rsidRDefault="30FDD59D" w:rsidP="00B14B34">
      <w:r w:rsidRPr="00606137">
        <w:t xml:space="preserve">Whilst all approaches </w:t>
      </w:r>
      <w:r w:rsidR="00CC1F0D" w:rsidRPr="00606137">
        <w:t xml:space="preserve">described here aim to assess </w:t>
      </w:r>
      <w:r w:rsidR="00360673" w:rsidRPr="00606137">
        <w:t xml:space="preserve">climate change impacts on species, </w:t>
      </w:r>
      <w:r w:rsidRPr="00606137">
        <w:t>not all</w:t>
      </w:r>
      <w:r w:rsidR="00360673" w:rsidRPr="00606137">
        <w:t xml:space="preserve"> are</w:t>
      </w:r>
      <w:r w:rsidRPr="00606137">
        <w:t xml:space="preserve"> able to identify </w:t>
      </w:r>
      <w:r w:rsidR="000F613E" w:rsidRPr="00606137">
        <w:t>which</w:t>
      </w:r>
      <w:r w:rsidRPr="00606137">
        <w:t xml:space="preserve"> </w:t>
      </w:r>
      <w:r w:rsidR="00360673" w:rsidRPr="00606137">
        <w:t xml:space="preserve">species </w:t>
      </w:r>
      <w:r w:rsidRPr="00606137">
        <w:t xml:space="preserve">are likely to be at greatest risk from climate change. Mechanistic or correlative approaches </w:t>
      </w:r>
      <w:proofErr w:type="gramStart"/>
      <w:r w:rsidRPr="00606137">
        <w:t>are able to</w:t>
      </w:r>
      <w:proofErr w:type="gramEnd"/>
      <w:r w:rsidRPr="00606137">
        <w:t xml:space="preserve"> quantify some impacts of climate change</w:t>
      </w:r>
      <w:r w:rsidR="000F613E" w:rsidRPr="00606137">
        <w:t xml:space="preserve">, but not necessarily all </w:t>
      </w:r>
      <w:r w:rsidR="00C00E59" w:rsidRPr="00606137">
        <w:t>mechanisms by which species may be affected</w:t>
      </w:r>
      <w:r w:rsidRPr="00606137">
        <w:t>. TVAs can incorporate a broad range of climate impact mechanisms, and they may be used to rank or score species’ climate change vulnerabilities</w:t>
      </w:r>
      <w:r w:rsidR="00C00E59" w:rsidRPr="00606137">
        <w:t xml:space="preserve">, but </w:t>
      </w:r>
      <w:r w:rsidR="0007345E" w:rsidRPr="00606137">
        <w:t>s</w:t>
      </w:r>
      <w:r w:rsidRPr="00606137">
        <w:t>cores may not be comparable across taxonomic groups.</w:t>
      </w:r>
    </w:p>
    <w:p w14:paraId="00D1EBEC" w14:textId="77777777" w:rsidR="000618CD" w:rsidRPr="00E63371" w:rsidRDefault="000618CD" w:rsidP="00D610B3">
      <w:pPr>
        <w:pStyle w:val="Body-Head111"/>
      </w:pPr>
      <w:r w:rsidRPr="00E63371">
        <w:t>Are sufficient data available?</w:t>
      </w:r>
    </w:p>
    <w:p w14:paraId="66451229" w14:textId="6CA0E2CF" w:rsidR="0098235D" w:rsidRPr="00606137" w:rsidRDefault="30FDD59D" w:rsidP="00B14B34">
      <w:r w:rsidRPr="00606137">
        <w:t>The information required to assess species’ climate change vulnerability varies widely between CCVA approaches. Whilst a trait-based assessment may be applied using basic information about species’ distributions and biological traits, correlative approaches are likely to require more detailed distribution and environmental information, whilst mechanistic approaches require detailed data on species’ physiology, demography and distributions.</w:t>
      </w:r>
    </w:p>
    <w:p w14:paraId="5057CF7A" w14:textId="6B93F21F" w:rsidR="00AE39D6" w:rsidRPr="00E63371" w:rsidRDefault="00AE39D6" w:rsidP="00D610B3">
      <w:pPr>
        <w:pStyle w:val="Body-Head111"/>
      </w:pPr>
      <w:r w:rsidRPr="00E63371">
        <w:lastRenderedPageBreak/>
        <w:t>Are sufficient capacity and expertise available?</w:t>
      </w:r>
    </w:p>
    <w:p w14:paraId="00CF3C2F" w14:textId="7DEC5EC7" w:rsidR="0098235D" w:rsidRPr="00E63371" w:rsidRDefault="30FDD59D" w:rsidP="00B14B34">
      <w:r w:rsidRPr="00606137">
        <w:t xml:space="preserve">Mechanistic and correlative approaches require capacity and expertise to produce quantitative models. Trait-based approaches can often be applied relatively rapidly to multiple species or entire taxonomic </w:t>
      </w:r>
      <w:proofErr w:type="gramStart"/>
      <w:r w:rsidRPr="00606137">
        <w:t>groups, and</w:t>
      </w:r>
      <w:proofErr w:type="gramEnd"/>
      <w:r w:rsidRPr="00606137">
        <w:t xml:space="preserve"> may require only the abilities to collate information into a spreadsheet and make simple calculations. All approaches require at least some level of biological expertise. </w:t>
      </w:r>
    </w:p>
    <w:p w14:paraId="347A1678" w14:textId="43ABCC1A" w:rsidR="003F16F4" w:rsidRPr="00E63371" w:rsidRDefault="003F16F4" w:rsidP="00B14B34">
      <w:pPr>
        <w:pStyle w:val="Body-Head11"/>
      </w:pPr>
      <w:bookmarkStart w:id="35" w:name="_Toc185245507"/>
      <w:bookmarkStart w:id="36" w:name="_Toc185249106"/>
      <w:bookmarkStart w:id="37" w:name="_Toc187410220"/>
      <w:bookmarkEnd w:id="35"/>
      <w:bookmarkEnd w:id="36"/>
      <w:r w:rsidRPr="00E63371">
        <w:t xml:space="preserve">Review of </w:t>
      </w:r>
      <w:r w:rsidR="00777C29">
        <w:t xml:space="preserve">some </w:t>
      </w:r>
      <w:r w:rsidRPr="00E63371">
        <w:t>published species Climate Change Vulnerability Assessments</w:t>
      </w:r>
      <w:r w:rsidR="00283A3E">
        <w:t xml:space="preserve"> and their methodologies</w:t>
      </w:r>
      <w:bookmarkEnd w:id="37"/>
    </w:p>
    <w:p w14:paraId="4ABCCFD6" w14:textId="49336651" w:rsidR="003F16F4" w:rsidRPr="00606137" w:rsidRDefault="003F16F4" w:rsidP="00B14B34">
      <w:r w:rsidRPr="00606137">
        <w:t>A literature review was carried out to identify</w:t>
      </w:r>
      <w:r w:rsidR="005F11CD">
        <w:t xml:space="preserve"> and review</w:t>
      </w:r>
      <w:r w:rsidRPr="00606137">
        <w:t xml:space="preserve"> published CCVAs that assessed large numbers of species and that may be suitable </w:t>
      </w:r>
      <w:r w:rsidR="00555770">
        <w:t>to</w:t>
      </w:r>
      <w:r w:rsidRPr="00606137">
        <w:t xml:space="preserve"> use</w:t>
      </w:r>
      <w:r w:rsidR="008841F9">
        <w:t xml:space="preserve"> or adapt</w:t>
      </w:r>
      <w:r w:rsidRPr="00606137">
        <w:t xml:space="preserve"> to address Decision 12.214(b). The review identified four trait-based or combin</w:t>
      </w:r>
      <w:r w:rsidR="00C44093">
        <w:t>ed</w:t>
      </w:r>
      <w:r w:rsidRPr="00606137">
        <w:t xml:space="preserve"> approaches:</w:t>
      </w:r>
    </w:p>
    <w:p w14:paraId="487E2F97" w14:textId="56329D5E" w:rsidR="003F16F4" w:rsidRPr="00E63371" w:rsidRDefault="003F16F4" w:rsidP="00B14B34">
      <w:pPr>
        <w:pStyle w:val="ListParagraph"/>
        <w:numPr>
          <w:ilvl w:val="0"/>
          <w:numId w:val="140"/>
        </w:numPr>
      </w:pPr>
      <w:r w:rsidRPr="00E63371">
        <w:t xml:space="preserve">CMS/ZSL Methodology </w:t>
      </w:r>
      <w:r w:rsidRPr="00E63371">
        <w:fldChar w:fldCharType="begin"/>
      </w:r>
      <w:r w:rsidRPr="00E63371">
        <w:instrText xml:space="preserve"> ADDIN ZOTERO_ITEM CSL_CITATION {"citationID":"nA2ahYsU","properties":{"formattedCitation":"(McNamara, 2010)","plainCitation":"(McNamara, 2010)","noteIndex":0},"citationItems":[{"id":4021,"uris":["http://zotero.org/users/8722651/items/T2Y8PIFB"],"itemData":{"id":4021,"type":"report","event-place":"Regent's Park, London","number":"UNEP/CMS/ScC16/Inf.8.1","publisher":"Climate Change Thematic Programme, Zoological Society of London","publisher-place":"Regent's Park, London","title":"UNEP/CMS/ScC16/Inf.8.1 Climate Change Vulnerability of Migratory Species","title-short":"UNEP/CMS/ScC16/Inf.8.1","URL":"https://www.cms.int/en/document/report-climate-change-vulnerability-migratory-species-0","author":[{"family":"McNamara","given":"Aylin"}],"issued":{"date-parts":[["2010"]]}}}],"schema":"https://github.com/citation-style-language/schema/raw/master/csl-citation.json"} </w:instrText>
      </w:r>
      <w:r w:rsidRPr="00E63371">
        <w:fldChar w:fldCharType="separate"/>
      </w:r>
      <w:r w:rsidRPr="00E63371">
        <w:t>(McNamara, 2010)</w:t>
      </w:r>
      <w:r w:rsidRPr="00E63371">
        <w:fldChar w:fldCharType="end"/>
      </w:r>
    </w:p>
    <w:p w14:paraId="2BF48E72" w14:textId="03DD3D4A" w:rsidR="003F16F4" w:rsidRPr="00E63371" w:rsidRDefault="003F16F4" w:rsidP="00B14B34">
      <w:pPr>
        <w:pStyle w:val="ListParagraph"/>
        <w:numPr>
          <w:ilvl w:val="0"/>
          <w:numId w:val="140"/>
        </w:numPr>
      </w:pPr>
      <w:r w:rsidRPr="00E63371">
        <w:t xml:space="preserve">IUCN CCVA Methodology </w:t>
      </w:r>
      <w:r w:rsidRPr="00E63371">
        <w:fldChar w:fldCharType="begin"/>
      </w:r>
      <w:r w:rsidR="00D03F39">
        <w:instrText xml:space="preserve"> ADDIN ZOTERO_ITEM CSL_CITATION {"citationID":"X9UYkQ75","properties":{"formattedCitation":"(Foden et al., 2013)","plainCitation":"(Foden et al., 2013)","dontUpdate":true,"noteIndex":0},"citationItems":[{"id":4030,"uris":["http://zotero.org/users/8722651/items/IQUEL9BV"],"itemData":{"id":4030,"type":"article-journal","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container-title":"PLOS ONE","DOI":"10.1371/journal.pone.0065427","ISSN":"1932-6203","issue":"6","journalAbbreviation":"PLOS ONE","language":"en","note":"publisher: Public Library of Science","page":"e65427","source":"PLoS Journals","title":"Identifying the World's Most Climate Change Vulnerable Species: A Systematic Trait-Based Assessment of all Birds, Amphibians and Corals","title-short":"Identifying the World's Most Climate Change Vulnerable Species","volume":"8","author":[{"family":"Foden","given":"Wendy B."},{"family":"Butchart","given":"Stuart H. M."},{"family":"Stuart","given":"Simon N."},{"family":"Vié","given":"Jean-Christophe"},{"family":"Akçakaya","given":"H. Resit"},{"family":"Angulo","given":"Ariadne"},{"family":"DeVantier","given":"Lyndon M."},{"family":"Gutsche","given":"Alexander"},{"family":"Turak","given":"Emre"},{"family":"Cao","given":"Long"},{"family":"Donner","given":"Simon D."},{"family":"Katariya","given":"Vineet"},{"family":"Bernard","given":"Rodolphe"},{"family":"Holland","given":"Robert A."},{"family":"Hughes","given":"Adrian F."},{"family":"O’Hanlon","given":"Susannah E."},{"family":"Garnett","given":"Stephen T."},{"family":"Şekercioğlu","given":"Çagan H."},{"family":"Mace","given":"Georgina M."}],"issued":{"date-parts":[["2013",6,12]]}}}],"schema":"https://github.com/citation-style-language/schema/raw/master/csl-citation.json"} </w:instrText>
      </w:r>
      <w:r w:rsidRPr="00E63371">
        <w:fldChar w:fldCharType="separate"/>
      </w:r>
      <w:r w:rsidRPr="00E63371">
        <w:t xml:space="preserve">(Foden </w:t>
      </w:r>
      <w:r w:rsidRPr="00606137">
        <w:rPr>
          <w:i/>
        </w:rPr>
        <w:t>et al</w:t>
      </w:r>
      <w:r w:rsidRPr="00E63371">
        <w:t xml:space="preserve"> 2013)</w:t>
      </w:r>
      <w:r w:rsidRPr="00E63371">
        <w:fldChar w:fldCharType="end"/>
      </w:r>
    </w:p>
    <w:p w14:paraId="19AD8456" w14:textId="4AC75AE3" w:rsidR="004C4FF5" w:rsidRPr="00E63371" w:rsidRDefault="003F16F4" w:rsidP="00B14B34">
      <w:pPr>
        <w:pStyle w:val="ListParagraph"/>
        <w:numPr>
          <w:ilvl w:val="0"/>
          <w:numId w:val="140"/>
        </w:numPr>
      </w:pPr>
      <w:proofErr w:type="spellStart"/>
      <w:r w:rsidRPr="00E63371">
        <w:t>NatureServe</w:t>
      </w:r>
      <w:proofErr w:type="spellEnd"/>
      <w:r w:rsidRPr="00E63371">
        <w:t xml:space="preserve"> Climate Change Vulnerability Index (CCVI) </w:t>
      </w:r>
      <w:r w:rsidRPr="00E63371">
        <w:fldChar w:fldCharType="begin"/>
      </w:r>
      <w:r w:rsidR="00D03F39">
        <w:instrText xml:space="preserve"> ADDIN ZOTERO_ITEM CSL_CITATION {"citationID":"oH5tVBUn","properties":{"formattedCitation":"(Young et al., 2012, 2015)","plainCitation":"(Young et al., 2012, 2015)","dontUpdate":true,"noteIndex":0},"citationItems":[{"id":4026,"uris":["http://zotero.org/users/8722651/items/HMB7JGR9"],"itemData":{"id":4026,"type":"chapter","container-title":"Wildlife Conservation in a Changing Climate","ISBN":"978-0-226-07464-1","language":"en","note":"DOI: 10.7208/9780226074641-007","page":"129-150","publisher":"University of Chicago Press","source":"www.degruyter.com","title":"7. Rapid Assessment of Plant and Animal Vulnerability to Climate Change","URL":"https://www.degruyter.com/document/doi/10.7208/9780226074641-007/pdf?licenseType=restricted","author":[{"family":"Young","given":"Bruce E."},{"family":"Hall","given":"Kimberly R."},{"family":"Byers","given":"Elizabeth"},{"family":"Gravuer","given":"Kelly"},{"family":"Hammerson","given":"Geoff"},{"family":"Redder","given":"Alan"},{"family":"Szabo","given":"Kristin"}],"editor":[{"family":"Brodie","given":"Jedediah F."},{"family":"Post","given":"Eric S."},{"family":"Doak","given":"Daniel F."}],"accessed":{"date-parts":[["2024",10,23]]},"issued":{"date-parts":[["2012",12,3]]}}},{"id":4045,"uris":["http://zotero.org/users/8722651/items/MGTVY8ZP"],"itemData":{"id":4045,"type":"article-journal","abstract":"New tools and approaches are becoming available for wildlife conservation managers to help support climate adaptation activities, but few studies have documented how practitioners have applied these tools and perceive their utility. We surveyed the literature and users of the NatureServe Climate Change Vulnerability Index (CCVI), a tool that is widely used in North America to assess species' vulnerability to climate change, to characterize 1) how the tool has been used; 2) the objectives addressed by projects using the tool; 3) novel approaches that might be useful to other users; 4) how the results contributed to climate change adaptation planning; and 5) needed improvements recognized by users of the tool. Responses from 25 CCVI users, representing state agencies and natural heritage programs, conservation organizations, and universities, combined with published reports from 20 CCVI assessments, indicated that the CCVI has been applied to large numbers of species from diverse taxonomic groups. Results from these assessments have been used to communicate about climate change vulnerability, select species to be prioritized for management, inform management decisions, identify monitoring needs, and inform land-acquisition decisions. Users of the CCVI have developed novel ways to address uncertainty in climate and species natural-history data, involve stakeholders, evaluate migratory species, address specific management questions, and combine outputs with the results of parallel spatial analyses. To address user needs, future iterations of the tool should address climate exposure in the full life cycle of migratory species; better examine species dependent on specific vegetation microhabitats; and improve treatment of the effects of climate on diseases, parasites, and natural enemies. © 2015 The Authors. The Wildlife Society Bulletin published by The Wildlife Society.","container-title":"Wildlife Society Bulletin - Record Set Up In Error","DOI":"10.1002/wsb.478","ISSN":"1938-5463","issue":"1","language":"en","license":"© 2015 The Authors. Wildlife Society Bulletin published by The Wildlife Society","note":"_eprint: https://onlinelibrary.wiley.com/doi/pdf/10.1002/wsb.478","page":"174-181","source":"Wiley Online Library","title":"Using the climate change vulnerability index to inform adaptation planning: Lessons, innovations, and next steps","title-short":"Using the climate change vulnerability index to inform adaptation planning","volume":"39","author":[{"family":"Young","given":"Bruce E."},{"family":"Dubois","given":"Natalie S."},{"family":"Rowland","given":"Erika L."}],"issued":{"date-parts":[["2015"]]}}}],"schema":"https://github.com/citation-style-language/schema/raw/master/csl-citation.json"} </w:instrText>
      </w:r>
      <w:r w:rsidRPr="00E63371">
        <w:fldChar w:fldCharType="separate"/>
      </w:r>
      <w:r w:rsidRPr="00E63371">
        <w:t xml:space="preserve">(Young </w:t>
      </w:r>
      <w:r w:rsidRPr="00606137">
        <w:rPr>
          <w:i/>
        </w:rPr>
        <w:t>et al</w:t>
      </w:r>
      <w:r w:rsidRPr="00E63371">
        <w:t xml:space="preserve"> 2012, 2015)</w:t>
      </w:r>
      <w:r w:rsidRPr="00E63371">
        <w:fldChar w:fldCharType="end"/>
      </w:r>
    </w:p>
    <w:p w14:paraId="2B67FDB3" w14:textId="6BA79B28" w:rsidR="00D27967" w:rsidRPr="00E63371" w:rsidRDefault="003F16F4" w:rsidP="00B14B34">
      <w:pPr>
        <w:pStyle w:val="ListParagraph"/>
        <w:numPr>
          <w:ilvl w:val="0"/>
          <w:numId w:val="140"/>
        </w:numPr>
      </w:pPr>
      <w:r w:rsidRPr="00E63371">
        <w:t xml:space="preserve">WWF Climate Change Vulnerability Assessment for Species </w:t>
      </w:r>
      <w:r w:rsidR="0059108C" w:rsidRPr="00E63371">
        <w:fldChar w:fldCharType="begin"/>
      </w:r>
      <w:r w:rsidR="0059108C" w:rsidRPr="00E63371">
        <w:instrText xml:space="preserve"> ADDIN ZOTERO_ITEM CSL_CITATION {"citationID":"zof87ZqP","properties":{"formattedCitation":"(Advani, 2014)","plainCitation":"(Advani, 2014)","noteIndex":0},"citationItems":[{"id":3929,"uris":["http://zotero.org/users/8722651/items/HY32N6C6"],"itemData":{"id":3929,"type":"document","publisher":"World Wildlife Fund, Washington, DC.","title":"Climate Change Vulnerability Assessment For Species | Publications | WWF","URL":"https://www.worldwildlife.org/publications/climate-change-vulnerability-assessment-for-species--5","author":[{"family":"Advani","given":"Nikhil K."}],"accessed":{"date-parts":[["2024",10,22]]},"issued":{"date-parts":[["2014"]]}}}],"schema":"https://github.com/citation-style-language/schema/raw/master/csl-citation.json"} </w:instrText>
      </w:r>
      <w:r w:rsidR="0059108C" w:rsidRPr="00E63371">
        <w:fldChar w:fldCharType="separate"/>
      </w:r>
      <w:r w:rsidR="0059108C" w:rsidRPr="00606137">
        <w:t>(Advani, 2014)</w:t>
      </w:r>
      <w:r w:rsidR="0059108C" w:rsidRPr="00E63371">
        <w:fldChar w:fldCharType="end"/>
      </w:r>
    </w:p>
    <w:p w14:paraId="266D70A6" w14:textId="77777777" w:rsidR="00BC64EC" w:rsidRPr="00606137" w:rsidRDefault="003F16F4" w:rsidP="00B14B34">
      <w:r w:rsidRPr="00E63371">
        <w:t>A more detailed review and comparison of these four published CCVA methodologies can be found in A</w:t>
      </w:r>
      <w:r w:rsidR="009B6A86" w:rsidRPr="00E63371">
        <w:t>nnex</w:t>
      </w:r>
      <w:r w:rsidRPr="00E63371">
        <w:t xml:space="preserve"> </w:t>
      </w:r>
      <w:r w:rsidR="009B6A86" w:rsidRPr="00E63371">
        <w:t>A</w:t>
      </w:r>
      <w:r w:rsidRPr="00E63371">
        <w:t>.</w:t>
      </w:r>
    </w:p>
    <w:p w14:paraId="0358321C" w14:textId="4F3E64DA" w:rsidR="003F16F4" w:rsidRPr="00606137" w:rsidRDefault="2C10DBB0" w:rsidP="00B14B34">
      <w:r w:rsidRPr="00606137">
        <w:t>The number of CMS Appendix I listed species assessed under each of these four methods was reviewed, and their vulnerability ratings compiled, to provide a snapshot view of the existing coverage of Appendix I species by these methodologies. Of 188 species listed on Appendix I, 4</w:t>
      </w:r>
      <w:r w:rsidR="1B8C751D">
        <w:t>4</w:t>
      </w:r>
      <w:r w:rsidRPr="00606137">
        <w:t xml:space="preserve"> species were assessed by ZSL and 103 were assessed by IUCN.</w:t>
      </w:r>
    </w:p>
    <w:p w14:paraId="50A0063A" w14:textId="18EA8E79" w:rsidR="0093483C" w:rsidRPr="00E63371" w:rsidRDefault="0093483C" w:rsidP="00D610B3">
      <w:pPr>
        <w:pStyle w:val="Body-Head111"/>
      </w:pPr>
      <w:r w:rsidRPr="00E63371">
        <w:t>CMS/ZSL Methodology</w:t>
      </w:r>
    </w:p>
    <w:p w14:paraId="582D2227" w14:textId="77777777" w:rsidR="004B022E" w:rsidRDefault="005E18A3" w:rsidP="00B14B34">
      <w:r w:rsidRPr="00606137">
        <w:t>The CMS/ZSL metho</w:t>
      </w:r>
      <w:r w:rsidR="00672550" w:rsidRPr="00606137">
        <w:t xml:space="preserve">d </w:t>
      </w:r>
      <w:r w:rsidR="00CB0F15" w:rsidRPr="00606137">
        <w:t xml:space="preserve">was developed for CMS in 2010 and </w:t>
      </w:r>
      <w:r w:rsidR="007C2BAF" w:rsidRPr="00606137">
        <w:t xml:space="preserve">was applied to 44 pilot species listed on CMS Appendix I and one species listed on Appendix II. It </w:t>
      </w:r>
      <w:r w:rsidR="00672550" w:rsidRPr="00606137">
        <w:t xml:space="preserve">uses a qualitative scoring system </w:t>
      </w:r>
      <w:r w:rsidR="002935BE" w:rsidRPr="00606137">
        <w:t>that involves selecting the most appropriate scenario</w:t>
      </w:r>
      <w:r w:rsidR="00160291" w:rsidRPr="00606137">
        <w:t xml:space="preserve"> of five</w:t>
      </w:r>
      <w:r w:rsidR="002935BE" w:rsidRPr="00606137">
        <w:t xml:space="preserve"> across </w:t>
      </w:r>
      <w:r w:rsidR="0011593B" w:rsidRPr="00606137">
        <w:t xml:space="preserve">each of 12 ‘factors’, classed under the following four headings: </w:t>
      </w:r>
    </w:p>
    <w:p w14:paraId="6AC1B8BF" w14:textId="27AFCD7F" w:rsidR="004B022E" w:rsidRDefault="00060420" w:rsidP="00B14B34">
      <w:pPr>
        <w:pStyle w:val="ListParagraph"/>
        <w:numPr>
          <w:ilvl w:val="0"/>
          <w:numId w:val="4"/>
        </w:numPr>
      </w:pPr>
      <w:r>
        <w:t>V</w:t>
      </w:r>
      <w:r w:rsidR="0011593B" w:rsidRPr="00606137">
        <w:t>ulnerability of habitats</w:t>
      </w:r>
    </w:p>
    <w:p w14:paraId="7E3A8D2E" w14:textId="167CE6C8" w:rsidR="004B022E" w:rsidRDefault="00060420" w:rsidP="00B14B34">
      <w:pPr>
        <w:pStyle w:val="ListParagraph"/>
        <w:numPr>
          <w:ilvl w:val="0"/>
          <w:numId w:val="4"/>
        </w:numPr>
      </w:pPr>
      <w:r>
        <w:t>E</w:t>
      </w:r>
      <w:r w:rsidR="0011593B" w:rsidRPr="00606137">
        <w:t>cological flexibility</w:t>
      </w:r>
    </w:p>
    <w:p w14:paraId="342A80E2" w14:textId="48158F38" w:rsidR="00446E2D" w:rsidRDefault="00060420" w:rsidP="00B14B34">
      <w:pPr>
        <w:pStyle w:val="ListParagraph"/>
        <w:numPr>
          <w:ilvl w:val="0"/>
          <w:numId w:val="4"/>
        </w:numPr>
      </w:pPr>
      <w:r>
        <w:t>S</w:t>
      </w:r>
      <w:r w:rsidR="0011593B" w:rsidRPr="00606137">
        <w:t>pecies interactions</w:t>
      </w:r>
    </w:p>
    <w:p w14:paraId="07BFC657" w14:textId="4F87F256" w:rsidR="00446E2D" w:rsidRDefault="00060420" w:rsidP="00B14B34">
      <w:pPr>
        <w:pStyle w:val="ListParagraph"/>
        <w:numPr>
          <w:ilvl w:val="0"/>
          <w:numId w:val="4"/>
        </w:numPr>
      </w:pPr>
      <w:r>
        <w:t>S</w:t>
      </w:r>
      <w:r w:rsidR="0011593B" w:rsidRPr="00606137">
        <w:t xml:space="preserve">ynergistic threat processes. </w:t>
      </w:r>
    </w:p>
    <w:p w14:paraId="4617FACC" w14:textId="77777777" w:rsidR="00446E2D" w:rsidRDefault="00160291" w:rsidP="00B14B34">
      <w:r w:rsidRPr="00606137">
        <w:t>The same factors are applicable across all species assesse</w:t>
      </w:r>
      <w:r w:rsidR="00B123C9" w:rsidRPr="00606137">
        <w:t xml:space="preserve">d, and climate change impacts are </w:t>
      </w:r>
      <w:proofErr w:type="gramStart"/>
      <w:r w:rsidR="00B123C9" w:rsidRPr="00606137">
        <w:t>taken into account</w:t>
      </w:r>
      <w:proofErr w:type="gramEnd"/>
      <w:r w:rsidR="00B123C9" w:rsidRPr="00606137">
        <w:t xml:space="preserve"> </w:t>
      </w:r>
      <w:r w:rsidR="00076892" w:rsidRPr="00606137">
        <w:t>within the scenarios</w:t>
      </w:r>
      <w:r w:rsidR="00B123C9" w:rsidRPr="00606137">
        <w:t>.</w:t>
      </w:r>
      <w:r w:rsidR="00076892" w:rsidRPr="00606137">
        <w:t xml:space="preserve"> </w:t>
      </w:r>
    </w:p>
    <w:p w14:paraId="19A78856" w14:textId="6F090EBF" w:rsidR="005E18A3" w:rsidRPr="00606137" w:rsidRDefault="00076892" w:rsidP="00B14B34">
      <w:r w:rsidRPr="00606137">
        <w:t xml:space="preserve">Limitations </w:t>
      </w:r>
      <w:proofErr w:type="gramStart"/>
      <w:r w:rsidRPr="00606137">
        <w:t>include</w:t>
      </w:r>
      <w:r w:rsidR="00C03D85" w:rsidRPr="00E63371">
        <w:t>:</w:t>
      </w:r>
      <w:proofErr w:type="gramEnd"/>
      <w:r w:rsidR="003E7D14">
        <w:t xml:space="preserve"> </w:t>
      </w:r>
      <w:r w:rsidR="00F061C9" w:rsidRPr="00606137">
        <w:t>scope for assessor subjectivity and bias</w:t>
      </w:r>
      <w:r w:rsidR="00D72332" w:rsidRPr="00606137">
        <w:t>, substantial</w:t>
      </w:r>
      <w:r w:rsidR="00156225" w:rsidRPr="00606137">
        <w:t xml:space="preserve"> resource requirements per species assessment, </w:t>
      </w:r>
      <w:r w:rsidR="00D72332" w:rsidRPr="00606137">
        <w:t>and limited consideration of a species’ exposure to climate change.</w:t>
      </w:r>
      <w:r w:rsidR="00B34F3A" w:rsidRPr="00606137">
        <w:t xml:space="preserve"> A species may be graded as having a high vulnerability based on </w:t>
      </w:r>
      <w:r w:rsidR="00161B5F" w:rsidRPr="00606137">
        <w:t xml:space="preserve">its degree </w:t>
      </w:r>
      <w:r w:rsidR="00161B5F" w:rsidRPr="00606137">
        <w:lastRenderedPageBreak/>
        <w:t>of specialisation or dispersal ability, in the absence of other indications of climate sensitivity or known impact mechanisms.</w:t>
      </w:r>
    </w:p>
    <w:p w14:paraId="05E35805" w14:textId="229F0C1C" w:rsidR="004446CE" w:rsidRPr="00606137" w:rsidRDefault="004446CE" w:rsidP="00D610B3">
      <w:pPr>
        <w:pStyle w:val="Body-Head111"/>
      </w:pPr>
      <w:r w:rsidRPr="00CD4F5D">
        <w:t>IUCN CCVA Methodology</w:t>
      </w:r>
    </w:p>
    <w:p w14:paraId="5035D21D" w14:textId="7309B929" w:rsidR="00AA28F0" w:rsidRPr="00606137" w:rsidRDefault="00AA28F0" w:rsidP="00B14B34">
      <w:r w:rsidRPr="00606137">
        <w:t xml:space="preserve">The IUCN CCVA methodology </w:t>
      </w:r>
      <w:r w:rsidR="006A4FAE" w:rsidRPr="00606137">
        <w:t xml:space="preserve">was </w:t>
      </w:r>
      <w:r w:rsidR="00A15A45" w:rsidRPr="00E63371">
        <w:t xml:space="preserve">applied to </w:t>
      </w:r>
      <w:r w:rsidR="006A4FAE" w:rsidRPr="00606137">
        <w:t xml:space="preserve">all the world’s birds, amphibians and warm-water reef-building corals, resulting in climate change vulnerability assessments of 16,857 species (Foden </w:t>
      </w:r>
      <w:r w:rsidR="006A4FAE" w:rsidRPr="00606137">
        <w:rPr>
          <w:i/>
        </w:rPr>
        <w:t>et al.</w:t>
      </w:r>
      <w:r w:rsidR="006A4FAE" w:rsidRPr="00606137">
        <w:t xml:space="preserve"> 2013). It </w:t>
      </w:r>
      <w:r w:rsidR="001A18E4" w:rsidRPr="00606137">
        <w:t xml:space="preserve">assesses species’ sensitivity and adaptive capacity </w:t>
      </w:r>
      <w:r w:rsidR="004D011F" w:rsidRPr="00606137">
        <w:t>through assessment of seven standardised ‘</w:t>
      </w:r>
      <w:r w:rsidR="004D011F" w:rsidRPr="00606137">
        <w:rPr>
          <w:i/>
        </w:rPr>
        <w:t>trait sets</w:t>
      </w:r>
      <w:r w:rsidR="004D011F" w:rsidRPr="00606137">
        <w:t>’</w:t>
      </w:r>
      <w:r w:rsidR="001A18E4" w:rsidRPr="00606137">
        <w:t xml:space="preserve"> and combines the results with a measure of exposure to climate change</w:t>
      </w:r>
      <w:r w:rsidR="00BF2600" w:rsidRPr="00606137">
        <w:t xml:space="preserve"> derived using spatial analysis</w:t>
      </w:r>
      <w:r w:rsidR="004D011F" w:rsidRPr="00606137">
        <w:t>.</w:t>
      </w:r>
      <w:r w:rsidR="001B6CCB" w:rsidRPr="00606137">
        <w:t xml:space="preserve"> The assessment of each trait set is not standardised and is tailored according to the availability of information relevant to that trait set for the taxonomic group being assessed.</w:t>
      </w:r>
      <w:r w:rsidR="00B85A97" w:rsidRPr="00606137">
        <w:t xml:space="preserve"> </w:t>
      </w:r>
      <w:r w:rsidR="0043646D" w:rsidRPr="00606137">
        <w:t>Scoring criteria or thresholds</w:t>
      </w:r>
      <w:r w:rsidR="0016717E" w:rsidRPr="00606137">
        <w:t xml:space="preserve"> are semi-quantitative and</w:t>
      </w:r>
      <w:r w:rsidR="0043646D" w:rsidRPr="00606137">
        <w:t xml:space="preserve"> vary according to the trai</w:t>
      </w:r>
      <w:r w:rsidR="0016717E" w:rsidRPr="00606137">
        <w:t>t</w:t>
      </w:r>
      <w:r w:rsidR="0043646D" w:rsidRPr="00606137">
        <w:t>.</w:t>
      </w:r>
      <w:r w:rsidR="008021BE" w:rsidRPr="00606137">
        <w:t xml:space="preserve"> The methodology has a clear logical framework which aims to provide a degree of consistency across species, and </w:t>
      </w:r>
      <w:r w:rsidR="003007E3" w:rsidRPr="00606137">
        <w:t xml:space="preserve">some traits can be assessed using </w:t>
      </w:r>
      <w:r w:rsidR="008021BE" w:rsidRPr="00606137">
        <w:t>large</w:t>
      </w:r>
      <w:r w:rsidR="003007E3" w:rsidRPr="00606137">
        <w:t xml:space="preserve"> existing datasets</w:t>
      </w:r>
      <w:r w:rsidR="008021BE" w:rsidRPr="00606137">
        <w:t xml:space="preserve"> </w:t>
      </w:r>
      <w:r w:rsidR="003007E3" w:rsidRPr="00606137">
        <w:t>across batches of species.</w:t>
      </w:r>
      <w:r w:rsidR="009C7CC9" w:rsidRPr="00606137">
        <w:t xml:space="preserve"> Disadvantages include a lack of consideration of current/past climate change impacts and inconsistencies in the traits considered for different taxonomic groups.</w:t>
      </w:r>
      <w:r w:rsidR="006C28E8" w:rsidRPr="00606137">
        <w:t xml:space="preserve"> Assessment of exposure requires capacity for spatial analysis.</w:t>
      </w:r>
    </w:p>
    <w:p w14:paraId="3697E6DA" w14:textId="7B0569B8" w:rsidR="004446CE" w:rsidRPr="00606137" w:rsidRDefault="00E35719" w:rsidP="00D610B3">
      <w:pPr>
        <w:pStyle w:val="Body-Head111"/>
      </w:pPr>
      <w:proofErr w:type="spellStart"/>
      <w:r w:rsidRPr="00E63371">
        <w:t>NatureServe</w:t>
      </w:r>
      <w:proofErr w:type="spellEnd"/>
      <w:r w:rsidRPr="00E63371">
        <w:t xml:space="preserve"> Climate Change Vulnerability Index</w:t>
      </w:r>
    </w:p>
    <w:p w14:paraId="287125D3" w14:textId="780BC9E8" w:rsidR="00721BB2" w:rsidRPr="00606137" w:rsidRDefault="000F312B" w:rsidP="00B14B34">
      <w:r w:rsidRPr="00606137">
        <w:t xml:space="preserve">The </w:t>
      </w:r>
      <w:proofErr w:type="spellStart"/>
      <w:r w:rsidRPr="00606137">
        <w:t>NatureServe</w:t>
      </w:r>
      <w:proofErr w:type="spellEnd"/>
      <w:r w:rsidRPr="00606137">
        <w:t xml:space="preserve"> Climate Change Vulnerability Index </w:t>
      </w:r>
      <w:r w:rsidR="00E11059" w:rsidRPr="00606137">
        <w:t xml:space="preserve">is </w:t>
      </w:r>
      <w:r w:rsidR="00154419" w:rsidRPr="00606137">
        <w:t>designed to provide a rapid, cost-effective means of estimating a plant, fungus, or animal species’ relative vulnerability to climate change</w:t>
      </w:r>
      <w:r w:rsidR="00E11059" w:rsidRPr="00606137">
        <w:t>, and is widely used in North Americ</w:t>
      </w:r>
      <w:r w:rsidR="00154419" w:rsidRPr="00606137">
        <w:t>a</w:t>
      </w:r>
      <w:r w:rsidR="00E11059" w:rsidRPr="00606137">
        <w:t>.</w:t>
      </w:r>
      <w:r w:rsidR="007C12DC" w:rsidRPr="00606137">
        <w:t xml:space="preserve"> The method, which is </w:t>
      </w:r>
      <w:r w:rsidR="00154419" w:rsidRPr="00606137">
        <w:t>available as an Excel spreadsheet</w:t>
      </w:r>
      <w:r w:rsidR="007C12DC" w:rsidRPr="00606137">
        <w:t>, uses a trait-based approach to assess species’ sensitivity and adaptive capacity. Exposure is assessed by uploading or drawing a map of the species’ range in an online tool, which calculates projected changes in temperature and drought within the species’ range.</w:t>
      </w:r>
      <w:r w:rsidR="00806BE3" w:rsidRPr="00606137">
        <w:t xml:space="preserve"> Scoring is semi-quantitative and relies on selecting from multiple-choice options.</w:t>
      </w:r>
      <w:r w:rsidR="00E625E5" w:rsidRPr="00606137">
        <w:t xml:space="preserve"> The provision of an Excel spread</w:t>
      </w:r>
      <w:r w:rsidR="005F404E" w:rsidRPr="00606137">
        <w:t>sheet and online tool makes the method very user-friendly</w:t>
      </w:r>
      <w:r w:rsidR="00721BB2" w:rsidRPr="00606137">
        <w:t>, and it consider</w:t>
      </w:r>
      <w:r w:rsidR="005D3ABA">
        <w:t>s</w:t>
      </w:r>
      <w:r w:rsidR="00721BB2" w:rsidRPr="00606137">
        <w:t xml:space="preserve"> a broad range of traits across all focal species. An </w:t>
      </w:r>
      <w:r w:rsidR="00FA747E" w:rsidRPr="00E63371">
        <w:t>unusual</w:t>
      </w:r>
      <w:r w:rsidR="00721BB2" w:rsidRPr="00606137">
        <w:t xml:space="preserve"> aspect of this method is its ability to reflect uncertainty. However, the tool is designed for use in North America, so its spatial analysis tool may not be useful for species in other regions, and species can only be assessed one-at-a-time. </w:t>
      </w:r>
      <w:r w:rsidR="000F776D" w:rsidRPr="00606137">
        <w:t xml:space="preserve">As </w:t>
      </w:r>
      <w:r w:rsidR="002657DF" w:rsidRPr="00606137">
        <w:t>with</w:t>
      </w:r>
      <w:r w:rsidR="000F776D" w:rsidRPr="00606137">
        <w:t xml:space="preserve"> other methods, the scoring system involves a degree of expert judgment that may introduce bias.</w:t>
      </w:r>
    </w:p>
    <w:p w14:paraId="1D95E1C3" w14:textId="02276276" w:rsidR="00E35719" w:rsidRPr="00606137" w:rsidRDefault="00E35719" w:rsidP="00D610B3">
      <w:pPr>
        <w:pStyle w:val="Body-Head111"/>
      </w:pPr>
      <w:r w:rsidRPr="00E63371">
        <w:t>WWF Climate Change Vulnerability Assessment for Species</w:t>
      </w:r>
    </w:p>
    <w:p w14:paraId="49AFF2A8" w14:textId="36087831" w:rsidR="007C12DC" w:rsidRPr="00606137" w:rsidRDefault="000F51AF" w:rsidP="00B14B34">
      <w:r w:rsidRPr="00606137">
        <w:t xml:space="preserve">The WWF Climate Change Vulnerability Assessment for Species method was </w:t>
      </w:r>
      <w:r w:rsidR="00EA20B9" w:rsidRPr="00606137">
        <w:t xml:space="preserve">developed in 2014 </w:t>
      </w:r>
      <w:r w:rsidRPr="00606137">
        <w:t xml:space="preserve">and was </w:t>
      </w:r>
      <w:r w:rsidR="00EA20B9" w:rsidRPr="00606137">
        <w:t>designed to be easy to use and to highlight species’ areas of vulnerability to climate change so that these can be addressed through adaptation management recommendations in species conservation strategies. The tool does not assign species an overall score or grading for climate change vulnerability.</w:t>
      </w:r>
      <w:r w:rsidR="004D74C7" w:rsidRPr="00606137">
        <w:t xml:space="preserve"> The methodology uses qualitative criteria to assess species’ vulnerability according to traits reflecting their sensitivity, adaptive capacity and exposure, as well as other threats</w:t>
      </w:r>
      <w:r w:rsidR="007B377A" w:rsidRPr="00606137">
        <w:t>, and no spatial analysis is required</w:t>
      </w:r>
      <w:r w:rsidR="004D74C7" w:rsidRPr="00606137">
        <w:t>.</w:t>
      </w:r>
      <w:r w:rsidR="00194717" w:rsidRPr="00606137">
        <w:t xml:space="preserve"> Advantages of this method include its ease-of-use and wide applicability</w:t>
      </w:r>
      <w:r w:rsidR="00435203" w:rsidRPr="00606137">
        <w:t>. Its broad questions allow for the inclusion of a wide range of climate change impacts.</w:t>
      </w:r>
      <w:r w:rsidR="0072076F" w:rsidRPr="00606137">
        <w:t xml:space="preserve"> Key disadvantages include the lack of an overall species climate vulnerability score and a large scope of assessor subjectivity and bias.</w:t>
      </w:r>
    </w:p>
    <w:p w14:paraId="07B59CA7" w14:textId="24F98A7C" w:rsidR="00F37614" w:rsidRPr="00E63371" w:rsidRDefault="00F37614" w:rsidP="00D610B3">
      <w:pPr>
        <w:pStyle w:val="Body-Head111"/>
      </w:pPr>
      <w:r w:rsidRPr="00E63371">
        <w:lastRenderedPageBreak/>
        <w:t>Conclusions</w:t>
      </w:r>
    </w:p>
    <w:p w14:paraId="1E865102" w14:textId="774DAF08" w:rsidR="00A74DC2" w:rsidRPr="00B14B34" w:rsidRDefault="004C0C2E" w:rsidP="00B14B34">
      <w:r w:rsidRPr="00B14B34">
        <w:t xml:space="preserve">The four examined CCVA methodologies have a large degree of </w:t>
      </w:r>
      <w:r w:rsidR="00317E7C" w:rsidRPr="00B14B34">
        <w:t>commonality</w:t>
      </w:r>
      <w:r w:rsidR="00881785" w:rsidRPr="00B14B34">
        <w:t>,</w:t>
      </w:r>
      <w:r w:rsidRPr="00B14B34">
        <w:t xml:space="preserve"> and all consider many of the same traits reflecting sensitivity, adaptive capacity and exposure. Key points of difference include</w:t>
      </w:r>
      <w:r w:rsidR="00A74DC2" w:rsidRPr="00B14B34">
        <w:t>:</w:t>
      </w:r>
    </w:p>
    <w:p w14:paraId="1DAE7824" w14:textId="7A40B984" w:rsidR="00A74DC2" w:rsidRPr="00B14B34" w:rsidRDefault="004C0C2E" w:rsidP="00B14B34">
      <w:pPr>
        <w:pStyle w:val="ListParagraph"/>
      </w:pPr>
      <w:r w:rsidRPr="00B14B34">
        <w:t>the assessment of exposure (including whether spatial analysis is required)</w:t>
      </w:r>
    </w:p>
    <w:p w14:paraId="33DA202E" w14:textId="201A07A6" w:rsidR="00A74DC2" w:rsidRPr="00B14B34" w:rsidRDefault="004C0C2E" w:rsidP="00B14B34">
      <w:pPr>
        <w:pStyle w:val="ListParagraph"/>
      </w:pPr>
      <w:r w:rsidRPr="00B14B34">
        <w:t>whether the scoring is qualitative or (partially) quantitative</w:t>
      </w:r>
    </w:p>
    <w:p w14:paraId="5F50CE3E" w14:textId="317FA1D8" w:rsidR="00A74DC2" w:rsidRPr="00B14B34" w:rsidRDefault="00420F4B" w:rsidP="00B14B34">
      <w:pPr>
        <w:pStyle w:val="ListParagraph"/>
      </w:pPr>
      <w:r w:rsidRPr="00B14B34">
        <w:t xml:space="preserve">the degree of assumptions </w:t>
      </w:r>
      <w:r w:rsidR="0031339E" w:rsidRPr="00B14B34">
        <w:t>made</w:t>
      </w:r>
    </w:p>
    <w:p w14:paraId="1CCB811E" w14:textId="0870B3AA" w:rsidR="00A74DC2" w:rsidRPr="00B14B34" w:rsidRDefault="00F23C40" w:rsidP="00B14B34">
      <w:pPr>
        <w:pStyle w:val="ListParagraph"/>
      </w:pPr>
      <w:r w:rsidRPr="00B14B34">
        <w:t>algorithms for arriving at an overall species</w:t>
      </w:r>
      <w:r w:rsidR="006935EA" w:rsidRPr="00B14B34">
        <w:t>’ vulnerability</w:t>
      </w:r>
      <w:r w:rsidRPr="00B14B34">
        <w:t xml:space="preserve"> score (or lack of)</w:t>
      </w:r>
    </w:p>
    <w:p w14:paraId="3A6EE2D1" w14:textId="03122150" w:rsidR="006A3686" w:rsidRPr="00B14B34" w:rsidRDefault="004C0C2E" w:rsidP="00B14B34">
      <w:pPr>
        <w:pStyle w:val="ListParagraph"/>
      </w:pPr>
      <w:r w:rsidRPr="00B14B34">
        <w:t>the degree of prescriptiveness of trait assessment me</w:t>
      </w:r>
      <w:r w:rsidR="009E5076" w:rsidRPr="00B14B34">
        <w:t xml:space="preserve">thods </w:t>
      </w:r>
      <w:r w:rsidRPr="00B14B34">
        <w:t xml:space="preserve">and </w:t>
      </w:r>
      <w:r w:rsidR="006A3686" w:rsidRPr="00B14B34">
        <w:t xml:space="preserve">their </w:t>
      </w:r>
      <w:r w:rsidRPr="00B14B34">
        <w:t xml:space="preserve">consistency </w:t>
      </w:r>
      <w:r w:rsidR="009E5076" w:rsidRPr="00B14B34">
        <w:t>across taxonomic groups</w:t>
      </w:r>
    </w:p>
    <w:p w14:paraId="5DC4073D" w14:textId="04D89B15" w:rsidR="006A3686" w:rsidRPr="00B14B34" w:rsidRDefault="00732D81" w:rsidP="00B14B34">
      <w:pPr>
        <w:pStyle w:val="ListParagraph"/>
      </w:pPr>
      <w:r w:rsidRPr="00B14B34">
        <w:t>treatment of uncertainty</w:t>
      </w:r>
    </w:p>
    <w:p w14:paraId="68AD7C4F" w14:textId="27D9E1DC" w:rsidR="00E24004" w:rsidRPr="00B14B34" w:rsidRDefault="00553772" w:rsidP="00B14B34">
      <w:pPr>
        <w:pStyle w:val="ListParagraph"/>
      </w:pPr>
      <w:r w:rsidRPr="00B14B34">
        <w:t>consideration of past or modelled climate change impacts</w:t>
      </w:r>
    </w:p>
    <w:p w14:paraId="0CB441C5" w14:textId="4BE6E1CE" w:rsidR="00E24004" w:rsidRPr="00B14B34" w:rsidRDefault="006C7DB8" w:rsidP="00B14B34">
      <w:pPr>
        <w:pStyle w:val="ListParagraph"/>
      </w:pPr>
      <w:r w:rsidRPr="00B14B34">
        <w:t>whether traits can be assessed across batches of species simultaneously</w:t>
      </w:r>
    </w:p>
    <w:p w14:paraId="334487FC" w14:textId="63183B61" w:rsidR="00E24004" w:rsidRPr="00B14B34" w:rsidRDefault="00E24004" w:rsidP="00B14B34">
      <w:pPr>
        <w:pStyle w:val="ListParagraph"/>
      </w:pPr>
      <w:r w:rsidRPr="00B14B34">
        <w:t xml:space="preserve">Capacity requirements and </w:t>
      </w:r>
      <w:r w:rsidR="009E5076" w:rsidRPr="00B14B34">
        <w:t>ease of use</w:t>
      </w:r>
    </w:p>
    <w:p w14:paraId="5CFA7C78" w14:textId="7B15BB86" w:rsidR="004C0C2E" w:rsidRPr="00B14B34" w:rsidRDefault="00E24004" w:rsidP="00B14B34">
      <w:pPr>
        <w:pStyle w:val="ListParagraph"/>
      </w:pPr>
      <w:r w:rsidRPr="00B14B34">
        <w:t>Data</w:t>
      </w:r>
      <w:r w:rsidR="006935EA" w:rsidRPr="00B14B34">
        <w:t xml:space="preserve"> and</w:t>
      </w:r>
      <w:r w:rsidRPr="00B14B34">
        <w:t xml:space="preserve"> </w:t>
      </w:r>
      <w:r w:rsidR="009E5076" w:rsidRPr="00B14B34">
        <w:t>information requirements</w:t>
      </w:r>
    </w:p>
    <w:p w14:paraId="4FB689AD" w14:textId="21C37522" w:rsidR="00765A9D" w:rsidRPr="00B14B34" w:rsidRDefault="003F16F4" w:rsidP="00B14B34">
      <w:r w:rsidRPr="00B14B34">
        <w:t xml:space="preserve">Among the above four methods, those produced by ZSL </w:t>
      </w:r>
      <w:r w:rsidRPr="00B14B34">
        <w:fldChar w:fldCharType="begin"/>
      </w:r>
      <w:r w:rsidR="002D455F" w:rsidRPr="00B14B34">
        <w:instrText xml:space="preserve"> ADDIN ZOTERO_ITEM CSL_CITATION {"citationID":"Da08422P","properties":{"formattedCitation":"(McNamara, 2010)","plainCitation":"(McNamara, 2010)","noteIndex":0},"citationItems":[{"id":4021,"uris":["http://zotero.org/users/8722651/items/T2Y8PIFB"],"itemData":{"id":4021,"type":"report","event-place":"Regent's Park, London","number":"UNEP/CMS/ScC16/Inf.8.1","publisher":"Climate Change Thematic Programme, Zoological Society of London","publisher-place":"Regent's Park, London","title":"UNEP/CMS/ScC16/Inf.8.1 Climate Change Vulnerability of Migratory Species","title-short":"UNEP/CMS/ScC16/Inf.8.1","URL":"https://www.cms.int/en/document/report-climate-change-vulnerability-migratory-species-0","author":[{"family":"McNamara","given":"Aylin"}],"issued":{"date-parts":[["2010"]]}}}],"schema":"https://github.com/citation-style-language/schema/raw/master/csl-citation.json"} </w:instrText>
      </w:r>
      <w:r w:rsidRPr="00B14B34">
        <w:fldChar w:fldCharType="separate"/>
      </w:r>
      <w:r w:rsidR="002D455F" w:rsidRPr="00B14B34">
        <w:t>(McNamara, 2010)</w:t>
      </w:r>
      <w:r w:rsidRPr="00B14B34">
        <w:fldChar w:fldCharType="end"/>
      </w:r>
      <w:r w:rsidRPr="00B14B34">
        <w:t xml:space="preserve"> and IUCN </w:t>
      </w:r>
      <w:r w:rsidRPr="00B14B34">
        <w:fldChar w:fldCharType="begin"/>
      </w:r>
      <w:r w:rsidR="00D03F39">
        <w:instrText xml:space="preserve"> ADDIN ZOTERO_ITEM CSL_CITATION {"citationID":"XnmJxqt9","properties":{"formattedCitation":"(Foden et al., 2013)","plainCitation":"(Foden et al., 2013)","dontUpdate":true,"noteIndex":0},"citationItems":[{"id":4030,"uris":["http://zotero.org/users/8722651/items/IQUEL9BV"],"itemData":{"id":4030,"type":"article-journal","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container-title":"PLOS ONE","DOI":"10.1371/journal.pone.0065427","ISSN":"1932-6203","issue":"6","journalAbbreviation":"PLOS ONE","language":"en","note":"publisher: Public Library of Science","page":"e65427","source":"PLoS Journals","title":"Identifying the World's Most Climate Change Vulnerable Species: A Systematic Trait-Based Assessment of all Birds, Amphibians and Corals","title-short":"Identifying the World's Most Climate Change Vulnerable Species","volume":"8","author":[{"family":"Foden","given":"Wendy B."},{"family":"Butchart","given":"Stuart H. M."},{"family":"Stuart","given":"Simon N."},{"family":"Vié","given":"Jean-Christophe"},{"family":"Akçakaya","given":"H. Resit"},{"family":"Angulo","given":"Ariadne"},{"family":"DeVantier","given":"Lyndon M."},{"family":"Gutsche","given":"Alexander"},{"family":"Turak","given":"Emre"},{"family":"Cao","given":"Long"},{"family":"Donner","given":"Simon D."},{"family":"Katariya","given":"Vineet"},{"family":"Bernard","given":"Rodolphe"},{"family":"Holland","given":"Robert A."},{"family":"Hughes","given":"Adrian F."},{"family":"O’Hanlon","given":"Susannah E."},{"family":"Garnett","given":"Stephen T."},{"family":"Şekercioğlu","given":"Çagan H."},{"family":"Mace","given":"Georgina M."}],"issued":{"date-parts":[["2013",6,12]]}}}],"schema":"https://github.com/citation-style-language/schema/raw/master/csl-citation.json"} </w:instrText>
      </w:r>
      <w:r w:rsidRPr="00B14B34">
        <w:fldChar w:fldCharType="separate"/>
      </w:r>
      <w:r w:rsidRPr="00B14B34">
        <w:t>(Foden et al 2013)</w:t>
      </w:r>
      <w:r w:rsidRPr="00B14B34">
        <w:fldChar w:fldCharType="end"/>
      </w:r>
      <w:r w:rsidRPr="00B14B34">
        <w:t xml:space="preserve"> stand out as having included substantial numbers of CMS-listed species. Although these assessments are outdated, they provide valuable species information on aspects such as biology, reproduction and distribution, so utilising these may be a good use of resources. They may also be used for identifying species to prioritise for further assessment. </w:t>
      </w:r>
    </w:p>
    <w:p w14:paraId="3038B2CB" w14:textId="77777777" w:rsidR="003F16F4" w:rsidRPr="008D3F90" w:rsidRDefault="00765A9D" w:rsidP="00B14B34">
      <w:r w:rsidRPr="008D3F90">
        <w:t>There are 1,205 species listed on CMS</w:t>
      </w:r>
      <w:r w:rsidRPr="008D3F90">
        <w:rPr>
          <w:color w:val="002060"/>
        </w:rPr>
        <w:t xml:space="preserve">. </w:t>
      </w:r>
      <w:r w:rsidRPr="008D3F90">
        <w:t xml:space="preserve">In line with Decision 14.214(b) </w:t>
      </w:r>
      <w:r w:rsidRPr="008D3F90">
        <w:rPr>
          <w:i/>
        </w:rPr>
        <w:t xml:space="preserve">identify those migratory species that, on balance, are likely to be negatively impacted by climate change; </w:t>
      </w:r>
      <w:r w:rsidRPr="008D3F90">
        <w:t xml:space="preserve">a rapid approach can be applied using </w:t>
      </w:r>
      <w:r w:rsidR="003F16F4" w:rsidRPr="008D3F90">
        <w:t xml:space="preserve">the published CCVAs to identify species to prioritise for further assessment/in depth review, </w:t>
      </w:r>
      <w:r w:rsidR="003F16F4" w:rsidRPr="00606137">
        <w:rPr>
          <w:i/>
        </w:rPr>
        <w:t>i.e</w:t>
      </w:r>
      <w:r w:rsidR="003F16F4" w:rsidRPr="008D3F90">
        <w:t>. those which were assessed as having a high vulnerability to climate change impacts, as a priority.  However, coverage of CMS-listed species by published CCVAs is partial and there are no CCVAs produced for all CMS listed species using a single methodology, meaning that it would not be possible to provide a consistent quantitative ranking of species’ climate change vulnerability across all species within scope using existing published information.</w:t>
      </w:r>
    </w:p>
    <w:p w14:paraId="3217B0B8" w14:textId="53D15AF3" w:rsidR="006354A1" w:rsidRPr="008D3F90" w:rsidRDefault="7156AF2C" w:rsidP="00B14B34">
      <w:r>
        <w:t xml:space="preserve">The ‘CMS Climate change Vulnerability matrix2024’ spreadsheet </w:t>
      </w:r>
      <w:r w:rsidR="4158BDAC">
        <w:t xml:space="preserve">in Annex D </w:t>
      </w:r>
      <w:r w:rsidR="006354A1">
        <w:t>provides a dataset of all CMS listed species, their distributions, climate change vulnerability assessment information, IUCN Red List status and status in captivity. Due to limited time availability this dataset is a sample for reviewing and monitoring 1,205 species. It is apparent there are numerous gaps across fields to populate</w:t>
      </w:r>
      <w:r w:rsidR="163B0F7D">
        <w:t xml:space="preserve"> however this would serve as a template for managing and compiling data across CCVAs. </w:t>
      </w:r>
    </w:p>
    <w:p w14:paraId="56460698" w14:textId="4CD412B6" w:rsidR="003F16F4" w:rsidRPr="008D3F90" w:rsidRDefault="003F16F4" w:rsidP="00B14B34">
      <w:r w:rsidRPr="00606137">
        <w:t xml:space="preserve">Previous CCVAs have focussed on assessing vulnerability and identifying species at highest risk but do not consider conservation action, nor do they provide time scales of climate change impacts other than the IPCC projection scenarios. A limitation found in this review is </w:t>
      </w:r>
      <w:r w:rsidRPr="00606137">
        <w:lastRenderedPageBreak/>
        <w:t xml:space="preserve">that time frames were not included in CCVAs as a measure of vulnerability </w:t>
      </w:r>
      <w:proofErr w:type="gramStart"/>
      <w:r w:rsidRPr="00606137">
        <w:t>in order to</w:t>
      </w:r>
      <w:proofErr w:type="gramEnd"/>
      <w:r w:rsidRPr="00606137">
        <w:t xml:space="preserve"> inform prioritisation. Another limitation of producing CCVAs is their ability to encapsulate the complexity and scale of climate change impacts, across the large distances of species migration routes crossing numerous habitats, boundaries and threats.</w:t>
      </w:r>
    </w:p>
    <w:p w14:paraId="2C4CD569" w14:textId="470CC4D1" w:rsidR="00C4781A" w:rsidRPr="00E63371" w:rsidRDefault="00C4781A" w:rsidP="00B14B34">
      <w:pPr>
        <w:pStyle w:val="Body-Head1"/>
      </w:pPr>
      <w:bookmarkStart w:id="38" w:name="_Toc185245509"/>
      <w:bookmarkStart w:id="39" w:name="_Toc185249108"/>
      <w:bookmarkStart w:id="40" w:name="_Toc187410221"/>
      <w:bookmarkEnd w:id="38"/>
      <w:bookmarkEnd w:id="39"/>
      <w:r w:rsidRPr="00E63371">
        <w:t>Assessing what</w:t>
      </w:r>
      <w:r w:rsidR="00E70570" w:rsidRPr="00E63371">
        <w:t xml:space="preserve"> conservation measures migratory species require to mitigate the impacts of climate change</w:t>
      </w:r>
      <w:bookmarkEnd w:id="40"/>
    </w:p>
    <w:p w14:paraId="6A9EFF3F" w14:textId="02ED69F6" w:rsidR="00DA7B75" w:rsidRPr="00606137" w:rsidRDefault="008E2EE7" w:rsidP="00B14B34">
      <w:r w:rsidRPr="00606137">
        <w:t xml:space="preserve">Whilst the approaches described above can be used to assess </w:t>
      </w:r>
      <w:r w:rsidR="00D65C5E" w:rsidRPr="00606137">
        <w:t xml:space="preserve">mechanisms of climate change impacts on species, and/or </w:t>
      </w:r>
      <w:r w:rsidRPr="00606137">
        <w:t xml:space="preserve">which species are at greatest risk from climate change impacts, they will not necessarily allow </w:t>
      </w:r>
      <w:r w:rsidR="008028A1" w:rsidRPr="00606137">
        <w:t>for the identification of necessary and appropriate conservation responses</w:t>
      </w:r>
      <w:r w:rsidR="00094106" w:rsidRPr="00606137">
        <w:t xml:space="preserve">. However, </w:t>
      </w:r>
      <w:r w:rsidR="000E0B4A" w:rsidRPr="00606137">
        <w:t>they can be used to identify conservation responses in conju</w:t>
      </w:r>
      <w:r w:rsidR="00806D81" w:rsidRPr="00606137">
        <w:t>nction with other information such as the feasibility of actions</w:t>
      </w:r>
      <w:r w:rsidR="00BD6C74" w:rsidRPr="00606137">
        <w:t xml:space="preserve"> and their likelihood of success</w:t>
      </w:r>
      <w:r w:rsidR="00091079" w:rsidRPr="00606137">
        <w:t>, as well as actions</w:t>
      </w:r>
      <w:r w:rsidR="005673F0" w:rsidRPr="00606137">
        <w:t xml:space="preserve"> that</w:t>
      </w:r>
      <w:r w:rsidR="00091079" w:rsidRPr="00606137">
        <w:t xml:space="preserve"> are already being taken.</w:t>
      </w:r>
    </w:p>
    <w:p w14:paraId="4E1ED0A9" w14:textId="34B232E2" w:rsidR="00DA7B75" w:rsidRPr="00E63371" w:rsidRDefault="008C264A" w:rsidP="00B14B34">
      <w:pPr>
        <w:rPr>
          <w:lang w:eastAsia="ja-JP"/>
        </w:rPr>
      </w:pPr>
      <w:r w:rsidRPr="00E63371">
        <w:rPr>
          <w:lang w:eastAsia="ja-JP"/>
        </w:rPr>
        <w:t xml:space="preserve">Information on the pathways </w:t>
      </w:r>
      <w:r w:rsidR="00A677CB" w:rsidRPr="00E63371">
        <w:rPr>
          <w:lang w:eastAsia="ja-JP"/>
        </w:rPr>
        <w:t>by which</w:t>
      </w:r>
      <w:r w:rsidRPr="00E63371">
        <w:rPr>
          <w:lang w:eastAsia="ja-JP"/>
        </w:rPr>
        <w:t xml:space="preserve"> climate change impacts on species will be important for the identification of potential</w:t>
      </w:r>
      <w:r w:rsidR="005F694B" w:rsidRPr="00E63371">
        <w:rPr>
          <w:lang w:eastAsia="ja-JP"/>
        </w:rPr>
        <w:t xml:space="preserve"> conservation</w:t>
      </w:r>
      <w:r w:rsidRPr="00E63371">
        <w:rPr>
          <w:lang w:eastAsia="ja-JP"/>
        </w:rPr>
        <w:t xml:space="preserve"> responses. For example, </w:t>
      </w:r>
      <w:r w:rsidR="00F30464" w:rsidRPr="00E63371">
        <w:rPr>
          <w:lang w:eastAsia="ja-JP"/>
        </w:rPr>
        <w:t>a</w:t>
      </w:r>
      <w:r w:rsidR="00DA7B75" w:rsidRPr="00E63371">
        <w:rPr>
          <w:lang w:eastAsia="ja-JP"/>
        </w:rPr>
        <w:t xml:space="preserve"> recent study</w:t>
      </w:r>
      <w:r w:rsidR="001B75C4" w:rsidRPr="00E63371">
        <w:rPr>
          <w:lang w:eastAsia="ja-JP"/>
        </w:rPr>
        <w:t xml:space="preserve"> that used a literature review combined with </w:t>
      </w:r>
      <w:r w:rsidR="00925B40" w:rsidRPr="00E63371">
        <w:rPr>
          <w:lang w:eastAsia="ja-JP"/>
        </w:rPr>
        <w:t xml:space="preserve">expert surveys to </w:t>
      </w:r>
      <w:r w:rsidR="001B75C4" w:rsidRPr="00E63371">
        <w:rPr>
          <w:lang w:eastAsia="ja-JP"/>
        </w:rPr>
        <w:t>assess the</w:t>
      </w:r>
      <w:r w:rsidR="00DA7B75" w:rsidRPr="00E63371">
        <w:rPr>
          <w:lang w:eastAsia="ja-JP"/>
        </w:rPr>
        <w:t xml:space="preserve"> </w:t>
      </w:r>
      <w:r w:rsidR="001B75C4" w:rsidRPr="00E63371">
        <w:rPr>
          <w:lang w:eastAsia="ja-JP"/>
        </w:rPr>
        <w:t xml:space="preserve">pathways by which climate change may affect </w:t>
      </w:r>
      <w:r w:rsidR="00925B40" w:rsidRPr="00E63371">
        <w:rPr>
          <w:lang w:eastAsia="ja-JP"/>
        </w:rPr>
        <w:t>w</w:t>
      </w:r>
      <w:r w:rsidR="00DA7B75" w:rsidRPr="00E63371">
        <w:rPr>
          <w:lang w:eastAsia="ja-JP"/>
        </w:rPr>
        <w:t xml:space="preserve">estern European seabird species </w:t>
      </w:r>
      <w:r w:rsidR="00DA7B75" w:rsidRPr="00E63371">
        <w:rPr>
          <w:lang w:eastAsia="ja-JP"/>
        </w:rPr>
        <w:fldChar w:fldCharType="begin"/>
      </w:r>
      <w:r w:rsidR="00785E37">
        <w:rPr>
          <w:lang w:eastAsia="ja-JP"/>
        </w:rPr>
        <w:instrText xml:space="preserve"> ADDIN ZOTERO_ITEM CSL_CITATION {"citationID":"NW6jHrby","properties":{"formattedCitation":"(H\\uc0\\u228{}kkinen et al., 2022)","plainCitation":"(Häkkinen et al., 2022)","dontUpdate":true,"noteIndex":0},"citationItems":[{"id":"o2ZCjPS7/5P4O8yNo","uris":["http://zotero.org/users/8722651/items/ZWH9NZVH"],"itemData":{"id":2168,"type":"article-journal","abstract":"An increasing number of species are facing unprecedented levels of threat to their long-term survival due to the direct and indirect impacts of climate change. Key opportunities for science to inform wildlife management are linked to increasing our understanding of how changes in climatic conditions will impact species, as well as whether, and how, managers may facilitate species' ability to adapt to change. However, information on species' climate change vulnerability and the effectiveness of potential conservation actions are not yet strategically collected or collated; this disconnect between threat level, ecological research and conservation practice is reducing the opportunities to guide decision-making, ultimately hindering conservation outcomes. To demonstrate this point, we explore how existing knowledge can be brought together in a pressure-state-response framework that connects climate change ecology, conservation evidence assessments and management. Seabirds in Western Europe are used as a case study, as they are well-researched and vulnerable to climate change. Using a combination of literature reviews and surveys, we identify the main threats posed to seabirds in the region by climate change, as well as existing conservation actions that could be applied to lessen the impacts of each of these threats. Our results show that 29% of the types of actions considered for reducing the impacts of climate change on seabirds are either associated with conflicting evidence or lack sufficient information to make robust conclusions about their effectiveness: actions aiming at restoring or creating habitat, encouraging relocation, treating or preventing disease, and reducing inter-species competition all have limited or mixed evidence to support their use. Moreover, several threats identified by conservation practitioners as being of high priority to address, such as changes in prey abundance and eutrophication, have few or no viable identified actions to reduce their impact on seabirds. Synthesis and applications. We suggest that existing knowledge on species vulnerability to climate change and evidence of conservation action effectiveness should be more commonly brought together in tailored pressure-state-response frameworks. Such an approach provides an easily transferable platform for identifying missing information and areas where connections between research and management need to be tightened to improve conservation outcomes.","container-title":"Journal of Applied Ecology","DOI":"10.1111/1365-2664.14133","ISSN":"1365-2664","issue":"5","language":"en","note":"_eprint: https://onlinelibrary.wiley.com/doi/pdf/10.1111/1365-2664.14133","page":"1178-1186","source":"Wiley Online Library","title":"Linking climate change vulnerability research and evidence on conservation action effectiveness to safeguard European seabird populations","volume":"59","author":[{"family":"Häkkinen","given":"Henry"},{"family":"Petrovan","given":"Silviu O."},{"family":"Sutherland","given":"William J."},{"family":"Dias","given":"Maria P."},{"family":"Ameca","given":"Eric I."},{"family":"Oppel","given":"Steffen"},{"family":"Ramírez","given":"Iván"},{"family":"Lawson","given":"Becki"},{"family":"Lehikoinen","given":"Aleksi"},{"family":"Bowgen","given":"Katharine M."},{"family":"Taylor","given":"Nigel G."},{"family":"Pettorelli","given":"Nathalie"}],"issued":{"date-parts":[["2022"]]}}}],"schema":"https://github.com/citation-style-language/schema/raw/master/csl-citation.json"} </w:instrText>
      </w:r>
      <w:r w:rsidR="00DA7B75" w:rsidRPr="00E63371">
        <w:rPr>
          <w:lang w:eastAsia="ja-JP"/>
        </w:rPr>
        <w:fldChar w:fldCharType="separate"/>
      </w:r>
      <w:r w:rsidR="00DA7B75" w:rsidRPr="00E63371">
        <w:rPr>
          <w:lang w:eastAsia="ja-JP"/>
        </w:rPr>
        <w:t xml:space="preserve">(Häkkinen </w:t>
      </w:r>
      <w:r w:rsidR="00DA7B75" w:rsidRPr="00606137">
        <w:rPr>
          <w:i/>
          <w:lang w:eastAsia="ja-JP"/>
        </w:rPr>
        <w:t>et al</w:t>
      </w:r>
      <w:r w:rsidR="00DA7B75" w:rsidRPr="00E63371">
        <w:rPr>
          <w:lang w:eastAsia="ja-JP"/>
        </w:rPr>
        <w:t xml:space="preserve"> 2022</w:t>
      </w:r>
      <w:r w:rsidR="00925B40" w:rsidRPr="00E63371">
        <w:rPr>
          <w:lang w:eastAsia="ja-JP"/>
        </w:rPr>
        <w:t>, described in Section 3</w:t>
      </w:r>
      <w:r w:rsidR="00DA7B75" w:rsidRPr="00E63371">
        <w:rPr>
          <w:lang w:eastAsia="ja-JP"/>
        </w:rPr>
        <w:t>)</w:t>
      </w:r>
      <w:r w:rsidR="00DA7B75" w:rsidRPr="00E63371">
        <w:rPr>
          <w:lang w:eastAsia="ja-JP"/>
        </w:rPr>
        <w:fldChar w:fldCharType="end"/>
      </w:r>
      <w:r w:rsidR="00DA7B75" w:rsidRPr="00E63371">
        <w:rPr>
          <w:lang w:eastAsia="ja-JP"/>
        </w:rPr>
        <w:t xml:space="preserve"> used a similar process to collate information on potential conservation responses to the identified threats</w:t>
      </w:r>
      <w:r w:rsidR="00474ACD" w:rsidRPr="00E63371">
        <w:rPr>
          <w:lang w:eastAsia="ja-JP"/>
        </w:rPr>
        <w:t>. They</w:t>
      </w:r>
      <w:r w:rsidR="00DA7B75" w:rsidRPr="00E63371">
        <w:rPr>
          <w:lang w:eastAsia="ja-JP"/>
        </w:rPr>
        <w:t xml:space="preserve"> incorporat</w:t>
      </w:r>
      <w:r w:rsidR="00474ACD" w:rsidRPr="00E63371">
        <w:rPr>
          <w:lang w:eastAsia="ja-JP"/>
        </w:rPr>
        <w:t>ed</w:t>
      </w:r>
      <w:r w:rsidR="00DA7B75" w:rsidRPr="00E63371">
        <w:rPr>
          <w:lang w:eastAsia="ja-JP"/>
        </w:rPr>
        <w:t xml:space="preserve"> information on actions’ effectiveness from Conservation Evidence (</w:t>
      </w:r>
      <w:hyperlink r:id="rId13" w:history="1">
        <w:r w:rsidR="00DA7B75" w:rsidRPr="00E63371">
          <w:rPr>
            <w:color w:val="467886"/>
            <w:u w:val="single"/>
            <w:lang w:eastAsia="ja-JP"/>
          </w:rPr>
          <w:t>https://www.conservationevidence.com/</w:t>
        </w:r>
      </w:hyperlink>
      <w:r w:rsidR="00DA7B75" w:rsidRPr="00E63371">
        <w:rPr>
          <w:lang w:eastAsia="ja-JP"/>
        </w:rPr>
        <w:t xml:space="preserve">), </w:t>
      </w:r>
      <w:proofErr w:type="gramStart"/>
      <w:r w:rsidR="00DA7B75" w:rsidRPr="00E63371">
        <w:rPr>
          <w:lang w:eastAsia="ja-JP"/>
        </w:rPr>
        <w:t>in order to</w:t>
      </w:r>
      <w:proofErr w:type="gramEnd"/>
      <w:r w:rsidR="00DA7B75" w:rsidRPr="00E63371">
        <w:rPr>
          <w:lang w:eastAsia="ja-JP"/>
        </w:rPr>
        <w:t xml:space="preserve"> link climate change impacts with effective conservation responses in a pressure-state-response framework.</w:t>
      </w:r>
    </w:p>
    <w:p w14:paraId="34FF146A" w14:textId="2D8F158C" w:rsidR="00DA7B75" w:rsidRPr="00606137" w:rsidRDefault="00B936D8" w:rsidP="00B14B34">
      <w:r w:rsidRPr="00606137">
        <w:t xml:space="preserve">The results of CCVAs may </w:t>
      </w:r>
      <w:r w:rsidR="00514196" w:rsidRPr="00606137">
        <w:t xml:space="preserve">also </w:t>
      </w:r>
      <w:r w:rsidRPr="00606137">
        <w:t>help to inform the selection of appropriate climate adaptation measures. For example, the</w:t>
      </w:r>
      <w:r w:rsidR="00F00130" w:rsidRPr="00606137">
        <w:t xml:space="preserve"> WWF Climate Change Vulnerability Assessment for Species methodology</w:t>
      </w:r>
      <w:r w:rsidR="00FE1CBA" w:rsidRPr="00606137">
        <w:t xml:space="preserve"> was designed to highlight species’ areas of vulnerability to climate change so that these can be addressed through adaptation management recommendations in species conservation strategies</w:t>
      </w:r>
      <w:r w:rsidR="00F00130" w:rsidRPr="00606137">
        <w:t xml:space="preserve"> </w:t>
      </w:r>
      <w:r w:rsidR="00F00130" w:rsidRPr="00E63371">
        <w:fldChar w:fldCharType="begin"/>
      </w:r>
      <w:r w:rsidR="006B0F6D" w:rsidRPr="00E63371">
        <w:instrText xml:space="preserve"> ADDIN ZOTERO_ITEM CSL_CITATION {"citationID":"IeoOayBL","properties":{"formattedCitation":"(Advani, 2014, 2023)","plainCitation":"(Advani, 2014, 2023)","noteIndex":0},"citationItems":[{"id":3929,"uris":["http://zotero.org/users/8722651/items/HY32N6C6"],"itemData":{"id":3929,"type":"document","publisher":"World Wildlife Fund, Washington, DC.","title":"Climate Change Vulnerability Assessment For Species | Publications | WWF","URL":"https://www.worldwildlife.org/publications/climate-change-vulnerability-assessment-for-species--5","author":[{"family":"Advani","given":"Nikhil K."}],"accessed":{"date-parts":[["2024",10,22]]},"issued":{"date-parts":[["2014"]]}}},{"id":3428,"uris":["http://zotero.org/users/8722651/items/L4H9MQSV"],"itemData":{"id":3428,"type":"article-journal","abstract":"The impacts of climate change on species, and assessments of species vulnerability to climate change, have been well documented in the literature. However, translation of this research into on-the-ground interventions, for example by NGOs or protected area authorities, is lacking. Here we present a simple species climate vulnerability assessment tool, which assesses different dimensions of climate change vulnerability. The trait-based assessment leads to actionable climate-adaptive management recommendations. Additionally, we highlight projects funded by the Wildlife Adaptation Innovation Fund, which supports project ideas from around the world which reduce the vulnerability of wildlife to changes in weather and climate.","container-title":"Biological Conservation","DOI":"10.1016/j.biocon.2023.110284","ISSN":"0006-3207","journalAbbreviation":"Biological Conservation","page":"110284","source":"ScienceDirect","title":"Assessing species vulnerability to climate change, and implementing practical solutions","volume":"286","author":[{"family":"Advani","given":"Nikhil K."}],"issued":{"date-parts":[["2023",10,1]]}}}],"schema":"https://github.com/citation-style-language/schema/raw/master/csl-citation.json"} </w:instrText>
      </w:r>
      <w:r w:rsidR="00F00130" w:rsidRPr="00E63371">
        <w:fldChar w:fldCharType="separate"/>
      </w:r>
      <w:r w:rsidR="006B0F6D" w:rsidRPr="00606137">
        <w:t>(Advani, 2014, 2023)</w:t>
      </w:r>
      <w:r w:rsidR="00F00130" w:rsidRPr="00E63371">
        <w:fldChar w:fldCharType="end"/>
      </w:r>
      <w:r w:rsidR="008B6D46" w:rsidRPr="00606137">
        <w:t>.</w:t>
      </w:r>
    </w:p>
    <w:p w14:paraId="6382D16E" w14:textId="77777777" w:rsidR="00C82339" w:rsidRPr="00606137" w:rsidRDefault="00904252" w:rsidP="00B14B34">
      <w:pPr>
        <w:rPr>
          <w:szCs w:val="22"/>
        </w:rPr>
      </w:pPr>
      <w:r w:rsidRPr="00606137">
        <w:t>When selecti</w:t>
      </w:r>
      <w:r w:rsidR="0084775D" w:rsidRPr="00606137">
        <w:t>ng</w:t>
      </w:r>
      <w:r w:rsidRPr="00606137">
        <w:t xml:space="preserve"> and/or prioritising</w:t>
      </w:r>
      <w:r w:rsidR="007D0F5E" w:rsidRPr="00606137">
        <w:t xml:space="preserve"> conservation measures,</w:t>
      </w:r>
      <w:r w:rsidRPr="00606137">
        <w:t xml:space="preserve"> </w:t>
      </w:r>
      <w:r w:rsidR="007D0F5E" w:rsidRPr="00606137">
        <w:t>t</w:t>
      </w:r>
      <w:r w:rsidR="00C4781A" w:rsidRPr="00606137">
        <w:t xml:space="preserve">he feasibility and likelihood of success of conservation measures should be considered. Certain habitats may not be conservable, such as beaches for turtle nest sites due to sea level rise, and cliff hosting </w:t>
      </w:r>
      <w:r w:rsidR="00C4781A" w:rsidRPr="00606137">
        <w:rPr>
          <w:szCs w:val="22"/>
        </w:rPr>
        <w:t xml:space="preserve">seabird colonies affected by landslides. The migratory range classification, migration dependency and habitat specificity requirements of certain species within taxonomic groups need to be considered.  A species’ existence in captivity and any associated captive breeding programmes should also inform prioritisation for </w:t>
      </w:r>
      <w:r w:rsidR="00C4781A" w:rsidRPr="00606137">
        <w:rPr>
          <w:i/>
          <w:iCs/>
          <w:szCs w:val="22"/>
        </w:rPr>
        <w:t>ex-situ</w:t>
      </w:r>
      <w:r w:rsidR="00C4781A" w:rsidRPr="00606137">
        <w:rPr>
          <w:szCs w:val="22"/>
        </w:rPr>
        <w:t xml:space="preserve"> conservation.</w:t>
      </w:r>
      <w:r w:rsidR="00C82339" w:rsidRPr="00606137">
        <w:rPr>
          <w:szCs w:val="22"/>
        </w:rPr>
        <w:t xml:space="preserve">  </w:t>
      </w:r>
    </w:p>
    <w:p w14:paraId="34815F18" w14:textId="444EB0BC" w:rsidR="00C4781A" w:rsidRPr="00F007C7" w:rsidRDefault="003F19C6" w:rsidP="00B14B34">
      <w:pPr>
        <w:rPr>
          <w:rFonts w:eastAsiaTheme="minorEastAsia"/>
        </w:rPr>
      </w:pPr>
      <w:r w:rsidRPr="00606137">
        <w:t>Exi</w:t>
      </w:r>
      <w:r w:rsidR="00D72F62" w:rsidRPr="00606137">
        <w:t>s</w:t>
      </w:r>
      <w:r w:rsidRPr="00606137">
        <w:t xml:space="preserve">ting conservation measures should be </w:t>
      </w:r>
      <w:r w:rsidR="005A7C09">
        <w:t>reviewed</w:t>
      </w:r>
      <w:r w:rsidR="005A7C09" w:rsidRPr="00606137">
        <w:t xml:space="preserve"> </w:t>
      </w:r>
      <w:r w:rsidRPr="00606137">
        <w:t xml:space="preserve">to identify gaps. </w:t>
      </w:r>
      <w:r w:rsidR="00F55CEC" w:rsidRPr="00606137">
        <w:t xml:space="preserve">Useful resources may include </w:t>
      </w:r>
      <w:r w:rsidR="00C4781A" w:rsidRPr="00606137">
        <w:t xml:space="preserve">existing conservation action plans </w:t>
      </w:r>
      <w:r w:rsidR="00BF4797" w:rsidRPr="00606137">
        <w:t>produced under</w:t>
      </w:r>
      <w:r w:rsidR="00C4781A" w:rsidRPr="00606137">
        <w:t xml:space="preserve"> CMS and across other MEAs such as </w:t>
      </w:r>
      <w:r w:rsidR="00B2547E" w:rsidRPr="00606137">
        <w:t xml:space="preserve">AEWA and </w:t>
      </w:r>
      <w:r w:rsidR="00B47C38" w:rsidRPr="00F007C7">
        <w:rPr>
          <w:rFonts w:eastAsiaTheme="minorEastAsia"/>
        </w:rPr>
        <w:t>OSPAR</w:t>
      </w:r>
      <w:r w:rsidR="00271AC6" w:rsidRPr="00F007C7">
        <w:rPr>
          <w:rFonts w:eastAsiaTheme="minorEastAsia"/>
        </w:rPr>
        <w:t>, as well as information on conservation actions compiled in species’ IUCN Red List assessments</w:t>
      </w:r>
      <w:r w:rsidR="00B47C38" w:rsidRPr="00F007C7">
        <w:rPr>
          <w:rFonts w:eastAsiaTheme="minorEastAsia"/>
        </w:rPr>
        <w:t>.</w:t>
      </w:r>
    </w:p>
    <w:p w14:paraId="56847A3F" w14:textId="11E45E9D" w:rsidR="00FE390B" w:rsidRPr="00606137" w:rsidRDefault="7E8AB735" w:rsidP="00B14B34">
      <w:pPr>
        <w:pStyle w:val="Body-Head1"/>
      </w:pPr>
      <w:bookmarkStart w:id="41" w:name="_Toc185249110"/>
      <w:bookmarkStart w:id="42" w:name="_Toc187410222"/>
      <w:bookmarkEnd w:id="41"/>
      <w:r w:rsidRPr="00606137">
        <w:t>In</w:t>
      </w:r>
      <w:r w:rsidR="00A82D99" w:rsidRPr="00E63371">
        <w:t>-</w:t>
      </w:r>
      <w:r w:rsidRPr="00606137">
        <w:t xml:space="preserve">depth </w:t>
      </w:r>
      <w:r w:rsidR="00A82D99" w:rsidRPr="00E63371">
        <w:t>c</w:t>
      </w:r>
      <w:r w:rsidRPr="00606137">
        <w:t xml:space="preserve">ase </w:t>
      </w:r>
      <w:r w:rsidR="00A82D99" w:rsidRPr="00E63371">
        <w:t>s</w:t>
      </w:r>
      <w:r w:rsidRPr="00606137">
        <w:t>tudy</w:t>
      </w:r>
      <w:r w:rsidR="00A82D99" w:rsidRPr="00E63371">
        <w:t>:</w:t>
      </w:r>
      <w:r w:rsidRPr="00606137">
        <w:t xml:space="preserve"> Polar bear</w:t>
      </w:r>
      <w:bookmarkEnd w:id="42"/>
    </w:p>
    <w:p w14:paraId="41A5DC57" w14:textId="0A15A53D" w:rsidR="2B56BECB" w:rsidRPr="00A278FA" w:rsidDel="003A6CAE" w:rsidRDefault="2B56BECB" w:rsidP="20AB9C05">
      <w:pPr>
        <w:rPr>
          <w:rFonts w:eastAsia="Arial"/>
        </w:rPr>
      </w:pPr>
      <w:r>
        <w:t>Using the</w:t>
      </w:r>
      <w:r w:rsidR="6EDE55A7">
        <w:t xml:space="preserve"> </w:t>
      </w:r>
      <w:r w:rsidR="0BE7BEA6">
        <w:t xml:space="preserve">ZSL </w:t>
      </w:r>
      <w:r w:rsidR="7AAD8F79">
        <w:t>Phase 1</w:t>
      </w:r>
      <w:r w:rsidR="0BE7BEA6">
        <w:t xml:space="preserve"> </w:t>
      </w:r>
      <w:r w:rsidR="6EDE55A7">
        <w:t>methodology which was based on exposure, sensitivity and adaptive capacity using the trait-based approach,</w:t>
      </w:r>
      <w:r w:rsidR="7EB4F395">
        <w:t xml:space="preserve"> a CCVA template was designed</w:t>
      </w:r>
      <w:r w:rsidR="7EB4F395" w:rsidRPr="20AB9C05">
        <w:rPr>
          <w:rFonts w:eastAsia="Arial"/>
        </w:rPr>
        <w:t xml:space="preserve"> using a combined approach of the </w:t>
      </w:r>
      <w:r w:rsidR="26635CAA" w:rsidRPr="20AB9C05">
        <w:rPr>
          <w:rFonts w:eastAsia="Arial"/>
        </w:rPr>
        <w:t xml:space="preserve">previous </w:t>
      </w:r>
      <w:r w:rsidR="7EB4F395" w:rsidRPr="20AB9C05">
        <w:rPr>
          <w:rFonts w:eastAsia="Arial"/>
        </w:rPr>
        <w:t>methodologies</w:t>
      </w:r>
      <w:r w:rsidR="5224473A" w:rsidRPr="20AB9C05">
        <w:rPr>
          <w:rFonts w:eastAsia="Arial"/>
        </w:rPr>
        <w:t xml:space="preserve"> </w:t>
      </w:r>
      <w:r w:rsidR="458FDC20" w:rsidRPr="20AB9C05">
        <w:rPr>
          <w:rFonts w:eastAsia="Arial"/>
        </w:rPr>
        <w:t xml:space="preserve">to provide a comprehensive review of a species’ </w:t>
      </w:r>
      <w:r w:rsidR="458FDC20" w:rsidRPr="20AB9C05">
        <w:rPr>
          <w:rFonts w:eastAsia="Arial"/>
        </w:rPr>
        <w:lastRenderedPageBreak/>
        <w:t>climate change vulnerability</w:t>
      </w:r>
      <w:r w:rsidR="563F61C8" w:rsidRPr="20AB9C05">
        <w:rPr>
          <w:rFonts w:eastAsia="Arial"/>
        </w:rPr>
        <w:t xml:space="preserve"> assessment</w:t>
      </w:r>
      <w:r w:rsidR="458FDC20" w:rsidRPr="20AB9C05">
        <w:rPr>
          <w:rFonts w:eastAsia="Arial"/>
        </w:rPr>
        <w:t>, and in doing so to draw out lessons on the limitations of existing methodologies and highlight potential improvements</w:t>
      </w:r>
      <w:r w:rsidR="16BFF094" w:rsidRPr="20AB9C05">
        <w:rPr>
          <w:rFonts w:eastAsia="Arial"/>
        </w:rPr>
        <w:t xml:space="preserve">. </w:t>
      </w:r>
    </w:p>
    <w:p w14:paraId="6DB59D7A" w14:textId="02A6061B" w:rsidR="2B56BECB" w:rsidRPr="00F007C7" w:rsidDel="003A6CAE" w:rsidRDefault="082B4460" w:rsidP="00B14B34">
      <w:r w:rsidRPr="20AB9C05">
        <w:rPr>
          <w:i/>
          <w:iCs/>
        </w:rPr>
        <w:t>U</w:t>
      </w:r>
      <w:r w:rsidR="23261C5A" w:rsidRPr="20AB9C05">
        <w:rPr>
          <w:i/>
          <w:iCs/>
        </w:rPr>
        <w:t>rsus maritimus</w:t>
      </w:r>
      <w:r w:rsidR="3D612FD4" w:rsidRPr="20AB9C05">
        <w:rPr>
          <w:i/>
          <w:iCs/>
        </w:rPr>
        <w:t xml:space="preserve"> </w:t>
      </w:r>
      <w:r w:rsidR="63B2D785">
        <w:t>(polar bear)</w:t>
      </w:r>
      <w:r w:rsidR="23261C5A">
        <w:t xml:space="preserve"> was selected as a case study</w:t>
      </w:r>
      <w:r w:rsidR="54527A36">
        <w:t xml:space="preserve"> </w:t>
      </w:r>
      <w:r w:rsidR="0E5599E2">
        <w:t xml:space="preserve">as this species does not appear to have an in depth published CCVA (other than WWF and Martey </w:t>
      </w:r>
      <w:r w:rsidR="0E5599E2" w:rsidRPr="20AB9C05">
        <w:rPr>
          <w:i/>
          <w:iCs/>
        </w:rPr>
        <w:t>et al</w:t>
      </w:r>
      <w:r w:rsidR="0E5599E2">
        <w:t xml:space="preserve">. 2023). </w:t>
      </w:r>
      <w:r w:rsidR="6DE4FBB7">
        <w:t>Being listed on CMS Appendix II, i</w:t>
      </w:r>
      <w:r w:rsidR="0E5599E2">
        <w:t>t is a species for which the impacts and vulnerabilities to climate change are widely acknowledged and</w:t>
      </w:r>
      <w:r w:rsidR="2BA3DEFF">
        <w:t xml:space="preserve"> for which</w:t>
      </w:r>
      <w:r w:rsidR="0E5599E2">
        <w:t xml:space="preserve"> there is extensive data and literature av</w:t>
      </w:r>
      <w:r w:rsidR="7613AF45">
        <w:t>ailable</w:t>
      </w:r>
      <w:r w:rsidR="068BEBAA">
        <w:t xml:space="preserve">. </w:t>
      </w:r>
      <w:proofErr w:type="gramStart"/>
      <w:r w:rsidR="1092AE80">
        <w:t>Similar to</w:t>
      </w:r>
      <w:proofErr w:type="gramEnd"/>
      <w:r w:rsidR="1092AE80">
        <w:t xml:space="preserve"> the narwhal, the polar bear would most certainly have a high vulnerability rating. </w:t>
      </w:r>
    </w:p>
    <w:p w14:paraId="5E35F811" w14:textId="274AA062" w:rsidR="2B56BECB" w:rsidRPr="00F007C7" w:rsidDel="003A6CAE" w:rsidRDefault="27672A3C" w:rsidP="00B14B34">
      <w:pPr>
        <w:rPr>
          <w:rFonts w:eastAsia="Calibri"/>
        </w:rPr>
      </w:pPr>
      <w:r>
        <w:t xml:space="preserve">This case study template </w:t>
      </w:r>
      <w:r w:rsidR="1232718F">
        <w:t xml:space="preserve">used a </w:t>
      </w:r>
      <w:r w:rsidR="23261C5A">
        <w:t>selection of species traits</w:t>
      </w:r>
      <w:r w:rsidR="1EA88C06">
        <w:t xml:space="preserve"> and focussed more on the observed impacts </w:t>
      </w:r>
      <w:r w:rsidR="2382FB7B">
        <w:t>of climate change and key areas of vulnerability</w:t>
      </w:r>
      <w:r w:rsidR="312B5A0C">
        <w:t xml:space="preserve"> based on (some) data </w:t>
      </w:r>
      <w:proofErr w:type="gramStart"/>
      <w:r w:rsidR="312B5A0C">
        <w:t xml:space="preserve">on </w:t>
      </w:r>
      <w:r w:rsidR="3CA8D88F">
        <w:t xml:space="preserve"> observed</w:t>
      </w:r>
      <w:proofErr w:type="gramEnd"/>
      <w:r w:rsidR="3CA8D88F">
        <w:t xml:space="preserve"> geographical range shifts, migration patterns</w:t>
      </w:r>
      <w:r w:rsidR="63526608">
        <w:t>, changes in fecundity</w:t>
      </w:r>
      <w:r w:rsidR="3CA8D88F">
        <w:t xml:space="preserve"> </w:t>
      </w:r>
      <w:r w:rsidR="3F642C7A">
        <w:t>and</w:t>
      </w:r>
      <w:r w:rsidR="3CA8D88F">
        <w:t xml:space="preserve"> population declines</w:t>
      </w:r>
      <w:r w:rsidR="475F069E">
        <w:t xml:space="preserve"> alongside a reduction in sea ice habitat and reduced prey availability</w:t>
      </w:r>
      <w:r w:rsidR="6EDE55A7">
        <w:t xml:space="preserve">. </w:t>
      </w:r>
      <w:r w:rsidR="55391C24" w:rsidRPr="4A462779">
        <w:rPr>
          <w:rFonts w:eastAsia="Calibri"/>
        </w:rPr>
        <w:t xml:space="preserve">Migratory responses to climate change may vary across and within populations, particularly for species with large geographic ranges </w:t>
      </w:r>
      <w:r w:rsidR="50281F49" w:rsidRPr="4A462779">
        <w:rPr>
          <w:rFonts w:eastAsia="Calibri"/>
        </w:rPr>
        <w:t xml:space="preserve">and such an assessment would serve to identify which subpopulations are at higher risk </w:t>
      </w:r>
      <w:r w:rsidRPr="4A462779">
        <w:rPr>
          <w:rFonts w:eastAsia="Calibri"/>
        </w:rPr>
        <w:fldChar w:fldCharType="begin"/>
      </w:r>
      <w:r w:rsidR="00D03F39">
        <w:rPr>
          <w:rFonts w:eastAsia="Calibri"/>
        </w:rPr>
        <w:instrText xml:space="preserve"> ADDIN ZOTERO_ITEM CSL_CITATION {"citationID":"UdieLwxN","properties":{"formattedCitation":"(Pilfold et al., 2016)","plainCitation":"(Pilfold et al., 2016)","dontUpdate":true,"noteIndex":0},"citationItems":[{"id":4268,"uris":["http://zotero.org/users/8722651/items/TRG2NR4Z"],"itemData":{"id":4268,"type":"article-journal","abstract":"Migratory responses to climate change may vary across and within populations, particularly for species with large geographic ranges. An increase in the frequency of long-distance swims (&gt; 50 km) is one predicted consequence of climate change for polar bears Ursus maritimus. We examined GPS satellite-linked telemetry records of 58 adult females and 18 subadults from the Beaufort Sea (BS), and 59 adult females from Hudson Bay (HB), for evidence of long-distance swimming during seasonal migrations in 2007–2012. We identified 115 swims across both populations. Median swim duration was 3.4 d (range 1.3–9.3 d) and median swim distance was 92 km (range 51–404 km). Swims were significantly more frequent in the BS (n = 100) than HB (n = 15). In the BS, subadults swam as frequently as lone adult females, but more frequently than adult females with offspring. We modelled the likelihood of a polar bear engaging in swims using collar data from the BS. Swims were more likely for polar bears without offspring, with the distance of the pack ice edge from land, the rate at which the pack ice edge retreated, and the mean daily rate of open water gain between June–August. Coupled with an earlier study, the yearly proportions of BS adult females swimming in 2004–2012 were positively associated with the rate of open water gain. Results corroborate the hypothesis that long-distance swimming by polar bears is likely to occur more frequently as sea ice conditions change due to climate warming. However, results also suggest that the magnitude of the effect likely varies within and between populations.","container-title":"Ecography","DOI":"10.1111/ecog.02109","ISSN":"1600-0587","issue":"1","language":"en","license":"© 2016 The Authors","note":"_eprint: https://onlinelibrary.wiley.com/doi/pdf/10.1111/ecog.02109","page":"189-199","source":"Wiley Online Library","title":"Migratory response of polar bears to sea ice loss: to swim or not to swim","title-short":"Migratory response of polar bears to sea ice loss","volume":"40","author":[{"family":"Pilfold","given":"Nicholas W."},{"family":"McCall","given":"Alysa"},{"family":"Derocher","given":"Andrew E."},{"family":"Lunn","given":"Nicholas J."},{"family":"Richardson","given":"Evan"}],"issued":{"date-parts":[["2016"]]}}}],"schema":"https://github.com/citation-style-language/schema/raw/master/csl-citation.json"} </w:instrText>
      </w:r>
      <w:r w:rsidRPr="4A462779">
        <w:rPr>
          <w:rFonts w:eastAsia="Calibri"/>
        </w:rPr>
        <w:fldChar w:fldCharType="separate"/>
      </w:r>
      <w:r w:rsidR="00C70684">
        <w:t xml:space="preserve">(Pilfold </w:t>
      </w:r>
      <w:r w:rsidR="00C70684" w:rsidRPr="4A462779">
        <w:rPr>
          <w:i/>
          <w:iCs/>
        </w:rPr>
        <w:t>et al</w:t>
      </w:r>
      <w:r w:rsidR="00C70684">
        <w:t xml:space="preserve"> 2016)</w:t>
      </w:r>
      <w:r w:rsidRPr="4A462779">
        <w:rPr>
          <w:rFonts w:eastAsia="Calibri"/>
        </w:rPr>
        <w:fldChar w:fldCharType="end"/>
      </w:r>
      <w:r w:rsidR="55391C24" w:rsidRPr="4A462779">
        <w:rPr>
          <w:rFonts w:eastAsia="Calibri"/>
        </w:rPr>
        <w:t xml:space="preserve">. </w:t>
      </w:r>
    </w:p>
    <w:p w14:paraId="6305BE43" w14:textId="7181F2B5" w:rsidR="2B56BECB" w:rsidRPr="00606137" w:rsidDel="003A6CAE" w:rsidRDefault="24044EB5" w:rsidP="4A462779">
      <w:r>
        <w:t>Completing in-depth reviews based on evidence of distribution and population changes as a direct impact from climate change is highly beneficial for identifying specific conservation actions, specifically for identifying (sub)population(s) which become fragmented or isolated or have lost critical (breeding) habitat due to climate change. Previous methods have been based on risk. This approach proposes evidence-based a</w:t>
      </w:r>
      <w:r w:rsidR="3B285854">
        <w:t>pproach</w:t>
      </w:r>
      <w:r>
        <w:t xml:space="preserve"> with targeted recommendations. </w:t>
      </w:r>
    </w:p>
    <w:p w14:paraId="6D286798" w14:textId="1040F2BC" w:rsidR="00C64A2F" w:rsidRPr="00606137" w:rsidRDefault="7DBD8161" w:rsidP="4A462779">
      <w:pPr>
        <w:rPr>
          <w:rFonts w:eastAsiaTheme="minorEastAsia"/>
        </w:rPr>
      </w:pPr>
      <w:r>
        <w:t>An in</w:t>
      </w:r>
      <w:r w:rsidR="00BF720D">
        <w:t>-</w:t>
      </w:r>
      <w:r>
        <w:t>depth species level assessment</w:t>
      </w:r>
      <w:r w:rsidR="1C31CDFA">
        <w:t xml:space="preserve"> draws out sp</w:t>
      </w:r>
      <w:r>
        <w:t xml:space="preserve">ecific impacts of climate change to address. </w:t>
      </w:r>
      <w:r w:rsidR="603C2008">
        <w:t xml:space="preserve">Due to the time limitations and extent of published data on the species, </w:t>
      </w:r>
      <w:r w:rsidR="7230AF58">
        <w:t>t</w:t>
      </w:r>
      <w:r>
        <w:t>he case study review is not complete</w:t>
      </w:r>
      <w:r w:rsidR="00B138C1">
        <w:t xml:space="preserve">, </w:t>
      </w:r>
      <w:r w:rsidR="09746A55">
        <w:t xml:space="preserve">however </w:t>
      </w:r>
      <w:r w:rsidR="264F2A0F">
        <w:t xml:space="preserve">it </w:t>
      </w:r>
      <w:r w:rsidR="607AE91E">
        <w:t xml:space="preserve">can be used to </w:t>
      </w:r>
      <w:r w:rsidR="00E25B39">
        <w:t>devise</w:t>
      </w:r>
      <w:r w:rsidR="0A6AAEEB">
        <w:t xml:space="preserve"> conserva</w:t>
      </w:r>
      <w:r w:rsidR="6E5FB2FB">
        <w:t xml:space="preserve">tion actions and recommendations at </w:t>
      </w:r>
      <w:r w:rsidR="1A86F176">
        <w:t>sub-</w:t>
      </w:r>
      <w:r w:rsidR="6E5FB2FB">
        <w:t>population level to help prioritise intervention,</w:t>
      </w:r>
      <w:r w:rsidR="2BA35715">
        <w:t xml:space="preserve"> as well as addressing gaps in data</w:t>
      </w:r>
      <w:r w:rsidR="2FA41211">
        <w:t>. This case study demonstrates the benefit of having in depth reviews which a CCVA based on a scoring method alone would not provide</w:t>
      </w:r>
      <w:r w:rsidR="26A71D49">
        <w:t xml:space="preserve"> and an approach to move towards qualitative than quantitative assessment</w:t>
      </w:r>
      <w:r w:rsidR="2FA41211">
        <w:t xml:space="preserve">. </w:t>
      </w:r>
      <w:r w:rsidR="5F8AAB9F">
        <w:t>An additional benefit of in-depth review would be to prioritise other associated species</w:t>
      </w:r>
      <w:r w:rsidR="00344707">
        <w:t>;</w:t>
      </w:r>
      <w:r w:rsidR="5F8AAB9F">
        <w:t xml:space="preserve"> in the polar bear’s case</w:t>
      </w:r>
      <w:r w:rsidR="00344707">
        <w:t>,</w:t>
      </w:r>
      <w:r w:rsidR="5F8AAB9F">
        <w:t xml:space="preserve"> </w:t>
      </w:r>
      <w:r w:rsidR="34E20E29">
        <w:t>where the main threat to the species is availability of prey due to a decline in sea ice extent</w:t>
      </w:r>
      <w:r w:rsidR="00344707">
        <w:t>,</w:t>
      </w:r>
      <w:r w:rsidR="34E20E29">
        <w:t xml:space="preserve"> it would be beneficial to have an in</w:t>
      </w:r>
      <w:r w:rsidR="00344707">
        <w:t>-</w:t>
      </w:r>
      <w:r w:rsidR="34E20E29">
        <w:t xml:space="preserve">depth review for </w:t>
      </w:r>
      <w:r w:rsidR="2AFF28F5" w:rsidRPr="4A462779">
        <w:rPr>
          <w:rFonts w:eastAsiaTheme="minorEastAsia"/>
        </w:rPr>
        <w:t xml:space="preserve">ringed seals </w:t>
      </w:r>
      <w:r w:rsidR="2AFF28F5" w:rsidRPr="4A462779">
        <w:rPr>
          <w:rFonts w:eastAsiaTheme="minorEastAsia"/>
          <w:i/>
          <w:iCs/>
        </w:rPr>
        <w:t>Pusa hispida</w:t>
      </w:r>
      <w:r w:rsidR="2AFF28F5" w:rsidRPr="4A462779">
        <w:rPr>
          <w:rFonts w:eastAsiaTheme="minorEastAsia"/>
        </w:rPr>
        <w:t xml:space="preserve"> and bearded seals </w:t>
      </w:r>
      <w:proofErr w:type="spellStart"/>
      <w:r w:rsidR="2AFF28F5" w:rsidRPr="4A462779">
        <w:rPr>
          <w:rFonts w:eastAsiaTheme="minorEastAsia"/>
          <w:i/>
          <w:iCs/>
        </w:rPr>
        <w:t>Erignathus</w:t>
      </w:r>
      <w:proofErr w:type="spellEnd"/>
      <w:r w:rsidR="2AFF28F5" w:rsidRPr="4A462779">
        <w:rPr>
          <w:rFonts w:eastAsiaTheme="minorEastAsia"/>
          <w:i/>
          <w:iCs/>
        </w:rPr>
        <w:t xml:space="preserve"> barbatus</w:t>
      </w:r>
      <w:r w:rsidR="00344707">
        <w:rPr>
          <w:rFonts w:eastAsiaTheme="minorEastAsia"/>
        </w:rPr>
        <w:t xml:space="preserve">, </w:t>
      </w:r>
      <w:r w:rsidR="2D90C575" w:rsidRPr="4A462779">
        <w:rPr>
          <w:rFonts w:eastAsiaTheme="minorEastAsia"/>
        </w:rPr>
        <w:t xml:space="preserve">and </w:t>
      </w:r>
      <w:r w:rsidR="1BC133FA" w:rsidRPr="4A462779">
        <w:rPr>
          <w:rFonts w:eastAsiaTheme="minorEastAsia"/>
        </w:rPr>
        <w:t>other marine and terrestrial species occupying the same niche</w:t>
      </w:r>
      <w:r w:rsidR="2AFF28F5" w:rsidRPr="4A462779">
        <w:rPr>
          <w:rFonts w:eastAsiaTheme="minorEastAsia"/>
          <w:i/>
          <w:iCs/>
        </w:rPr>
        <w:t>.</w:t>
      </w:r>
    </w:p>
    <w:p w14:paraId="518858A8" w14:textId="26ACC355" w:rsidR="00891AD1" w:rsidRPr="00A0266B" w:rsidRDefault="6F5599B2" w:rsidP="00B14B34">
      <w:r>
        <w:t>Upon completion of an in</w:t>
      </w:r>
      <w:r w:rsidR="00C64A2F">
        <w:t>-</w:t>
      </w:r>
      <w:r>
        <w:t>dept</w:t>
      </w:r>
      <w:r w:rsidR="00C64A2F">
        <w:t>h</w:t>
      </w:r>
      <w:r>
        <w:t xml:space="preserve"> review</w:t>
      </w:r>
      <w:r w:rsidR="00E23C1E">
        <w:t>,</w:t>
      </w:r>
      <w:r>
        <w:t xml:space="preserve"> it is highly recommended to continue the assessment using a </w:t>
      </w:r>
      <w:r w:rsidR="001E2DE9" w:rsidRPr="4A462779">
        <w:rPr>
          <w:u w:val="single"/>
        </w:rPr>
        <w:t>d</w:t>
      </w:r>
      <w:r w:rsidRPr="4A462779">
        <w:rPr>
          <w:u w:val="single"/>
        </w:rPr>
        <w:t xml:space="preserve">ecision tree </w:t>
      </w:r>
      <w:r>
        <w:t xml:space="preserve">to identify </w:t>
      </w:r>
      <w:r w:rsidR="6BA03C2C">
        <w:t>highly vulnerable species which are likely to need human-mediated interventions, such as translocations, to moderate the impact of climate change.</w:t>
      </w:r>
      <w:r w:rsidR="00C64A2F">
        <w:t xml:space="preserve"> </w:t>
      </w:r>
      <w:proofErr w:type="gramStart"/>
      <w:r w:rsidR="7582AF94">
        <w:t>With regard to</w:t>
      </w:r>
      <w:proofErr w:type="gramEnd"/>
      <w:r w:rsidR="7582AF94">
        <w:t xml:space="preserve"> translocation,</w:t>
      </w:r>
      <w:r w:rsidR="5FB78B6F">
        <w:t xml:space="preserve"> these would be smaller scale interventions</w:t>
      </w:r>
      <w:r w:rsidR="00FA747E">
        <w:t xml:space="preserve"> </w:t>
      </w:r>
      <w:r w:rsidR="5FB78B6F">
        <w:t>requir</w:t>
      </w:r>
      <w:r w:rsidR="2BF5B832">
        <w:t>ing</w:t>
      </w:r>
      <w:r w:rsidR="5FB78B6F">
        <w:t xml:space="preserve"> targeting specific habitats and species populations</w:t>
      </w:r>
      <w:r w:rsidR="00805485">
        <w:t>.  A</w:t>
      </w:r>
      <w:r w:rsidR="5FB78B6F">
        <w:t>n in-depth assessment would be required to identify the target populations. It can be generally accepted</w:t>
      </w:r>
      <w:r w:rsidR="192348D5">
        <w:t xml:space="preserve"> that there </w:t>
      </w:r>
      <w:proofErr w:type="gramStart"/>
      <w:r w:rsidR="192348D5">
        <w:t>is</w:t>
      </w:r>
      <w:proofErr w:type="gramEnd"/>
      <w:r w:rsidR="192348D5">
        <w:t xml:space="preserve"> limitations on human-mediated interventions such as translocations/restoration for migrant whales</w:t>
      </w:r>
      <w:r w:rsidR="5C634ACB">
        <w:t xml:space="preserve"> and sharks which would benefit </w:t>
      </w:r>
      <w:r w:rsidR="4E05FDEF">
        <w:t>m</w:t>
      </w:r>
      <w:r w:rsidR="5C634ACB">
        <w:t xml:space="preserve">ore from international co-operation </w:t>
      </w:r>
      <w:r w:rsidR="47738B97">
        <w:t xml:space="preserve">to minimise </w:t>
      </w:r>
      <w:r w:rsidR="5C634ACB">
        <w:t xml:space="preserve">other threats such as pollution, fishing activities and </w:t>
      </w:r>
      <w:r w:rsidR="6786A238">
        <w:t xml:space="preserve">unregulated </w:t>
      </w:r>
      <w:r w:rsidR="5C634ACB">
        <w:t>commercial trade</w:t>
      </w:r>
      <w:r w:rsidR="6D6F432D">
        <w:t xml:space="preserve"> </w:t>
      </w:r>
      <w:r w:rsidR="1C24CCF2">
        <w:t xml:space="preserve">and also serve to identify and </w:t>
      </w:r>
      <w:r w:rsidR="6D6F432D">
        <w:t>secure healthy genetically viable populations</w:t>
      </w:r>
      <w:r w:rsidR="7ED9CD7D">
        <w:t xml:space="preserve">. </w:t>
      </w:r>
    </w:p>
    <w:p w14:paraId="47DA5E02" w14:textId="6FA6D9EB" w:rsidR="00A93628" w:rsidRDefault="00BD1B02" w:rsidP="00C9131D">
      <w:pPr>
        <w:pStyle w:val="Body-Head1"/>
      </w:pPr>
      <w:bookmarkStart w:id="43" w:name="_Toc185245512"/>
      <w:bookmarkStart w:id="44" w:name="_Toc185249112"/>
      <w:bookmarkStart w:id="45" w:name="_Toc185245513"/>
      <w:bookmarkStart w:id="46" w:name="_Toc185249113"/>
      <w:bookmarkStart w:id="47" w:name="_Toc187410223"/>
      <w:bookmarkEnd w:id="43"/>
      <w:bookmarkEnd w:id="44"/>
      <w:bookmarkEnd w:id="45"/>
      <w:bookmarkEnd w:id="46"/>
      <w:r>
        <w:t>Recommendations for</w:t>
      </w:r>
      <w:r w:rsidR="00A93628">
        <w:t xml:space="preserve"> address</w:t>
      </w:r>
      <w:r>
        <w:t>ing</w:t>
      </w:r>
      <w:r w:rsidR="00A93628">
        <w:t xml:space="preserve"> </w:t>
      </w:r>
      <w:r w:rsidR="00A93628" w:rsidRPr="00464CDA">
        <w:t>Decision 14.214 (b)</w:t>
      </w:r>
      <w:bookmarkEnd w:id="47"/>
    </w:p>
    <w:p w14:paraId="1F553C75" w14:textId="4219AC36" w:rsidR="00A93628" w:rsidRDefault="00A93628" w:rsidP="00A93628">
      <w:r w:rsidRPr="00464CDA">
        <w:lastRenderedPageBreak/>
        <w:t>This review demonstrates the scale of the complexity and resource requirement to identify accurately species which require urgent human-mediated interventions to mitigate the impacts of climate change.</w:t>
      </w:r>
      <w:r>
        <w:t xml:space="preserve"> Bearing this in mind, it may be most appropriate to adopt a phased approach to addressing Decision 14.214(b).</w:t>
      </w:r>
    </w:p>
    <w:p w14:paraId="23FD2428" w14:textId="77777777" w:rsidR="00A93628" w:rsidRPr="00464CDA" w:rsidRDefault="00A93628" w:rsidP="00C9131D">
      <w:pPr>
        <w:pStyle w:val="Body-Head11"/>
      </w:pPr>
      <w:bookmarkStart w:id="48" w:name="_Toc187410224"/>
      <w:r w:rsidRPr="00464CDA">
        <w:t>Recommendations for Phase 1</w:t>
      </w:r>
      <w:bookmarkEnd w:id="48"/>
    </w:p>
    <w:p w14:paraId="4160C93B" w14:textId="5144E9AF" w:rsidR="00A93628" w:rsidRDefault="00A93628" w:rsidP="00A93628">
      <w:r>
        <w:t xml:space="preserve">To allow identification of migratory species that are likely to be negatively </w:t>
      </w:r>
      <w:r w:rsidR="00A74413">
        <w:t>impacted</w:t>
      </w:r>
      <w:r>
        <w:t xml:space="preserve"> by climate change, and identification of appropriate conservation responses to mitigate those impacts, it will be important to identify the mechanisms by which species are likely to be - or are being – impacted (see Section 3). These mechanisms may then be matched with conservation responses that, </w:t>
      </w:r>
      <w:proofErr w:type="gramStart"/>
      <w:r>
        <w:t>on the basis of</w:t>
      </w:r>
      <w:proofErr w:type="gramEnd"/>
      <w:r>
        <w:t xml:space="preserve"> current evidence, are likely to be effective in addressing them (see Section </w:t>
      </w:r>
      <w:r w:rsidR="000B38B0">
        <w:t>5</w:t>
      </w:r>
      <w:r>
        <w:t>).</w:t>
      </w:r>
    </w:p>
    <w:p w14:paraId="55829433" w14:textId="218894BD" w:rsidR="004D6107" w:rsidRDefault="00A93628" w:rsidP="00A93628">
      <w:r>
        <w:t>Given the complexity and resource</w:t>
      </w:r>
      <w:r w:rsidR="00675049">
        <w:t>s</w:t>
      </w:r>
      <w:r>
        <w:t xml:space="preserve"> required to review climate change impact mechanisms, it is likely to be necessary to restrict the focal species to those listed on the CMS Appendices, or possibl</w:t>
      </w:r>
      <w:r w:rsidR="002E6AFF">
        <w:t>y</w:t>
      </w:r>
      <w:r>
        <w:t xml:space="preserve"> only those listed on Appendix I.</w:t>
      </w:r>
      <w:r w:rsidR="00D424A8" w:rsidRPr="00D424A8">
        <w:rPr>
          <w:b/>
          <w:bCs/>
        </w:rPr>
        <w:t xml:space="preserve"> </w:t>
      </w:r>
      <w:r w:rsidR="00D424A8" w:rsidRPr="00C9131D">
        <w:t xml:space="preserve">Depending on the resources available, it may be necessary to </w:t>
      </w:r>
      <w:r w:rsidR="00714257">
        <w:t xml:space="preserve">further </w:t>
      </w:r>
      <w:r w:rsidR="00D424A8" w:rsidRPr="00C9131D">
        <w:t>subset the work required – e.g. by biogeographical region, flyways (for birds), or UN Region.</w:t>
      </w:r>
    </w:p>
    <w:p w14:paraId="685147BE" w14:textId="19890F4D" w:rsidR="00A93628" w:rsidRPr="00202179" w:rsidRDefault="00FA6F0B" w:rsidP="00A93628">
      <w:pPr>
        <w:rPr>
          <w:b/>
          <w:bCs/>
        </w:rPr>
      </w:pPr>
      <w:r>
        <w:rPr>
          <w:b/>
          <w:bCs/>
        </w:rPr>
        <w:t>It is</w:t>
      </w:r>
      <w:r w:rsidR="00A93628" w:rsidRPr="00202179">
        <w:rPr>
          <w:b/>
          <w:bCs/>
        </w:rPr>
        <w:t xml:space="preserve"> recommend</w:t>
      </w:r>
      <w:r>
        <w:rPr>
          <w:b/>
          <w:bCs/>
        </w:rPr>
        <w:t>ed</w:t>
      </w:r>
      <w:r w:rsidR="00A93628" w:rsidRPr="00202179">
        <w:rPr>
          <w:b/>
          <w:bCs/>
        </w:rPr>
        <w:t xml:space="preserve"> for Phase 1 </w:t>
      </w:r>
      <w:r>
        <w:rPr>
          <w:b/>
          <w:bCs/>
        </w:rPr>
        <w:t>to</w:t>
      </w:r>
      <w:r w:rsidR="00A93628" w:rsidRPr="00202179">
        <w:rPr>
          <w:b/>
          <w:bCs/>
        </w:rPr>
        <w:t>:</w:t>
      </w:r>
    </w:p>
    <w:p w14:paraId="113A225D" w14:textId="77777777" w:rsidR="00A93628" w:rsidRPr="00202179" w:rsidRDefault="00A93628" w:rsidP="00A93628">
      <w:pPr>
        <w:pStyle w:val="ListParagraph"/>
        <w:numPr>
          <w:ilvl w:val="0"/>
          <w:numId w:val="181"/>
        </w:numPr>
        <w:spacing w:before="0"/>
        <w:contextualSpacing/>
        <w:rPr>
          <w:b/>
          <w:bCs/>
        </w:rPr>
      </w:pPr>
      <w:r w:rsidRPr="00202179">
        <w:rPr>
          <w:b/>
          <w:bCs/>
        </w:rPr>
        <w:t>Review the climate change impact mechanisms affecting i) species listed on CMS Appendix I; and ii) if resources allow, species listed on CMS Appendix II.</w:t>
      </w:r>
    </w:p>
    <w:p w14:paraId="7E44F132" w14:textId="77777777" w:rsidR="00A93628" w:rsidRPr="00202179" w:rsidRDefault="00A93628" w:rsidP="00A93628">
      <w:pPr>
        <w:pStyle w:val="ListParagraph"/>
        <w:numPr>
          <w:ilvl w:val="0"/>
          <w:numId w:val="181"/>
        </w:numPr>
        <w:spacing w:before="0"/>
        <w:contextualSpacing/>
        <w:rPr>
          <w:b/>
          <w:bCs/>
        </w:rPr>
      </w:pPr>
      <w:r w:rsidRPr="00202179">
        <w:rPr>
          <w:b/>
          <w:bCs/>
        </w:rPr>
        <w:t>Identify appropriate and evidence-based conservation responses to address the climate change impact mechanisms identified in part i.</w:t>
      </w:r>
    </w:p>
    <w:p w14:paraId="35E5F9D6" w14:textId="4CCE4DB9" w:rsidR="00A93628" w:rsidRDefault="00A93628" w:rsidP="004D6107">
      <w:r>
        <w:t xml:space="preserve">Phase 1 may be achieved through conducting a literature review, ideally supplemented with consultation with species experts to ensure inclusion of impacts and responses that may not be represented in the published literature, and to ensure that the feasibility of conservation responses is </w:t>
      </w:r>
      <w:proofErr w:type="gramStart"/>
      <w:r>
        <w:t>taken into account</w:t>
      </w:r>
      <w:proofErr w:type="gramEnd"/>
      <w:r>
        <w:t xml:space="preserve">. Experts could also be asked to rank or score the relative importance of impact mechanisms and/or responses. Impact mechanisms and responses should be recorded using standardised classification systems to facilitate consistency across species. The use of existing classification systems may optimise the </w:t>
      </w:r>
      <w:r w:rsidR="000F30DB">
        <w:t>wider applicability of the outputs</w:t>
      </w:r>
      <w:r>
        <w:t>. The template provided in Annex C may be helpful to ensure that all relevant impact mechanisms and responses are considered.</w:t>
      </w:r>
    </w:p>
    <w:p w14:paraId="52AE4528" w14:textId="38FE162C" w:rsidR="00A93628" w:rsidRDefault="00A93628" w:rsidP="00A93628">
      <w:r>
        <w:t xml:space="preserve">The outputs of Phase 1 would include lists of the main climate change impact mechanisms likely to affect the focal species and the conservation responses that are likely to be effective in addressing them. This information could help to inform prioritisation of species and/or conservation responses to direct resources towards, </w:t>
      </w:r>
      <w:proofErr w:type="gramStart"/>
      <w:r>
        <w:t>in order to</w:t>
      </w:r>
      <w:proofErr w:type="gramEnd"/>
      <w:r>
        <w:t xml:space="preserve"> address climate change impacts on migratory species.</w:t>
      </w:r>
      <w:r w:rsidR="00167A4A">
        <w:t xml:space="preserve"> For example,</w:t>
      </w:r>
      <w:r w:rsidR="00BA59AF">
        <w:t xml:space="preserve"> the outputs could be used </w:t>
      </w:r>
      <w:r w:rsidR="00097154">
        <w:t xml:space="preserve">to </w:t>
      </w:r>
      <w:r w:rsidR="00536BE8">
        <w:t>focus</w:t>
      </w:r>
      <w:r w:rsidR="00396FF0">
        <w:t xml:space="preserve"> CMS</w:t>
      </w:r>
      <w:r w:rsidR="00536BE8">
        <w:t xml:space="preserve"> resources on</w:t>
      </w:r>
      <w:r w:rsidR="00167A4A">
        <w:t xml:space="preserve"> the conservation responses </w:t>
      </w:r>
      <w:r w:rsidR="00396FF0">
        <w:t>likely to</w:t>
      </w:r>
      <w:r w:rsidR="00097154">
        <w:t xml:space="preserve"> </w:t>
      </w:r>
      <w:r w:rsidR="00167A4A">
        <w:t xml:space="preserve">benefit the greatest number of </w:t>
      </w:r>
      <w:proofErr w:type="gramStart"/>
      <w:r w:rsidR="00167A4A">
        <w:t>species</w:t>
      </w:r>
      <w:r w:rsidR="00F3697F">
        <w:t xml:space="preserve">, </w:t>
      </w:r>
      <w:r w:rsidR="00097154">
        <w:t xml:space="preserve"> </w:t>
      </w:r>
      <w:r w:rsidR="00B30914">
        <w:t>alongside</w:t>
      </w:r>
      <w:proofErr w:type="gramEnd"/>
      <w:r w:rsidR="00B30914">
        <w:t xml:space="preserve"> consideration of</w:t>
      </w:r>
      <w:r w:rsidR="00097154">
        <w:t xml:space="preserve"> </w:t>
      </w:r>
      <w:r w:rsidR="00F3697F">
        <w:t xml:space="preserve">the potential for international </w:t>
      </w:r>
      <w:r w:rsidR="00B30914">
        <w:t>cooperation</w:t>
      </w:r>
      <w:r w:rsidR="00796BB4">
        <w:t xml:space="preserve"> in implementing responses</w:t>
      </w:r>
      <w:r w:rsidR="00B30914">
        <w:t>.</w:t>
      </w:r>
    </w:p>
    <w:p w14:paraId="37D93830" w14:textId="11118CB7" w:rsidR="00874C74" w:rsidRDefault="00874C74" w:rsidP="00A93628">
      <w:r>
        <w:t xml:space="preserve">Note that in the preparation of this document it has not been possible to consider the list of </w:t>
      </w:r>
      <w:r w:rsidR="006D26E1">
        <w:t xml:space="preserve">avian </w:t>
      </w:r>
      <w:r>
        <w:t xml:space="preserve">species </w:t>
      </w:r>
      <w:r w:rsidR="006D26E1">
        <w:t>from disaggregation of taxa listed on CMS Appendix II as families and genera</w:t>
      </w:r>
      <w:r w:rsidR="00652292">
        <w:t xml:space="preserve"> (</w:t>
      </w:r>
      <w:r w:rsidR="00160661">
        <w:t xml:space="preserve">CMS </w:t>
      </w:r>
      <w:r w:rsidR="00652292">
        <w:t>Resolution 14.</w:t>
      </w:r>
      <w:r w:rsidR="00AA6046">
        <w:t>19</w:t>
      </w:r>
      <w:r w:rsidR="00652292">
        <w:t>)</w:t>
      </w:r>
      <w:r w:rsidR="00980F4B">
        <w:t>, or the list of potential avian taxa</w:t>
      </w:r>
      <w:r w:rsidR="00713F9B">
        <w:t xml:space="preserve"> for listing</w:t>
      </w:r>
      <w:r w:rsidR="00980F4B">
        <w:t xml:space="preserve"> (CMS Resolution 14.20)</w:t>
      </w:r>
      <w:r w:rsidR="006D26E1">
        <w:t xml:space="preserve">.  That would clearly be something to </w:t>
      </w:r>
      <w:proofErr w:type="gramStart"/>
      <w:r w:rsidR="006D26E1">
        <w:t>take into account</w:t>
      </w:r>
      <w:proofErr w:type="gramEnd"/>
      <w:r w:rsidR="006D26E1">
        <w:t xml:space="preserve"> when </w:t>
      </w:r>
      <w:r w:rsidR="00801ED7">
        <w:t>conducting the review above.</w:t>
      </w:r>
    </w:p>
    <w:p w14:paraId="64ECD5F6" w14:textId="0830669D" w:rsidR="003C77FE" w:rsidRPr="00464CDA" w:rsidRDefault="00210A76" w:rsidP="003C77FE">
      <w:pPr>
        <w:pStyle w:val="Body-Head11"/>
      </w:pPr>
      <w:bookmarkStart w:id="49" w:name="_Toc187410225"/>
      <w:r w:rsidRPr="00464CDA">
        <w:lastRenderedPageBreak/>
        <w:t xml:space="preserve">Recommendations for Phase </w:t>
      </w:r>
      <w:r>
        <w:t>2</w:t>
      </w:r>
      <w:bookmarkEnd w:id="49"/>
    </w:p>
    <w:p w14:paraId="12850ABD" w14:textId="3A1CBD43" w:rsidR="00210A76" w:rsidRDefault="00044EBC" w:rsidP="00A93628">
      <w:r>
        <w:t>Following</w:t>
      </w:r>
      <w:r w:rsidR="00C307BA">
        <w:t xml:space="preserve"> identification of CMS-listed </w:t>
      </w:r>
      <w:r w:rsidR="003C77FE" w:rsidRPr="003C77FE">
        <w:t>migratory species that are likely to be negatively affected by climate change</w:t>
      </w:r>
      <w:r w:rsidR="00871DF2">
        <w:t>,</w:t>
      </w:r>
      <w:r w:rsidR="004A7DDA">
        <w:t xml:space="preserve"> and </w:t>
      </w:r>
      <w:r w:rsidR="00871DF2">
        <w:t xml:space="preserve">associated </w:t>
      </w:r>
      <w:r w:rsidR="004A7DDA">
        <w:t xml:space="preserve">potential conservation responses, it </w:t>
      </w:r>
      <w:r>
        <w:t>may be beneficial to</w:t>
      </w:r>
      <w:r w:rsidR="00871DF2">
        <w:t xml:space="preserve"> further</w:t>
      </w:r>
      <w:r>
        <w:t xml:space="preserve"> identify </w:t>
      </w:r>
      <w:r w:rsidR="00871DF2">
        <w:t>those</w:t>
      </w:r>
      <w:r>
        <w:t xml:space="preserve"> species </w:t>
      </w:r>
      <w:r w:rsidR="008252ED">
        <w:t xml:space="preserve">in most urgent need of climate change mitigation </w:t>
      </w:r>
      <w:r w:rsidR="00871DF2">
        <w:t>actions</w:t>
      </w:r>
      <w:r w:rsidR="008252ED">
        <w:t xml:space="preserve">. Here several options to achieve this </w:t>
      </w:r>
      <w:r w:rsidR="00FB03FF">
        <w:t>are presented</w:t>
      </w:r>
      <w:r w:rsidR="008252ED">
        <w:t xml:space="preserve"> for consideration </w:t>
      </w:r>
      <w:r w:rsidR="004C472C">
        <w:t xml:space="preserve">by the </w:t>
      </w:r>
      <w:r w:rsidR="004C472C" w:rsidRPr="007B13D8">
        <w:t>CMS Migratory Species and Climate Change Expert Worksho</w:t>
      </w:r>
      <w:r w:rsidR="004C472C">
        <w:t>p.</w:t>
      </w:r>
    </w:p>
    <w:p w14:paraId="2F487C30" w14:textId="2EB3096B" w:rsidR="00871DF2" w:rsidRDefault="00871DF2" w:rsidP="00A93628">
      <w:pPr>
        <w:rPr>
          <w:b/>
          <w:bCs/>
        </w:rPr>
      </w:pPr>
      <w:r>
        <w:rPr>
          <w:b/>
          <w:bCs/>
        </w:rPr>
        <w:t>Option 1: Utilise existing species prioritisation metrics</w:t>
      </w:r>
    </w:p>
    <w:p w14:paraId="7A1F0C95" w14:textId="33971C44" w:rsidR="00871DF2" w:rsidRDefault="00822DCB" w:rsidP="00A93628">
      <w:pPr>
        <w:rPr>
          <w:i/>
          <w:iCs/>
          <w:u w:val="single"/>
        </w:rPr>
      </w:pPr>
      <w:r w:rsidRPr="00C9131D">
        <w:rPr>
          <w:i/>
          <w:iCs/>
          <w:u w:val="single"/>
        </w:rPr>
        <w:t>What would this entail?</w:t>
      </w:r>
    </w:p>
    <w:p w14:paraId="5693B185" w14:textId="0A3AFF8E" w:rsidR="00822DCB" w:rsidRDefault="00822DCB" w:rsidP="00A93628">
      <w:r>
        <w:t xml:space="preserve">The outputs of Phase 1 </w:t>
      </w:r>
      <w:r w:rsidR="004B6007">
        <w:t xml:space="preserve">would provide information on how </w:t>
      </w:r>
      <w:r w:rsidR="00B159E7">
        <w:t xml:space="preserve">CMS-listed </w:t>
      </w:r>
      <w:r w:rsidR="004B6007">
        <w:t xml:space="preserve">species are likely to be affected by climate change, and what conservation responses may be effective in addressing these impacts. </w:t>
      </w:r>
      <w:r w:rsidR="00567D16">
        <w:t xml:space="preserve">This information could be combined </w:t>
      </w:r>
      <w:r w:rsidR="00B159E7">
        <w:t>with</w:t>
      </w:r>
      <w:r w:rsidR="00567D16">
        <w:t xml:space="preserve"> existing metrics of species’ conservation priority, such as the CMS Appendices and</w:t>
      </w:r>
      <w:r w:rsidR="00686AF2">
        <w:t>/or</w:t>
      </w:r>
      <w:r w:rsidR="00567D16">
        <w:t xml:space="preserve"> the IUCN Red List, to further prioritise species for action. For example, a decision could be made to focus attention on addressing climate change impacts on migratory species that are listed in CMS Appendix I, and/or those that are listed as Enda</w:t>
      </w:r>
      <w:r w:rsidR="00AB04FD">
        <w:t>n</w:t>
      </w:r>
      <w:r w:rsidR="00567D16">
        <w:t>gered or Critically Endangered on the IUCN Red List.</w:t>
      </w:r>
    </w:p>
    <w:p w14:paraId="73D75597" w14:textId="75428544" w:rsidR="00567D16" w:rsidRPr="00C9131D" w:rsidRDefault="00567D16" w:rsidP="00C9131D">
      <w:pPr>
        <w:keepNext/>
        <w:rPr>
          <w:i/>
          <w:iCs/>
          <w:u w:val="single"/>
        </w:rPr>
      </w:pPr>
      <w:r w:rsidRPr="00C9131D">
        <w:rPr>
          <w:i/>
          <w:iCs/>
          <w:u w:val="single"/>
        </w:rPr>
        <w:t>Advantages of this option</w:t>
      </w:r>
    </w:p>
    <w:p w14:paraId="63AA924A" w14:textId="25FBC71E" w:rsidR="00887269" w:rsidRDefault="00567D16" w:rsidP="00A93628">
      <w:r>
        <w:t>Since this option would not require any additional research or analysis, it would be very quick and cheap to implement</w:t>
      </w:r>
      <w:r w:rsidR="00D83BC7">
        <w:t xml:space="preserve">, and </w:t>
      </w:r>
      <w:r w:rsidR="00AE7B04">
        <w:t>the requirements for additional evidence would be very low</w:t>
      </w:r>
      <w:r>
        <w:t xml:space="preserve">. </w:t>
      </w:r>
      <w:r w:rsidR="003C44EB">
        <w:t xml:space="preserve">The ability to </w:t>
      </w:r>
      <w:r w:rsidR="00B71F30">
        <w:t xml:space="preserve">prioritise species quickly </w:t>
      </w:r>
      <w:r w:rsidR="0091415E">
        <w:t xml:space="preserve">may be crucial in cases where a rapid conservation response is required. </w:t>
      </w:r>
      <w:r w:rsidR="00F43D72">
        <w:t xml:space="preserve">Depending on the metric used, </w:t>
      </w:r>
      <w:r w:rsidR="0091415E">
        <w:t>this option</w:t>
      </w:r>
      <w:r w:rsidR="00694F12">
        <w:t xml:space="preserve"> </w:t>
      </w:r>
      <w:r w:rsidR="00F43D72">
        <w:t>c</w:t>
      </w:r>
      <w:r w:rsidR="00694F12">
        <w:t xml:space="preserve">ould direct resources towards addressing climate </w:t>
      </w:r>
      <w:r w:rsidR="006249F2">
        <w:t xml:space="preserve">change </w:t>
      </w:r>
      <w:r w:rsidR="00694F12">
        <w:t xml:space="preserve">impacts on those species that are </w:t>
      </w:r>
      <w:r w:rsidR="00E15073">
        <w:t xml:space="preserve">at </w:t>
      </w:r>
      <w:r w:rsidR="00694F12">
        <w:t xml:space="preserve">most risk overall, </w:t>
      </w:r>
      <w:proofErr w:type="gramStart"/>
      <w:r w:rsidR="00B55D03">
        <w:t>taking into account</w:t>
      </w:r>
      <w:proofErr w:type="gramEnd"/>
      <w:r w:rsidR="00B55D03">
        <w:t xml:space="preserve"> all</w:t>
      </w:r>
      <w:r w:rsidR="00694F12">
        <w:t xml:space="preserve"> threats</w:t>
      </w:r>
      <w:r w:rsidR="00B77D11">
        <w:t xml:space="preserve"> to the focal species</w:t>
      </w:r>
      <w:r w:rsidR="00694F12">
        <w:t>,</w:t>
      </w:r>
      <w:r w:rsidR="00421FA0">
        <w:t xml:space="preserve"> </w:t>
      </w:r>
      <w:r w:rsidR="00B55D03">
        <w:t>as well as</w:t>
      </w:r>
      <w:r w:rsidR="00421FA0">
        <w:t xml:space="preserve"> cases where the causes of population declines are not well known</w:t>
      </w:r>
      <w:r w:rsidR="00887269">
        <w:t>.</w:t>
      </w:r>
      <w:r w:rsidR="00BC0572">
        <w:t xml:space="preserve"> This approach </w:t>
      </w:r>
      <w:r w:rsidR="00294BEF">
        <w:t>would rely on</w:t>
      </w:r>
      <w:r w:rsidR="00887269">
        <w:t xml:space="preserve"> well-established and </w:t>
      </w:r>
      <w:r w:rsidR="009918EA">
        <w:t xml:space="preserve">widely </w:t>
      </w:r>
      <w:r w:rsidR="00887269">
        <w:t>recognised</w:t>
      </w:r>
      <w:r w:rsidR="00BC0572">
        <w:t xml:space="preserve"> </w:t>
      </w:r>
      <w:proofErr w:type="gramStart"/>
      <w:r w:rsidR="00BC0572">
        <w:t>metrics</w:t>
      </w:r>
      <w:r w:rsidR="00414FA8">
        <w:t xml:space="preserve">, </w:t>
      </w:r>
      <w:r w:rsidR="00096A66">
        <w:t>and</w:t>
      </w:r>
      <w:proofErr w:type="gramEnd"/>
      <w:r w:rsidR="00096A66">
        <w:t xml:space="preserve"> </w:t>
      </w:r>
      <w:r w:rsidR="00294BEF">
        <w:t xml:space="preserve">thus </w:t>
      </w:r>
      <w:r w:rsidR="00096A66">
        <w:t xml:space="preserve">avoid the need to </w:t>
      </w:r>
      <w:r w:rsidR="00AF4337">
        <w:t>use an additional prioritisation method</w:t>
      </w:r>
      <w:r w:rsidR="00DC2DCE">
        <w:t>ology</w:t>
      </w:r>
      <w:r w:rsidR="00AF4337">
        <w:t xml:space="preserve"> that may </w:t>
      </w:r>
      <w:r w:rsidR="00DC2DCE">
        <w:t>be unvalidated</w:t>
      </w:r>
      <w:r w:rsidR="00F11D6A">
        <w:t xml:space="preserve"> or introduce additional assumptions</w:t>
      </w:r>
      <w:r w:rsidR="00DC2DCE">
        <w:t>.</w:t>
      </w:r>
      <w:r w:rsidR="007767B2">
        <w:t xml:space="preserve"> </w:t>
      </w:r>
      <w:r w:rsidR="0003140C">
        <w:t xml:space="preserve">Minimising </w:t>
      </w:r>
      <w:r w:rsidR="00FC455E">
        <w:t xml:space="preserve">the </w:t>
      </w:r>
      <w:r w:rsidR="00892072">
        <w:t>need for</w:t>
      </w:r>
      <w:r w:rsidR="00FC455E">
        <w:t xml:space="preserve"> multiple </w:t>
      </w:r>
      <w:r w:rsidR="000577AE">
        <w:t xml:space="preserve">lists of priority </w:t>
      </w:r>
      <w:r w:rsidR="00FC455E">
        <w:t>species may</w:t>
      </w:r>
      <w:r w:rsidR="00892072">
        <w:t xml:space="preserve"> improve clarity</w:t>
      </w:r>
      <w:r w:rsidR="001327EA">
        <w:t xml:space="preserve"> for decision makers.</w:t>
      </w:r>
    </w:p>
    <w:p w14:paraId="0015E7C5" w14:textId="7FC0BE4C" w:rsidR="0099234D" w:rsidRPr="00C9131D" w:rsidRDefault="0099234D" w:rsidP="00A93628">
      <w:pPr>
        <w:rPr>
          <w:i/>
          <w:iCs/>
          <w:u w:val="single"/>
        </w:rPr>
      </w:pPr>
      <w:r w:rsidRPr="00C9131D">
        <w:rPr>
          <w:i/>
          <w:iCs/>
          <w:u w:val="single"/>
        </w:rPr>
        <w:t>Disadvantages of this option</w:t>
      </w:r>
    </w:p>
    <w:p w14:paraId="3BD13294" w14:textId="14D12C96" w:rsidR="003725F4" w:rsidRDefault="00ED2E7D" w:rsidP="00A93628">
      <w:r>
        <w:t xml:space="preserve">This option would not answer the question of which species are </w:t>
      </w:r>
      <w:r w:rsidRPr="00E63371">
        <w:rPr>
          <w:i/>
          <w:iCs/>
        </w:rPr>
        <w:t>at greatest risk</w:t>
      </w:r>
      <w:r w:rsidRPr="00E63371">
        <w:t xml:space="preserve"> from negative impacts of climate </w:t>
      </w:r>
      <w:proofErr w:type="gramStart"/>
      <w:r w:rsidRPr="00E63371">
        <w:t>change</w:t>
      </w:r>
      <w:r w:rsidR="00674574">
        <w:t>, and</w:t>
      </w:r>
      <w:proofErr w:type="gramEnd"/>
      <w:r w:rsidR="00674574">
        <w:t xml:space="preserve"> </w:t>
      </w:r>
      <w:r w:rsidR="0045717F">
        <w:t xml:space="preserve">thus </w:t>
      </w:r>
      <w:r w:rsidR="00674574">
        <w:t xml:space="preserve">would not allow for prioritisation of migratory species </w:t>
      </w:r>
      <w:r w:rsidR="0045717F">
        <w:t xml:space="preserve">for </w:t>
      </w:r>
      <w:r w:rsidR="0045717F" w:rsidRPr="00E63371">
        <w:t>human-mediated interventions</w:t>
      </w:r>
      <w:r w:rsidR="00F34C77">
        <w:t xml:space="preserve"> to address climate change impacts</w:t>
      </w:r>
      <w:r w:rsidR="00E95E4D">
        <w:t>,</w:t>
      </w:r>
      <w:r w:rsidR="00F34C77">
        <w:t xml:space="preserve"> based on </w:t>
      </w:r>
      <w:r w:rsidR="00524F14">
        <w:t xml:space="preserve">their </w:t>
      </w:r>
      <w:r w:rsidR="00E95E4D">
        <w:t xml:space="preserve">relative </w:t>
      </w:r>
      <w:r w:rsidR="00F34C77">
        <w:t xml:space="preserve">climate </w:t>
      </w:r>
      <w:r w:rsidR="00524F14">
        <w:t>change vulnerabilit</w:t>
      </w:r>
      <w:r w:rsidR="00E95E4D">
        <w:t>ies</w:t>
      </w:r>
      <w:r w:rsidR="00F34C77">
        <w:t>.</w:t>
      </w:r>
      <w:r w:rsidR="00E95E4D">
        <w:t xml:space="preserve"> Existing metrics of species’ conservation priority</w:t>
      </w:r>
      <w:r w:rsidR="00115C8F">
        <w:t xml:space="preserve"> may not </w:t>
      </w:r>
      <w:r w:rsidR="00E95E4D">
        <w:t>adequately reflect climate change impacts</w:t>
      </w:r>
      <w:r w:rsidR="00A06401">
        <w:t xml:space="preserve"> </w:t>
      </w:r>
      <w:r w:rsidR="00A06401">
        <w:fldChar w:fldCharType="begin"/>
      </w:r>
      <w:r w:rsidR="00A06401">
        <w:instrText xml:space="preserve"> ADDIN ZOTERO_ITEM CSL_CITATION {"citationID":"bCbqFNEa","properties":{"formattedCitation":"(Ak\\uc0\\u231{}akaya et al., 2014)","plainCitation":"(Akçakaya et al., 2014)","noteIndex":0},"citationItems":[{"id":4036,"uris":["http://zotero.org/users/8722651/items/GUTSGRTS"],"itemData":{"id":4036,"type":"article-journal","abstract":"Recent studies show that current IUCN Red List assessment methods can identify species vulnerable to extinction because of climate change. But species must be assessed more completely and more regularly, and adaptation actions initiated swiftly once threatened species are identified.","container-title":"Nature Climate Change","DOI":"10.1038/nclimate2455","ISSN":"1758-6798","issue":"12","journalAbbreviation":"Nature Clim Change","language":"en","license":"2014 Springer Nature Limited","note":"publisher: Nature Publishing Group","page":"1048-1049","source":"www.nature.com","title":"Preventing species extinctions resulting from climate change","volume":"4","author":[{"family":"Akçakaya","given":"H. Resit"},{"family":"Butchart","given":"Stuart H. M."},{"family":"Watson","given":"James E. M."},{"family":"Pearson","given":"Richard G."}],"issued":{"date-parts":[["2014",12]]}}}],"schema":"https://github.com/citation-style-language/schema/raw/master/csl-citation.json"} </w:instrText>
      </w:r>
      <w:r w:rsidR="00A06401">
        <w:fldChar w:fldCharType="separate"/>
      </w:r>
      <w:r w:rsidR="00A06401" w:rsidRPr="00A06401">
        <w:t>(</w:t>
      </w:r>
      <w:r w:rsidR="00E41E11">
        <w:t xml:space="preserve">e.g. </w:t>
      </w:r>
      <w:r w:rsidR="00A06401" w:rsidRPr="00A06401">
        <w:t>Akçakaya et al., 2014)</w:t>
      </w:r>
      <w:r w:rsidR="00A06401">
        <w:fldChar w:fldCharType="end"/>
      </w:r>
      <w:r w:rsidR="00E95E4D">
        <w:t xml:space="preserve">, meaning that there may be a risk of </w:t>
      </w:r>
      <w:r w:rsidR="006524E4">
        <w:t>overlooking species that are in urgent need of climate change mitigation action.</w:t>
      </w:r>
    </w:p>
    <w:p w14:paraId="60A0ABD3" w14:textId="0C25D817" w:rsidR="00E12312" w:rsidRDefault="00E12312" w:rsidP="00CA603A">
      <w:pPr>
        <w:rPr>
          <w:b/>
          <w:bCs/>
        </w:rPr>
      </w:pPr>
      <w:r>
        <w:rPr>
          <w:b/>
          <w:bCs/>
        </w:rPr>
        <w:t xml:space="preserve">Option </w:t>
      </w:r>
      <w:r w:rsidR="0068145F">
        <w:rPr>
          <w:b/>
          <w:bCs/>
        </w:rPr>
        <w:t>2</w:t>
      </w:r>
      <w:r>
        <w:rPr>
          <w:b/>
          <w:bCs/>
        </w:rPr>
        <w:t>: Utilise an existing methodology to assess species’ climate change vulnerability</w:t>
      </w:r>
    </w:p>
    <w:p w14:paraId="7B4D662E" w14:textId="77777777" w:rsidR="00FB69B0" w:rsidRDefault="00FB69B0" w:rsidP="00FB69B0">
      <w:pPr>
        <w:rPr>
          <w:i/>
          <w:iCs/>
          <w:u w:val="single"/>
        </w:rPr>
      </w:pPr>
      <w:r w:rsidRPr="009715F9">
        <w:rPr>
          <w:i/>
          <w:iCs/>
          <w:u w:val="single"/>
        </w:rPr>
        <w:t>What would this entail?</w:t>
      </w:r>
    </w:p>
    <w:p w14:paraId="5E11B4D9" w14:textId="7B958755" w:rsidR="0068145F" w:rsidRPr="00C9131D" w:rsidRDefault="00F44D77" w:rsidP="00FB69B0">
      <w:r w:rsidRPr="00E63371">
        <w:t xml:space="preserve">A wide range of methods have been developed to assess species’ </w:t>
      </w:r>
      <w:r w:rsidR="006E5CD3">
        <w:t xml:space="preserve">relative </w:t>
      </w:r>
      <w:r w:rsidRPr="00E63371">
        <w:t xml:space="preserve">vulnerability to climate change. </w:t>
      </w:r>
      <w:r w:rsidRPr="00606137">
        <w:t xml:space="preserve">It may be possible to utilise an existing method, </w:t>
      </w:r>
      <w:r w:rsidR="00BE08EE">
        <w:t xml:space="preserve">such as one of those summarised in Section </w:t>
      </w:r>
      <w:r w:rsidR="00455ABC">
        <w:t xml:space="preserve">4.4 and </w:t>
      </w:r>
      <w:r w:rsidR="007A4E00">
        <w:t xml:space="preserve">further reviewed in Annex A, </w:t>
      </w:r>
      <w:r w:rsidRPr="00606137">
        <w:t xml:space="preserve">potentially with adaptations, to conduct assessments of the climate change vulnerability of </w:t>
      </w:r>
      <w:r w:rsidR="004E2502">
        <w:t>CMS-listed migratory</w:t>
      </w:r>
      <w:r w:rsidRPr="00606137">
        <w:t xml:space="preserve"> species.</w:t>
      </w:r>
    </w:p>
    <w:p w14:paraId="6355F828" w14:textId="26B1EF3A" w:rsidR="00FB69B0" w:rsidRDefault="00FB69B0" w:rsidP="00FB69B0">
      <w:pPr>
        <w:rPr>
          <w:i/>
          <w:iCs/>
          <w:u w:val="single"/>
        </w:rPr>
      </w:pPr>
      <w:r w:rsidRPr="009715F9">
        <w:rPr>
          <w:i/>
          <w:iCs/>
          <w:u w:val="single"/>
        </w:rPr>
        <w:lastRenderedPageBreak/>
        <w:t>Advantages of this option</w:t>
      </w:r>
    </w:p>
    <w:p w14:paraId="42716C98" w14:textId="69591884" w:rsidR="00E15BC8" w:rsidRPr="00C9131D" w:rsidRDefault="00E15BC8" w:rsidP="00FB69B0">
      <w:r>
        <w:t xml:space="preserve">This option would allow </w:t>
      </w:r>
      <w:r w:rsidR="00214D7F">
        <w:t>assess</w:t>
      </w:r>
      <w:r w:rsidR="00410BB0">
        <w:t>ment of</w:t>
      </w:r>
      <w:r w:rsidR="00214D7F">
        <w:t xml:space="preserve"> the relative climate </w:t>
      </w:r>
      <w:r w:rsidR="009D3798">
        <w:t xml:space="preserve">change </w:t>
      </w:r>
      <w:r w:rsidR="00214D7F">
        <w:t xml:space="preserve">vulnerability of focal species and thus </w:t>
      </w:r>
      <w:r w:rsidR="00EC74DF">
        <w:t>prioritise</w:t>
      </w:r>
      <w:r w:rsidR="00764945">
        <w:t xml:space="preserve"> species for climate change mitigation actions </w:t>
      </w:r>
      <w:proofErr w:type="gramStart"/>
      <w:r w:rsidR="00764945">
        <w:t>on the basis of</w:t>
      </w:r>
      <w:proofErr w:type="gramEnd"/>
      <w:r w:rsidR="00764945">
        <w:t xml:space="preserve"> their vulnerability to this specific threat. </w:t>
      </w:r>
      <w:r w:rsidR="00EC74DF">
        <w:t xml:space="preserve">Making use of an existing methodology would </w:t>
      </w:r>
      <w:r w:rsidR="0022427D">
        <w:t>likely require lower</w:t>
      </w:r>
      <w:r>
        <w:t xml:space="preserve"> resource requirements </w:t>
      </w:r>
      <w:r w:rsidR="0022427D">
        <w:t>in comparison to</w:t>
      </w:r>
      <w:r>
        <w:t xml:space="preserve"> designing a new methodology</w:t>
      </w:r>
      <w:r w:rsidR="00045BC4">
        <w:t>, so may represent an efficient use of resources.</w:t>
      </w:r>
    </w:p>
    <w:p w14:paraId="305288DE" w14:textId="77777777" w:rsidR="005707BA" w:rsidRDefault="00FB69B0" w:rsidP="00CA603A">
      <w:r w:rsidRPr="009715F9">
        <w:rPr>
          <w:i/>
          <w:iCs/>
          <w:u w:val="single"/>
        </w:rPr>
        <w:t>Disadvantages of this option</w:t>
      </w:r>
      <w:r w:rsidR="005707BA" w:rsidRPr="005707BA">
        <w:t xml:space="preserve"> </w:t>
      </w:r>
    </w:p>
    <w:p w14:paraId="4B1B1830" w14:textId="3971691C" w:rsidR="001F4347" w:rsidRDefault="00430EFD" w:rsidP="00CA603A">
      <w:r>
        <w:t xml:space="preserve">This option would be considerably more resource-intensive than Option </w:t>
      </w:r>
      <w:r w:rsidR="00832E5D">
        <w:t>1</w:t>
      </w:r>
      <w:r w:rsidR="0044520A">
        <w:t xml:space="preserve">, </w:t>
      </w:r>
      <w:r w:rsidR="004F7851">
        <w:t xml:space="preserve">and </w:t>
      </w:r>
      <w:r w:rsidR="0044520A">
        <w:t xml:space="preserve">would take longer, which </w:t>
      </w:r>
      <w:r w:rsidR="00040C6F">
        <w:t>could</w:t>
      </w:r>
      <w:r w:rsidR="0044520A">
        <w:t xml:space="preserve"> delay the implementation of </w:t>
      </w:r>
      <w:r w:rsidR="00040C6F">
        <w:t>conservation responses</w:t>
      </w:r>
      <w:r w:rsidR="00906B82">
        <w:t xml:space="preserve">. </w:t>
      </w:r>
      <w:r w:rsidR="00A474E7">
        <w:t xml:space="preserve">Methodologies may require data that is not available for all CMS-listed species. </w:t>
      </w:r>
      <w:r w:rsidR="00371320">
        <w:t>Some published methodologies use different traits or measures to assess species in different species groups, so it may not be possible to produce a consistent ranking of climate change vulnerability across all species groups that are listed on the CMS Appendices.</w:t>
      </w:r>
      <w:r w:rsidR="009F0456">
        <w:t xml:space="preserve"> Most CCVS methodologies are difficult to validate in the real-world</w:t>
      </w:r>
      <w:r w:rsidR="00B96B72">
        <w:t xml:space="preserve"> </w:t>
      </w:r>
      <w:r w:rsidR="00283EB6">
        <w:t xml:space="preserve">and </w:t>
      </w:r>
      <w:r w:rsidR="00722510">
        <w:t xml:space="preserve">they </w:t>
      </w:r>
      <w:r w:rsidR="00283EB6">
        <w:t xml:space="preserve">may use arbitrary thresholds or expert judgement, </w:t>
      </w:r>
      <w:r w:rsidR="00B96B72">
        <w:t>so the reliability of their outputs</w:t>
      </w:r>
      <w:r w:rsidR="00283EB6">
        <w:t xml:space="preserve"> is</w:t>
      </w:r>
      <w:r w:rsidR="00B96B72">
        <w:t xml:space="preserve"> </w:t>
      </w:r>
      <w:r w:rsidR="00283EB6">
        <w:t>poorly</w:t>
      </w:r>
      <w:r w:rsidR="00B96B72">
        <w:t xml:space="preserve"> known</w:t>
      </w:r>
      <w:r w:rsidR="00283EB6">
        <w:t>.</w:t>
      </w:r>
      <w:r w:rsidR="00237E5A">
        <w:t xml:space="preserve"> When prioritising species for conservation action, it is important to keep in mind that climate change impacts </w:t>
      </w:r>
      <w:r w:rsidR="008A7632">
        <w:t xml:space="preserve">may act in </w:t>
      </w:r>
      <w:r w:rsidR="008B3C3E">
        <w:t xml:space="preserve">combination with other anthropogenic threats </w:t>
      </w:r>
      <w:r w:rsidR="00785E37">
        <w:fldChar w:fldCharType="begin"/>
      </w:r>
      <w:r w:rsidR="00785E37">
        <w:instrText xml:space="preserve"> ADDIN ZOTERO_ITEM CSL_CITATION {"citationID":"7QCmJ7CW","properties":{"formattedCitation":"(Capdevila et al., 2025)","plainCitation":"(Capdevila et al., 2025)","noteIndex":0},"citationItems":[{"id":4273,"uris":["http://zotero.org/users/8722651/items/ARNT97UC"],"itemData":{"id":4273,"type":"article","abstract":"Anthropogenic threats are reshaping Earth’s biodiversity at an unprecedented rate and scale1–3. Conservation policies often prioritise threats like habitat loss and exploitation based on their global prevalence. However, these assessments rarely quantify the impacts of individual or interacting threats, potential masking the true effects of the Anthropocene4–6. Here, we quantitatively analyse the trends of 3,129 vertebrate populations worldwide with documented exposure to specific and multiple threats. Populations impacted solely by habitat loss or exploitation, the most prevalent threats, do not show the fastest declines. Rather, populations exposed to disease, invasive species, pollution, and climate change decline more rapidly. However, habitat loss and exploitation – along with climate change – do act as additive interactive threats, amplifying population declines. Notably, these interactive threats contribute to population declines, more than temporal or spatial sources of variation. Finally, counterfactual scenarios show that to achieve global non-negative vertebrate population trends, we need to mitigate the effects of multiple threats. These findings underscore the urgency of addressing the compounding effects of multiple threats to halt biodiversity loss and suggest that the local-scale impacts of climate change may be more severe than previously recognized.","DOI":"10.1101/2025.01.02.630023","language":"en","license":"© 2025, Posted by Cold Spring Harbor Laboratory. This pre-print is available under a Creative Commons License (Attribution-NonCommercial-NoDerivs 4.0 International), CC BY-NC-ND 4.0, as described at http://creativecommons.org/licenses/by-nc-nd/4.0/","note":"page: 2025.01.02.630023\nsection: New Results","publisher":"bioRxiv","source":"bioRxiv","title":"Halting predicted vertebrate declines requires tackling multiple drivers of biodiversity loss","URL":"https://www.biorxiv.org/content/10.1101/2025.01.02.630023v1","author":[{"family":"Capdevila","given":"Pol"},{"family":"O’Brien","given":"Duncan"},{"family":"Marconi","given":"Valentina"},{"family":"Johnson","given":"Thomas F."},{"family":"Freeman","given":"Robin"},{"family":"McRae","given":"Louise"},{"family":"Clements","given":"Christopher F."}],"accessed":{"date-parts":[["2025",1,10]]},"issued":{"date-parts":[["2025",1,2]]}}}],"schema":"https://github.com/citation-style-language/schema/raw/master/csl-citation.json"} </w:instrText>
      </w:r>
      <w:r w:rsidR="00785E37">
        <w:fldChar w:fldCharType="separate"/>
      </w:r>
      <w:r w:rsidR="00785E37" w:rsidRPr="00785E37">
        <w:t>(Capdevila et al., 2025)</w:t>
      </w:r>
      <w:r w:rsidR="00785E37">
        <w:fldChar w:fldCharType="end"/>
      </w:r>
      <w:r w:rsidR="00237E5A">
        <w:t xml:space="preserve">, and that the species </w:t>
      </w:r>
      <w:r w:rsidR="00812627">
        <w:t>identified as being</w:t>
      </w:r>
      <w:r w:rsidR="009A6223">
        <w:t xml:space="preserve"> </w:t>
      </w:r>
      <w:r w:rsidR="00237E5A">
        <w:t>at</w:t>
      </w:r>
      <w:r w:rsidR="009A6223">
        <w:t xml:space="preserve"> most</w:t>
      </w:r>
      <w:r w:rsidR="00237E5A">
        <w:t xml:space="preserve"> risk from climate change may not be the same as th</w:t>
      </w:r>
      <w:r w:rsidR="004F2BD2">
        <w:t xml:space="preserve">e species </w:t>
      </w:r>
      <w:r w:rsidR="00CE21BD">
        <w:t xml:space="preserve">identified as being </w:t>
      </w:r>
      <w:r w:rsidR="002C3281">
        <w:t xml:space="preserve">affected by climate change that are </w:t>
      </w:r>
      <w:r w:rsidR="00237E5A">
        <w:t xml:space="preserve">at most </w:t>
      </w:r>
      <w:r w:rsidR="00256A1F">
        <w:t xml:space="preserve">overall </w:t>
      </w:r>
      <w:r w:rsidR="00237E5A">
        <w:t>risk</w:t>
      </w:r>
      <w:r w:rsidR="00785E37">
        <w:t>.</w:t>
      </w:r>
    </w:p>
    <w:p w14:paraId="49F622E9" w14:textId="2922E68C" w:rsidR="00E12312" w:rsidRDefault="00E12312" w:rsidP="00CA603A">
      <w:pPr>
        <w:rPr>
          <w:b/>
          <w:bCs/>
        </w:rPr>
      </w:pPr>
      <w:r>
        <w:rPr>
          <w:b/>
          <w:bCs/>
        </w:rPr>
        <w:t xml:space="preserve">Option </w:t>
      </w:r>
      <w:r w:rsidR="00167068">
        <w:rPr>
          <w:b/>
          <w:bCs/>
        </w:rPr>
        <w:t>3</w:t>
      </w:r>
      <w:r>
        <w:rPr>
          <w:b/>
          <w:bCs/>
        </w:rPr>
        <w:t xml:space="preserve">: </w:t>
      </w:r>
      <w:r w:rsidR="006358DF">
        <w:rPr>
          <w:b/>
          <w:bCs/>
        </w:rPr>
        <w:t>D</w:t>
      </w:r>
      <w:r>
        <w:rPr>
          <w:b/>
          <w:bCs/>
        </w:rPr>
        <w:t>evelop a</w:t>
      </w:r>
      <w:r w:rsidR="006358DF">
        <w:rPr>
          <w:b/>
          <w:bCs/>
        </w:rPr>
        <w:t xml:space="preserve"> new species climate change vulnerability methodology</w:t>
      </w:r>
    </w:p>
    <w:p w14:paraId="67245F18" w14:textId="77777777" w:rsidR="00FB69B0" w:rsidRDefault="00FB69B0" w:rsidP="00FB69B0">
      <w:pPr>
        <w:rPr>
          <w:i/>
          <w:iCs/>
          <w:u w:val="single"/>
        </w:rPr>
      </w:pPr>
      <w:r w:rsidRPr="009715F9">
        <w:rPr>
          <w:i/>
          <w:iCs/>
          <w:u w:val="single"/>
        </w:rPr>
        <w:t>What would this entail?</w:t>
      </w:r>
    </w:p>
    <w:p w14:paraId="5D4287B2" w14:textId="4D58863B" w:rsidR="00214D7F" w:rsidRPr="00606137" w:rsidRDefault="00E66946" w:rsidP="00214D7F">
      <w:pPr>
        <w:rPr>
          <w:lang w:eastAsia="en-US"/>
        </w:rPr>
      </w:pPr>
      <w:r>
        <w:rPr>
          <w:lang w:eastAsia="ja-JP"/>
        </w:rPr>
        <w:t>A</w:t>
      </w:r>
      <w:r w:rsidR="00214D7F" w:rsidRPr="00606137">
        <w:rPr>
          <w:lang w:eastAsia="ja-JP"/>
        </w:rPr>
        <w:t xml:space="preserve"> new CCVA methodology</w:t>
      </w:r>
      <w:r>
        <w:rPr>
          <w:lang w:eastAsia="ja-JP"/>
        </w:rPr>
        <w:t xml:space="preserve"> could be designed and implemented to </w:t>
      </w:r>
      <w:r w:rsidRPr="00E63371">
        <w:t xml:space="preserve">assess </w:t>
      </w:r>
      <w:r w:rsidR="00AC5605">
        <w:t xml:space="preserve">CMS-listed </w:t>
      </w:r>
      <w:r w:rsidRPr="00E63371">
        <w:t xml:space="preserve">species’ </w:t>
      </w:r>
      <w:r>
        <w:t xml:space="preserve">relative </w:t>
      </w:r>
      <w:r w:rsidRPr="00E63371">
        <w:t>vulnerability to climate change.</w:t>
      </w:r>
    </w:p>
    <w:p w14:paraId="7960FEC5" w14:textId="77777777" w:rsidR="00FB69B0" w:rsidRDefault="00FB69B0" w:rsidP="00FB69B0">
      <w:pPr>
        <w:rPr>
          <w:i/>
          <w:iCs/>
          <w:u w:val="single"/>
        </w:rPr>
      </w:pPr>
      <w:r w:rsidRPr="009715F9">
        <w:rPr>
          <w:i/>
          <w:iCs/>
          <w:u w:val="single"/>
        </w:rPr>
        <w:t>Advantages of this option</w:t>
      </w:r>
    </w:p>
    <w:p w14:paraId="79874768" w14:textId="2E990DE4" w:rsidR="00AC5605" w:rsidRPr="00C9131D" w:rsidRDefault="00AC5605" w:rsidP="00FB69B0">
      <w:pPr>
        <w:rPr>
          <w:u w:val="single"/>
        </w:rPr>
      </w:pPr>
      <w:r>
        <w:t>As with Option 2, this option would allow assess</w:t>
      </w:r>
      <w:r w:rsidR="00FC38B6">
        <w:t>ment of</w:t>
      </w:r>
      <w:r>
        <w:t xml:space="preserve"> the relative climate vulnerability of focal species and thus prioritise species for climate change mitigation actions </w:t>
      </w:r>
      <w:proofErr w:type="gramStart"/>
      <w:r>
        <w:t>on the basis of</w:t>
      </w:r>
      <w:proofErr w:type="gramEnd"/>
      <w:r>
        <w:t xml:space="preserve"> their vulnerability to this specific threat. Designing a new methodology would allow combin</w:t>
      </w:r>
      <w:r w:rsidR="00FC38B6">
        <w:t>ation</w:t>
      </w:r>
      <w:r w:rsidR="00930CE2">
        <w:t xml:space="preserve"> of</w:t>
      </w:r>
      <w:r>
        <w:t xml:space="preserve"> the best attributes of existing methodologies and tailor the method</w:t>
      </w:r>
      <w:r w:rsidR="00D806AF">
        <w:t>s</w:t>
      </w:r>
      <w:r>
        <w:t xml:space="preserve"> specifically to migratory species and their </w:t>
      </w:r>
      <w:proofErr w:type="gramStart"/>
      <w:r>
        <w:t>particular traits</w:t>
      </w:r>
      <w:proofErr w:type="gramEnd"/>
      <w:r w:rsidR="00D806AF">
        <w:t xml:space="preserve"> and climate change impact mechanisms.</w:t>
      </w:r>
    </w:p>
    <w:p w14:paraId="191AD0B7" w14:textId="77777777" w:rsidR="00FB69B0" w:rsidRPr="009715F9" w:rsidRDefault="00FB69B0" w:rsidP="00FB69B0">
      <w:pPr>
        <w:rPr>
          <w:i/>
          <w:iCs/>
          <w:u w:val="single"/>
        </w:rPr>
      </w:pPr>
      <w:r w:rsidRPr="009715F9">
        <w:rPr>
          <w:i/>
          <w:iCs/>
          <w:u w:val="single"/>
        </w:rPr>
        <w:t>Disadvantages of this option</w:t>
      </w:r>
    </w:p>
    <w:p w14:paraId="6F2B0838" w14:textId="05C15B79" w:rsidR="00674574" w:rsidRPr="00464CDA" w:rsidRDefault="00F6122E" w:rsidP="00A93628">
      <w:r>
        <w:t>Most of the disadvantages described for Option 2 also apply to Option 3</w:t>
      </w:r>
      <w:r w:rsidR="00290742">
        <w:t xml:space="preserve">, although designing a bespoke methodology may </w:t>
      </w:r>
      <w:r w:rsidR="00D9444B">
        <w:t xml:space="preserve">provide the opportunity to </w:t>
      </w:r>
      <w:r w:rsidR="00F16BBA">
        <w:t>eliminate</w:t>
      </w:r>
      <w:r w:rsidR="00290742">
        <w:t xml:space="preserve"> some of the </w:t>
      </w:r>
      <w:r w:rsidR="00F16BBA">
        <w:t xml:space="preserve">potential </w:t>
      </w:r>
      <w:r w:rsidR="00290742">
        <w:t>disadvantages relat</w:t>
      </w:r>
      <w:r w:rsidR="00F16BBA">
        <w:t>ing</w:t>
      </w:r>
      <w:r w:rsidR="00290742">
        <w:t xml:space="preserve"> to the</w:t>
      </w:r>
      <w:r w:rsidR="00E8740C">
        <w:t xml:space="preserve"> assessment methods, such as inconsistencies</w:t>
      </w:r>
      <w:r w:rsidR="00073A60">
        <w:t xml:space="preserve"> in measures</w:t>
      </w:r>
      <w:r w:rsidR="00E8740C">
        <w:t xml:space="preserve"> </w:t>
      </w:r>
      <w:r w:rsidR="009F6D5A">
        <w:t xml:space="preserve">used </w:t>
      </w:r>
      <w:r w:rsidR="00E8740C">
        <w:t xml:space="preserve">across taxonomic groups or </w:t>
      </w:r>
      <w:r w:rsidR="0031661D">
        <w:t>reliance on</w:t>
      </w:r>
      <w:r w:rsidR="00E8740C">
        <w:t xml:space="preserve"> expert judgement.</w:t>
      </w:r>
      <w:r>
        <w:t xml:space="preserve"> </w:t>
      </w:r>
      <w:r w:rsidR="00896D2C">
        <w:t xml:space="preserve">This option is likely to be the most resource-intensive, since resources would be required to both develop and </w:t>
      </w:r>
      <w:r w:rsidR="00635D7A">
        <w:t xml:space="preserve">to </w:t>
      </w:r>
      <w:r w:rsidR="00896D2C">
        <w:t xml:space="preserve">implement a </w:t>
      </w:r>
      <w:proofErr w:type="gramStart"/>
      <w:r w:rsidR="00896D2C">
        <w:t>methodology</w:t>
      </w:r>
      <w:r w:rsidR="00073A60">
        <w:t>, and</w:t>
      </w:r>
      <w:proofErr w:type="gramEnd"/>
      <w:r w:rsidR="00896D2C">
        <w:t xml:space="preserve"> </w:t>
      </w:r>
      <w:r w:rsidR="00073A60">
        <w:t>g</w:t>
      </w:r>
      <w:r w:rsidR="00896D2C">
        <w:t xml:space="preserve">iven the large number of previous CCVAs that have been published, creating a new methodology may </w:t>
      </w:r>
      <w:r w:rsidR="00635D7A">
        <w:t>represent an unnecessary duplication of effort.</w:t>
      </w:r>
    </w:p>
    <w:p w14:paraId="22497382" w14:textId="78298EB9" w:rsidR="1738BB6B" w:rsidRPr="00606137" w:rsidRDefault="409B8EA5" w:rsidP="00B14B34">
      <w:pPr>
        <w:pStyle w:val="Body-Head1"/>
      </w:pPr>
      <w:bookmarkStart w:id="50" w:name="_Toc187410226"/>
      <w:r w:rsidRPr="00606137">
        <w:t xml:space="preserve">Considerations for </w:t>
      </w:r>
      <w:r w:rsidR="2950AB45" w:rsidRPr="00606137">
        <w:t xml:space="preserve">the </w:t>
      </w:r>
      <w:r w:rsidRPr="00606137">
        <w:t>workshop</w:t>
      </w:r>
      <w:r w:rsidR="00F2840B" w:rsidRPr="00606137">
        <w:t xml:space="preserve"> directed to the Scientific Council</w:t>
      </w:r>
      <w:bookmarkEnd w:id="50"/>
      <w:r w:rsidR="00F2840B" w:rsidRPr="00606137">
        <w:t xml:space="preserve"> </w:t>
      </w:r>
    </w:p>
    <w:p w14:paraId="6B038086" w14:textId="0E258CFC" w:rsidR="00FE390B" w:rsidRPr="00606137" w:rsidRDefault="00C35E4A" w:rsidP="00B14B34">
      <w:r w:rsidRPr="007B13D8">
        <w:lastRenderedPageBreak/>
        <w:t>The CMS Migratory Species and Climate Change Expert Workshop is invited to review this document and its Annexes and to consider the following:</w:t>
      </w:r>
    </w:p>
    <w:p w14:paraId="798E58A9" w14:textId="0A182B55" w:rsidR="00CC6DD3" w:rsidRPr="00E63371" w:rsidRDefault="00CC6DD3" w:rsidP="00B14B34">
      <w:pPr>
        <w:pStyle w:val="ListParagraph"/>
        <w:numPr>
          <w:ilvl w:val="0"/>
          <w:numId w:val="163"/>
        </w:numPr>
      </w:pPr>
      <w:r w:rsidRPr="00E63371">
        <w:t xml:space="preserve">What </w:t>
      </w:r>
      <w:proofErr w:type="gramStart"/>
      <w:r w:rsidRPr="00E63371">
        <w:t>are</w:t>
      </w:r>
      <w:proofErr w:type="gramEnd"/>
      <w:r w:rsidRPr="00E63371">
        <w:t xml:space="preserve"> the key aims and desired outcomes from Decision 14.214 (b)?</w:t>
      </w:r>
    </w:p>
    <w:p w14:paraId="14A16102" w14:textId="34744D6D" w:rsidR="00CC6DD3" w:rsidRPr="00E63371" w:rsidRDefault="00FF6155" w:rsidP="00B14B34">
      <w:pPr>
        <w:pStyle w:val="ListParagraph"/>
        <w:numPr>
          <w:ilvl w:val="0"/>
          <w:numId w:val="163"/>
        </w:numPr>
      </w:pPr>
      <w:r>
        <w:t xml:space="preserve">With reference to Section 7, </w:t>
      </w:r>
      <w:r w:rsidR="00AC16B2">
        <w:t>w</w:t>
      </w:r>
      <w:r w:rsidR="00AC16B2" w:rsidRPr="00E63371">
        <w:t xml:space="preserve">hat </w:t>
      </w:r>
      <w:r w:rsidR="00CC6DD3" w:rsidRPr="00E63371">
        <w:t>is/are the most appropriate approach(es) to achieving this?</w:t>
      </w:r>
      <w:r w:rsidR="00CA2DAE">
        <w:t xml:space="preserve"> What is the preferred option for Phase 2?</w:t>
      </w:r>
    </w:p>
    <w:p w14:paraId="753CD975" w14:textId="589050B7" w:rsidR="00465853" w:rsidRPr="00C9131D" w:rsidRDefault="00FC0112" w:rsidP="00B14B34">
      <w:pPr>
        <w:rPr>
          <w:b/>
        </w:rPr>
      </w:pPr>
      <w:r>
        <w:rPr>
          <w:b/>
        </w:rPr>
        <w:t>Possible</w:t>
      </w:r>
      <w:r w:rsidRPr="00C9131D">
        <w:rPr>
          <w:b/>
        </w:rPr>
        <w:t xml:space="preserve"> </w:t>
      </w:r>
      <w:r w:rsidR="00465853" w:rsidRPr="00C9131D">
        <w:rPr>
          <w:b/>
        </w:rPr>
        <w:t>further work:</w:t>
      </w:r>
    </w:p>
    <w:p w14:paraId="00953C91" w14:textId="33755C3D" w:rsidR="00123713" w:rsidRPr="00CB4514" w:rsidRDefault="00123713" w:rsidP="00C9131D">
      <w:pPr>
        <w:pStyle w:val="ListParagraph"/>
        <w:numPr>
          <w:ilvl w:val="0"/>
          <w:numId w:val="183"/>
        </w:numPr>
      </w:pPr>
      <w:r w:rsidRPr="00CB4514">
        <w:t>Consider compiling and reviewing results from published species Climate Change Vulnerability Assessments</w:t>
      </w:r>
      <w:r w:rsidR="004A0F04" w:rsidRPr="00CB4514">
        <w:t xml:space="preserve"> </w:t>
      </w:r>
      <w:r w:rsidR="00C152B7" w:rsidRPr="00CB4514">
        <w:t xml:space="preserve">(as in </w:t>
      </w:r>
      <w:r w:rsidR="00DA7A41" w:rsidRPr="00CB4514">
        <w:t>Annex D</w:t>
      </w:r>
      <w:r w:rsidR="00C152B7" w:rsidRPr="00CB4514">
        <w:t>).</w:t>
      </w:r>
      <w:r w:rsidR="00436EF8">
        <w:t xml:space="preserve"> These would not be consistent across </w:t>
      </w:r>
      <w:proofErr w:type="gramStart"/>
      <w:r w:rsidR="00436EF8">
        <w:t>taxa, but</w:t>
      </w:r>
      <w:proofErr w:type="gramEnd"/>
      <w:r w:rsidR="00436EF8">
        <w:t xml:space="preserve"> could be an easy next step</w:t>
      </w:r>
      <w:r w:rsidR="004270EA">
        <w:t xml:space="preserve"> to identify/tag species</w:t>
      </w:r>
      <w:r w:rsidR="00580DC1">
        <w:t xml:space="preserve"> at particular risk from climate change.</w:t>
      </w:r>
    </w:p>
    <w:p w14:paraId="36ADCD60" w14:textId="38606F3F" w:rsidR="00123713" w:rsidRPr="00CB4514" w:rsidRDefault="00123713" w:rsidP="00C9131D">
      <w:pPr>
        <w:pStyle w:val="ListParagraph"/>
        <w:numPr>
          <w:ilvl w:val="0"/>
          <w:numId w:val="183"/>
        </w:numPr>
      </w:pPr>
      <w:r w:rsidRPr="00CB4514">
        <w:t xml:space="preserve">Compile and further review methods </w:t>
      </w:r>
      <w:r w:rsidR="00406EF7">
        <w:t>for undertaking</w:t>
      </w:r>
      <w:r w:rsidR="00406EF7" w:rsidRPr="00CB4514">
        <w:t xml:space="preserve"> </w:t>
      </w:r>
      <w:r w:rsidRPr="00CB4514">
        <w:t>Climate Change Vulnerability Assessments.</w:t>
      </w:r>
    </w:p>
    <w:p w14:paraId="2C9E6876" w14:textId="01ABBC88" w:rsidR="00FE390B" w:rsidRPr="00CB4514" w:rsidRDefault="7AD79352" w:rsidP="00C9131D">
      <w:pPr>
        <w:pStyle w:val="ListParagraph"/>
        <w:numPr>
          <w:ilvl w:val="0"/>
          <w:numId w:val="183"/>
        </w:numPr>
        <w:rPr>
          <w:rFonts w:eastAsia="Arial"/>
          <w:color w:val="000000" w:themeColor="text1"/>
          <w:szCs w:val="22"/>
        </w:rPr>
      </w:pPr>
      <w:r>
        <w:t xml:space="preserve">Consider </w:t>
      </w:r>
      <w:r w:rsidR="000A0C5D">
        <w:t>feasibility</w:t>
      </w:r>
      <w:r w:rsidR="2BA8614E">
        <w:t xml:space="preserve"> of producing </w:t>
      </w:r>
      <w:proofErr w:type="spellStart"/>
      <w:r w:rsidR="5351497D">
        <w:t>taxon</w:t>
      </w:r>
      <w:proofErr w:type="spellEnd"/>
      <w:r w:rsidR="5351497D">
        <w:t xml:space="preserve"> specific </w:t>
      </w:r>
      <w:r>
        <w:t>Climate Change Vulnerability Assessment template</w:t>
      </w:r>
      <w:r w:rsidR="2E0A9371">
        <w:t>s</w:t>
      </w:r>
      <w:r w:rsidR="000F5473">
        <w:t xml:space="preserve"> (based on Annex C)</w:t>
      </w:r>
      <w:r>
        <w:t xml:space="preserve">, </w:t>
      </w:r>
      <w:r w:rsidR="5DC1194D">
        <w:t>applying</w:t>
      </w:r>
      <w:r w:rsidR="3BBEB426">
        <w:t xml:space="preserve"> agreed methods, criteria and guidance. </w:t>
      </w:r>
      <w:r w:rsidR="3D2EE563">
        <w:t>Consider using</w:t>
      </w:r>
      <w:r w:rsidR="000A0C5D">
        <w:t xml:space="preserve"> </w:t>
      </w:r>
      <w:r w:rsidR="3D2EE563">
        <w:t>templates to apply across multiple species within and across taxonomic groups su</w:t>
      </w:r>
      <w:r w:rsidR="5DF56C1D">
        <w:t xml:space="preserve">ch as those </w:t>
      </w:r>
      <w:r w:rsidR="62A0DC28">
        <w:t>already identified and assessed b</w:t>
      </w:r>
      <w:r w:rsidR="5DF56C1D">
        <w:t xml:space="preserve">y Martay et al </w:t>
      </w:r>
      <w:r w:rsidR="577A771A">
        <w:t>(</w:t>
      </w:r>
      <w:r w:rsidR="5DF56C1D">
        <w:t>2023</w:t>
      </w:r>
      <w:r w:rsidR="47A534E9">
        <w:t>)</w:t>
      </w:r>
      <w:r w:rsidR="00F04AED">
        <w:t>,</w:t>
      </w:r>
      <w:r w:rsidR="47A534E9">
        <w:t xml:space="preserve"> e.g. </w:t>
      </w:r>
      <w:r w:rsidR="02D40B20" w:rsidRPr="593627D1">
        <w:rPr>
          <w:rFonts w:eastAsia="Arial"/>
          <w:color w:val="000000" w:themeColor="text1"/>
          <w:szCs w:val="22"/>
        </w:rPr>
        <w:t>Afro-Palearctic passerines, South American grassland birds, marine mammals.</w:t>
      </w:r>
    </w:p>
    <w:p w14:paraId="2F7B9899" w14:textId="3D09ED0F" w:rsidR="00FE390B" w:rsidRPr="00CB4514" w:rsidRDefault="67AB713F" w:rsidP="00C9131D">
      <w:pPr>
        <w:pStyle w:val="ListParagraph"/>
        <w:numPr>
          <w:ilvl w:val="0"/>
          <w:numId w:val="183"/>
        </w:numPr>
      </w:pPr>
      <w:r w:rsidRPr="00CB4514">
        <w:t xml:space="preserve">Compile case studies to test proposed methodology for species prioritisation and in-depth reviews to </w:t>
      </w:r>
      <w:r w:rsidR="3968D334">
        <w:t>assist with</w:t>
      </w:r>
      <w:r w:rsidRPr="00CB4514">
        <w:t xml:space="preserve"> </w:t>
      </w:r>
      <w:r w:rsidR="00345345" w:rsidRPr="00CB4514">
        <w:t>d</w:t>
      </w:r>
      <w:r w:rsidRPr="00CB4514">
        <w:t>ecision trees</w:t>
      </w:r>
      <w:r w:rsidR="0D204660">
        <w:t xml:space="preserve"> for targeting intervention priorities.</w:t>
      </w:r>
    </w:p>
    <w:p w14:paraId="394EBC1E" w14:textId="7D5172E5" w:rsidR="00FE390B" w:rsidRPr="00CB4514" w:rsidRDefault="67AB713F" w:rsidP="00C9131D">
      <w:pPr>
        <w:pStyle w:val="ListParagraph"/>
        <w:numPr>
          <w:ilvl w:val="0"/>
          <w:numId w:val="183"/>
        </w:numPr>
      </w:pPr>
      <w:r w:rsidRPr="00CB4514">
        <w:t xml:space="preserve">Seek to complete Climate Change Vulnerability Assessments for all Appendix I and II species using a standardised </w:t>
      </w:r>
      <w:proofErr w:type="spellStart"/>
      <w:r w:rsidRPr="00CB4514">
        <w:t>taxon</w:t>
      </w:r>
      <w:proofErr w:type="spellEnd"/>
      <w:r w:rsidRPr="00CB4514">
        <w:t xml:space="preserve"> specific CCVA template.</w:t>
      </w:r>
    </w:p>
    <w:p w14:paraId="7E21FDC3" w14:textId="14DC3904" w:rsidR="5AEE02D2" w:rsidRPr="00CB4514" w:rsidRDefault="67AB713F" w:rsidP="00C9131D">
      <w:pPr>
        <w:pStyle w:val="ListParagraph"/>
        <w:numPr>
          <w:ilvl w:val="0"/>
          <w:numId w:val="183"/>
        </w:numPr>
      </w:pPr>
      <w:r w:rsidRPr="00CB4514">
        <w:t xml:space="preserve">Consider revising terminology or continued use of the term ‘Vulnerability’ </w:t>
      </w:r>
      <w:proofErr w:type="gramStart"/>
      <w:r w:rsidRPr="00CB4514">
        <w:t>in light of</w:t>
      </w:r>
      <w:proofErr w:type="gramEnd"/>
      <w:r w:rsidRPr="00CB4514">
        <w:t xml:space="preserve"> evidence of species already being impacted by climate change.</w:t>
      </w:r>
    </w:p>
    <w:p w14:paraId="77D18641" w14:textId="14751C7E" w:rsidR="00FE390B" w:rsidRPr="00606137" w:rsidRDefault="0098235D" w:rsidP="00B14B34">
      <w:pPr>
        <w:pStyle w:val="Header1nonumber"/>
        <w:rPr>
          <w:rFonts w:eastAsiaTheme="minorHAnsi"/>
        </w:rPr>
      </w:pPr>
      <w:bookmarkStart w:id="51" w:name="_Toc187410227"/>
      <w:r w:rsidRPr="00E63371">
        <w:t>References</w:t>
      </w:r>
      <w:bookmarkEnd w:id="51"/>
    </w:p>
    <w:p w14:paraId="6859C9C1" w14:textId="77777777" w:rsidR="00A06401" w:rsidRPr="00A06401" w:rsidRDefault="0038401B" w:rsidP="00C9131D">
      <w:pPr>
        <w:pStyle w:val="Bibliography"/>
        <w:spacing w:after="120" w:line="240" w:lineRule="auto"/>
      </w:pPr>
      <w:r w:rsidRPr="00E63371">
        <w:fldChar w:fldCharType="begin"/>
      </w:r>
      <w:r w:rsidR="003C3291" w:rsidRPr="00E63371">
        <w:instrText xml:space="preserve"> ADDIN ZOTERO_BIBL {"uncited":[],"omitted":[],"custom":[]} CSL_BIBLIOGRAPHY </w:instrText>
      </w:r>
      <w:r w:rsidRPr="00E63371">
        <w:fldChar w:fldCharType="separate"/>
      </w:r>
      <w:r w:rsidR="00A06401" w:rsidRPr="00A06401">
        <w:t xml:space="preserve">Advani, N. K. (2014). </w:t>
      </w:r>
      <w:r w:rsidR="00A06401" w:rsidRPr="00A06401">
        <w:rPr>
          <w:i/>
          <w:iCs/>
        </w:rPr>
        <w:t>Climate Change Vulnerability Assessment For Species | Publications | WWF</w:t>
      </w:r>
      <w:r w:rsidR="00A06401" w:rsidRPr="00A06401">
        <w:t>. World Wildlife Fund, Washington, DC. https://www.worldwildlife.org/publications/climate-change-vulnerability-assessment-for-species--5</w:t>
      </w:r>
    </w:p>
    <w:p w14:paraId="579DF237" w14:textId="77777777" w:rsidR="00A06401" w:rsidRPr="00A06401" w:rsidRDefault="00A06401" w:rsidP="00C9131D">
      <w:pPr>
        <w:pStyle w:val="Bibliography"/>
        <w:spacing w:after="120" w:line="240" w:lineRule="auto"/>
      </w:pPr>
      <w:r w:rsidRPr="00A06401">
        <w:t xml:space="preserve">Advani, N. K. (2023). Assessing species vulnerability to climate change, and implementing practical solutions. </w:t>
      </w:r>
      <w:r w:rsidRPr="00A06401">
        <w:rPr>
          <w:i/>
          <w:iCs/>
        </w:rPr>
        <w:t>Biological Conservation</w:t>
      </w:r>
      <w:r w:rsidRPr="00A06401">
        <w:t xml:space="preserve">, </w:t>
      </w:r>
      <w:r w:rsidRPr="00A06401">
        <w:rPr>
          <w:i/>
          <w:iCs/>
        </w:rPr>
        <w:t>286</w:t>
      </w:r>
      <w:r w:rsidRPr="00A06401">
        <w:t>, 110284. https://doi.org/10.1016/j.biocon.2023.110284</w:t>
      </w:r>
    </w:p>
    <w:p w14:paraId="6162008B" w14:textId="77777777" w:rsidR="00A06401" w:rsidRPr="00A06401" w:rsidRDefault="00A06401" w:rsidP="00C9131D">
      <w:pPr>
        <w:pStyle w:val="Bibliography"/>
        <w:spacing w:after="120" w:line="240" w:lineRule="auto"/>
      </w:pPr>
      <w:r w:rsidRPr="00A06401">
        <w:t xml:space="preserve">Akçakaya, H. R., Butchart, S. H. M., Watson, J. E. M., &amp; Pearson, R. G. (2014). Preventing species extinctions resulting from climate change. </w:t>
      </w:r>
      <w:r w:rsidRPr="00A06401">
        <w:rPr>
          <w:i/>
          <w:iCs/>
        </w:rPr>
        <w:t>Nature Climate Change</w:t>
      </w:r>
      <w:r w:rsidRPr="00A06401">
        <w:t xml:space="preserve">, </w:t>
      </w:r>
      <w:r w:rsidRPr="00A06401">
        <w:rPr>
          <w:i/>
          <w:iCs/>
        </w:rPr>
        <w:t>4</w:t>
      </w:r>
      <w:r w:rsidRPr="00A06401">
        <w:t>(12), 1048–1049. https://doi.org/10.1038/nclimate2455</w:t>
      </w:r>
    </w:p>
    <w:p w14:paraId="07BBC92A" w14:textId="77777777" w:rsidR="00A06401" w:rsidRPr="00A06401" w:rsidRDefault="00A06401" w:rsidP="00C9131D">
      <w:pPr>
        <w:pStyle w:val="Bibliography"/>
        <w:spacing w:after="120" w:line="240" w:lineRule="auto"/>
      </w:pPr>
      <w:r w:rsidRPr="00A06401">
        <w:t xml:space="preserve">Böhm, M. (2011). </w:t>
      </w:r>
      <w:r w:rsidRPr="00A06401">
        <w:rPr>
          <w:i/>
          <w:iCs/>
        </w:rPr>
        <w:t>Climate change and migratory species—Vulnerability assessments ans next steps</w:t>
      </w:r>
      <w:r w:rsidRPr="00A06401">
        <w:t>. UNEP/CMS Technical Workshop: The Impact of Climate Change on Migratory Species: the current status and avenues for action, Tour du Valat, Camargue.</w:t>
      </w:r>
    </w:p>
    <w:p w14:paraId="4A20FC9D" w14:textId="77777777" w:rsidR="00A06401" w:rsidRPr="00A06401" w:rsidRDefault="00A06401" w:rsidP="00C9131D">
      <w:pPr>
        <w:pStyle w:val="Bibliography"/>
        <w:spacing w:after="120" w:line="240" w:lineRule="auto"/>
      </w:pPr>
      <w:r w:rsidRPr="00A06401">
        <w:lastRenderedPageBreak/>
        <w:t xml:space="preserve">Capdevila, P., O’Brien, D., Marconi, V., Johnson, T. F., Freeman, R., McRae, L., &amp; Clements, C. F. (2025). </w:t>
      </w:r>
      <w:r w:rsidRPr="00A06401">
        <w:rPr>
          <w:i/>
          <w:iCs/>
        </w:rPr>
        <w:t>Halting predicted vertebrate declines requires tackling multiple drivers of biodiversity loss</w:t>
      </w:r>
      <w:r w:rsidRPr="00A06401">
        <w:t xml:space="preserve"> (p. 2025.01.02.630023). bioRxiv. https://doi.org/10.1101/2025.01.02.630023</w:t>
      </w:r>
    </w:p>
    <w:p w14:paraId="6E880141" w14:textId="77777777" w:rsidR="00A06401" w:rsidRPr="00A06401" w:rsidRDefault="00A06401" w:rsidP="00C9131D">
      <w:pPr>
        <w:pStyle w:val="Bibliography"/>
        <w:spacing w:after="120" w:line="240" w:lineRule="auto"/>
      </w:pPr>
      <w:r w:rsidRPr="00A06401">
        <w:t xml:space="preserve">CMS. (2008). </w:t>
      </w:r>
      <w:r w:rsidRPr="00A06401">
        <w:rPr>
          <w:i/>
          <w:iCs/>
        </w:rPr>
        <w:t>UNEP/CMS/CCWS2017/Inf.3 Climate Change Impacts on Migratory Species</w:t>
      </w:r>
      <w:r w:rsidRPr="00A06401">
        <w:t>. https://www.cms.int/en/document/cms-resolution-97-climate-change-impacts-migratory-species</w:t>
      </w:r>
    </w:p>
    <w:p w14:paraId="72A4FBDE" w14:textId="77777777" w:rsidR="00A06401" w:rsidRPr="00A06401" w:rsidRDefault="00A06401" w:rsidP="00C9131D">
      <w:pPr>
        <w:pStyle w:val="Bibliography"/>
        <w:spacing w:after="120" w:line="240" w:lineRule="auto"/>
      </w:pPr>
      <w:r w:rsidRPr="00A06401">
        <w:t xml:space="preserve">CMS. (2017). </w:t>
      </w:r>
      <w:r w:rsidRPr="00A06401">
        <w:rPr>
          <w:i/>
          <w:iCs/>
        </w:rPr>
        <w:t>UNEP/CMS/Resolution 12.21 Climate Change and Migratory Species</w:t>
      </w:r>
      <w:r w:rsidRPr="00A06401">
        <w:t>. https://www.cms.int/en/document/climate-change-and-migratory-species-3</w:t>
      </w:r>
    </w:p>
    <w:p w14:paraId="3E5F6B29" w14:textId="77777777" w:rsidR="00A06401" w:rsidRPr="00A06401" w:rsidRDefault="00A06401" w:rsidP="00C9131D">
      <w:pPr>
        <w:pStyle w:val="Bibliography"/>
        <w:spacing w:after="120" w:line="240" w:lineRule="auto"/>
      </w:pPr>
      <w:r w:rsidRPr="00A06401">
        <w:t xml:space="preserve">CMS. (2024a). </w:t>
      </w:r>
      <w:r w:rsidRPr="00A06401">
        <w:rPr>
          <w:i/>
          <w:iCs/>
        </w:rPr>
        <w:t>ETF7/Inf.2 Decisions of the Conference of the Parties to CMS in effect after its 14th meeting</w:t>
      </w:r>
      <w:r w:rsidRPr="00A06401">
        <w:t>. https://www.cms.int/en/document/cms-cop14-decisions</w:t>
      </w:r>
    </w:p>
    <w:p w14:paraId="6D9ED2F1" w14:textId="77777777" w:rsidR="00A06401" w:rsidRPr="00A06401" w:rsidRDefault="00A06401" w:rsidP="00C9131D">
      <w:pPr>
        <w:pStyle w:val="Bibliography"/>
        <w:spacing w:after="120" w:line="240" w:lineRule="auto"/>
      </w:pPr>
      <w:r w:rsidRPr="00A06401">
        <w:t xml:space="preserve">CMS. (2024b). </w:t>
      </w:r>
      <w:r w:rsidRPr="00A06401">
        <w:rPr>
          <w:i/>
          <w:iCs/>
        </w:rPr>
        <w:t>Resolution 12.21 (Rev.COP14) Climate change and migratory species</w:t>
      </w:r>
      <w:r w:rsidRPr="00A06401">
        <w:t>. https://www.cms.int/en/document/climate-change-and-migratory-species-11</w:t>
      </w:r>
    </w:p>
    <w:p w14:paraId="010F5999" w14:textId="77777777" w:rsidR="00A06401" w:rsidRPr="00A06401" w:rsidRDefault="00A06401" w:rsidP="00C9131D">
      <w:pPr>
        <w:pStyle w:val="Bibliography"/>
        <w:spacing w:after="120" w:line="240" w:lineRule="auto"/>
      </w:pPr>
      <w:r w:rsidRPr="00A06401">
        <w:t xml:space="preserve">Foden, W. B. (2016). </w:t>
      </w:r>
      <w:r w:rsidRPr="00A06401">
        <w:rPr>
          <w:i/>
          <w:iCs/>
        </w:rPr>
        <w:t>IUCN SSC guidelines for assessing species’ vulnerability to climate change</w:t>
      </w:r>
      <w:r w:rsidRPr="00A06401">
        <w:t xml:space="preserve"> [Resource]. https://iucn.org/resources/publication/iucn-ssc-guidelines-assessing-species-vulnerability-climate-change</w:t>
      </w:r>
    </w:p>
    <w:p w14:paraId="44ECE161" w14:textId="77777777" w:rsidR="00A06401" w:rsidRPr="00A06401" w:rsidRDefault="00A06401" w:rsidP="00C9131D">
      <w:pPr>
        <w:pStyle w:val="Bibliography"/>
        <w:spacing w:after="120" w:line="240" w:lineRule="auto"/>
      </w:pPr>
      <w:r w:rsidRPr="00A06401">
        <w:t xml:space="preserve">Foden, W. B., Butchart, S. H. M., Stuart, S. N., Vié, J.-C., Akçakaya, H. R., Angulo, A., DeVantier, L. M., Gutsche, A., Turak, E., Cao, L., Donner, S. D., Katariya, V., Bernard, R., Holland, R. A., Hughes, A. F., O’Hanlon, S. E., Garnett, S. T., Şekercioğlu, Ç. H., &amp; Mace, G. M. (2013). Identifying the World’s Most Climate Change Vulnerable Species: A Systematic Trait-Based Assessment of all Birds, Amphibians and Corals. </w:t>
      </w:r>
      <w:r w:rsidRPr="00A06401">
        <w:rPr>
          <w:i/>
          <w:iCs/>
        </w:rPr>
        <w:t>PLOS ONE</w:t>
      </w:r>
      <w:r w:rsidRPr="00A06401">
        <w:t xml:space="preserve">, </w:t>
      </w:r>
      <w:r w:rsidRPr="00A06401">
        <w:rPr>
          <w:i/>
          <w:iCs/>
        </w:rPr>
        <w:t>8</w:t>
      </w:r>
      <w:r w:rsidRPr="00A06401">
        <w:t>(6), e65427. https://doi.org/10.1371/journal.pone.0065427</w:t>
      </w:r>
    </w:p>
    <w:p w14:paraId="4E8F12D1" w14:textId="77777777" w:rsidR="00A06401" w:rsidRPr="00A06401" w:rsidRDefault="00A06401" w:rsidP="00C9131D">
      <w:pPr>
        <w:pStyle w:val="Bibliography"/>
        <w:spacing w:after="120" w:line="240" w:lineRule="auto"/>
      </w:pPr>
      <w:r w:rsidRPr="00A06401">
        <w:t xml:space="preserve">Foden, W. B., Pacifici, M., &amp; Hole, D. (2016). Chapter 2. Setting the scene. In W. B. Foden &amp; B. E. Young (Eds.), </w:t>
      </w:r>
      <w:r w:rsidRPr="00A06401">
        <w:rPr>
          <w:i/>
          <w:iCs/>
        </w:rPr>
        <w:t>IUCN SSC Guidelines for Assessing Species’ Vulnerability to Climate Change. Version 1.0. Occasional Paper of the IUCN Species Survival Commission No. 59</w:t>
      </w:r>
      <w:r w:rsidRPr="00A06401">
        <w:t xml:space="preserve"> (pp. 5–12). IUCN Species Survival Commission.</w:t>
      </w:r>
    </w:p>
    <w:p w14:paraId="61D1B34A" w14:textId="77777777" w:rsidR="00A06401" w:rsidRPr="00A06401" w:rsidRDefault="00A06401" w:rsidP="00C9131D">
      <w:pPr>
        <w:pStyle w:val="Bibliography"/>
        <w:spacing w:after="120" w:line="240" w:lineRule="auto"/>
      </w:pPr>
      <w:r w:rsidRPr="00A06401">
        <w:t xml:space="preserve">Foden, W. B., Young, B. E., Akçakaya, H. R., Garcia, R. A., Hoffmann, A. A., Stein, B. A., Thomas, C. D., Wheatley, C. J., Bickford, D., Carr, J. A., Hole, D. G., Martin, T. G., Pacifici, M., Pearce-Higgins, J. W., Platts, P. J., Visconti, P., Watson, J. E. M., &amp; Huntley, B. (2019). Climate change vulnerability assessment of species. </w:t>
      </w:r>
      <w:r w:rsidRPr="00A06401">
        <w:rPr>
          <w:i/>
          <w:iCs/>
        </w:rPr>
        <w:t>WIREs Climate Change</w:t>
      </w:r>
      <w:r w:rsidRPr="00A06401">
        <w:t xml:space="preserve">, </w:t>
      </w:r>
      <w:r w:rsidRPr="00A06401">
        <w:rPr>
          <w:i/>
          <w:iCs/>
        </w:rPr>
        <w:t>10</w:t>
      </w:r>
      <w:r w:rsidRPr="00A06401">
        <w:t>(1), e551. https://doi.org/10.1002/wcc.551</w:t>
      </w:r>
    </w:p>
    <w:p w14:paraId="44D81625" w14:textId="77777777" w:rsidR="00A06401" w:rsidRPr="00A06401" w:rsidRDefault="00A06401" w:rsidP="00C9131D">
      <w:pPr>
        <w:pStyle w:val="Bibliography"/>
        <w:spacing w:after="120" w:line="240" w:lineRule="auto"/>
      </w:pPr>
      <w:r w:rsidRPr="00A06401">
        <w:t xml:space="preserve">Garcia, R. A., Araújo, M. B., Burgess, N. D., Foden, W. B., Gutsche, A., Rahbek, C., &amp; Cabeza, M. (2014). Matching species traits to projected threats and opportunities from climate change. </w:t>
      </w:r>
      <w:r w:rsidRPr="00A06401">
        <w:rPr>
          <w:i/>
          <w:iCs/>
        </w:rPr>
        <w:t>Journal of Biogeography</w:t>
      </w:r>
      <w:r w:rsidRPr="00A06401">
        <w:t xml:space="preserve">, </w:t>
      </w:r>
      <w:r w:rsidRPr="00A06401">
        <w:rPr>
          <w:i/>
          <w:iCs/>
        </w:rPr>
        <w:t>41</w:t>
      </w:r>
      <w:r w:rsidRPr="00A06401">
        <w:t>(4), 724–735. https://doi.org/10.1111/jbi.12257</w:t>
      </w:r>
    </w:p>
    <w:p w14:paraId="30D65160" w14:textId="77777777" w:rsidR="00A06401" w:rsidRPr="00A06401" w:rsidRDefault="00A06401" w:rsidP="00C9131D">
      <w:pPr>
        <w:pStyle w:val="Bibliography"/>
        <w:spacing w:after="120" w:line="240" w:lineRule="auto"/>
      </w:pPr>
      <w:r w:rsidRPr="00A06401">
        <w:t xml:space="preserve">Garnett, S., Franklin, D., &amp; Ehmke, G. (2013). </w:t>
      </w:r>
      <w:r w:rsidRPr="00A06401">
        <w:rPr>
          <w:i/>
          <w:iCs/>
        </w:rPr>
        <w:t>Climate change adaptation strategies for Australian birds</w:t>
      </w:r>
      <w:r w:rsidRPr="00A06401">
        <w:t xml:space="preserve"> (Australia,Northern Territory,South Australia,Tasmania,Norfolk Island) [Report]. National Climate Change Adaptation Research Facility. https://apo.org.au/node/34139</w:t>
      </w:r>
    </w:p>
    <w:p w14:paraId="28FC91BD" w14:textId="77777777" w:rsidR="00A06401" w:rsidRPr="00A06401" w:rsidRDefault="00A06401" w:rsidP="00C9131D">
      <w:pPr>
        <w:pStyle w:val="Bibliography"/>
        <w:spacing w:after="120" w:line="240" w:lineRule="auto"/>
      </w:pPr>
      <w:r w:rsidRPr="00A06401">
        <w:t xml:space="preserve">Gregory, R. D., Stephen G. Willis, Willis, S. G., Frédéric Jiguet, Jiguet, F., Petr Voříšek, Voříšek, P., Alena Klvaňová, Klvaňová, A., A. van Strien, van Strien, A. J., Brian Huntley, Huntley, B., Yvonne C. Collingham, Collingham, Y. C., Denis Couvet, Couvet, D., Rhys E. Green, &amp; Green, R. E. (2009). An indicator of the impact of climatic change on European bird populations. </w:t>
      </w:r>
      <w:r w:rsidRPr="00A06401">
        <w:rPr>
          <w:i/>
          <w:iCs/>
        </w:rPr>
        <w:t>PLOS ONE</w:t>
      </w:r>
      <w:r w:rsidRPr="00A06401">
        <w:t xml:space="preserve">, </w:t>
      </w:r>
      <w:r w:rsidRPr="00A06401">
        <w:rPr>
          <w:i/>
          <w:iCs/>
        </w:rPr>
        <w:t>4</w:t>
      </w:r>
      <w:r w:rsidRPr="00A06401">
        <w:t>(3). https://doi.org/10.1371/journal.pone.0004678</w:t>
      </w:r>
    </w:p>
    <w:p w14:paraId="7C6FCC89" w14:textId="77777777" w:rsidR="00A06401" w:rsidRPr="00A06401" w:rsidRDefault="00A06401" w:rsidP="00C9131D">
      <w:pPr>
        <w:pStyle w:val="Bibliography"/>
        <w:spacing w:after="120" w:line="240" w:lineRule="auto"/>
      </w:pPr>
      <w:r w:rsidRPr="00A06401">
        <w:t xml:space="preserve">Häkkinen, H., Petrovan, S. O., Sutherland, W. J., Dias, M. P., Ameca, E. I., Oppel, S., Ramírez, I., Lawson, B., Lehikoinen, A., Bowgen, K. M., Taylor, N. G., &amp; Pettorelli, N. </w:t>
      </w:r>
      <w:r w:rsidRPr="00A06401">
        <w:lastRenderedPageBreak/>
        <w:t xml:space="preserve">(2022). Linking climate change vulnerability research and evidence on conservation action effectiveness to safeguard European seabird populations. </w:t>
      </w:r>
      <w:r w:rsidRPr="00A06401">
        <w:rPr>
          <w:i/>
          <w:iCs/>
        </w:rPr>
        <w:t>Journal of Applied Ecology</w:t>
      </w:r>
      <w:r w:rsidRPr="00A06401">
        <w:t xml:space="preserve">, </w:t>
      </w:r>
      <w:r w:rsidRPr="00A06401">
        <w:rPr>
          <w:i/>
          <w:iCs/>
        </w:rPr>
        <w:t>59</w:t>
      </w:r>
      <w:r w:rsidRPr="00A06401">
        <w:t>(5), 1178–1186. https://doi.org/10.1111/1365-2664.14133</w:t>
      </w:r>
    </w:p>
    <w:p w14:paraId="68068B8B" w14:textId="77777777" w:rsidR="00A06401" w:rsidRPr="00A06401" w:rsidRDefault="00A06401" w:rsidP="00C9131D">
      <w:pPr>
        <w:pStyle w:val="Bibliography"/>
        <w:spacing w:after="120" w:line="240" w:lineRule="auto"/>
      </w:pPr>
      <w:r w:rsidRPr="00A06401">
        <w:t xml:space="preserve">Intergovernmental Panel on Climate Change. (2007). </w:t>
      </w:r>
      <w:r w:rsidRPr="00A06401">
        <w:rPr>
          <w:i/>
          <w:iCs/>
        </w:rPr>
        <w:t>Impacts, adaptation and vulnerability. Contribution of working group II to the fourth assessment report of the Intergovernmental Panel on Climate Change, 2007</w:t>
      </w:r>
      <w:r w:rsidRPr="00A06401">
        <w:t>. Cambridge University Press. https://www.ipcc.ch/report/ar4/wg2/</w:t>
      </w:r>
    </w:p>
    <w:p w14:paraId="5E24435D" w14:textId="77777777" w:rsidR="00A06401" w:rsidRPr="00A06401" w:rsidRDefault="00A06401" w:rsidP="00C9131D">
      <w:pPr>
        <w:pStyle w:val="Bibliography"/>
        <w:spacing w:after="120" w:line="240" w:lineRule="auto"/>
      </w:pPr>
      <w:r w:rsidRPr="00A06401">
        <w:t xml:space="preserve">Kearney, M., &amp; Porter, W. (2009). Mechanistic niche modelling: Combining physiological and spatial data to predict species’ ranges. </w:t>
      </w:r>
      <w:r w:rsidRPr="00A06401">
        <w:rPr>
          <w:i/>
          <w:iCs/>
        </w:rPr>
        <w:t>Ecology Letters</w:t>
      </w:r>
      <w:r w:rsidRPr="00A06401">
        <w:t xml:space="preserve">, </w:t>
      </w:r>
      <w:r w:rsidRPr="00A06401">
        <w:rPr>
          <w:i/>
          <w:iCs/>
        </w:rPr>
        <w:t>12</w:t>
      </w:r>
      <w:r w:rsidRPr="00A06401">
        <w:t>(4), 334–350. https://doi.org/10.1111/j.1461-0248.2008.01277.x</w:t>
      </w:r>
    </w:p>
    <w:p w14:paraId="303927E5" w14:textId="77777777" w:rsidR="00A06401" w:rsidRPr="00A06401" w:rsidRDefault="00A06401" w:rsidP="00C9131D">
      <w:pPr>
        <w:pStyle w:val="Bibliography"/>
        <w:spacing w:after="120" w:line="240" w:lineRule="auto"/>
      </w:pPr>
      <w:r w:rsidRPr="00A06401">
        <w:t xml:space="preserve">Lankford, A. J., Svancara, L. K., Lawler, J. J., &amp; Vierling, K. (2014). Comparison of climate change vulnerability assessments for wildlife. </w:t>
      </w:r>
      <w:r w:rsidRPr="00A06401">
        <w:rPr>
          <w:i/>
          <w:iCs/>
        </w:rPr>
        <w:t>Wildlife Society Bulletin - Record Set Up In Error</w:t>
      </w:r>
      <w:r w:rsidRPr="00A06401">
        <w:t xml:space="preserve">, </w:t>
      </w:r>
      <w:r w:rsidRPr="00A06401">
        <w:rPr>
          <w:i/>
          <w:iCs/>
        </w:rPr>
        <w:t>38</w:t>
      </w:r>
      <w:r w:rsidRPr="00A06401">
        <w:t>(2), 386–394. https://doi.org/10.1002/wsb.399</w:t>
      </w:r>
    </w:p>
    <w:p w14:paraId="1BBC3F41" w14:textId="77777777" w:rsidR="00A06401" w:rsidRPr="00A06401" w:rsidRDefault="00A06401" w:rsidP="00C9131D">
      <w:pPr>
        <w:pStyle w:val="Bibliography"/>
        <w:spacing w:after="120" w:line="240" w:lineRule="auto"/>
      </w:pPr>
      <w:r w:rsidRPr="00A06401">
        <w:t xml:space="preserve">Mancini, G., Santini, L., Cazalis, V., Akçakaya, H. R., Lucas, P. M., Brooks, T. M., Foden, W., &amp; Di Marco, M. (2024). A standard approach for including climate change responses in IUCN Red List assessments. </w:t>
      </w:r>
      <w:r w:rsidRPr="00A06401">
        <w:rPr>
          <w:i/>
          <w:iCs/>
        </w:rPr>
        <w:t>Conservation Biology</w:t>
      </w:r>
      <w:r w:rsidRPr="00A06401">
        <w:t xml:space="preserve">, </w:t>
      </w:r>
      <w:r w:rsidRPr="00A06401">
        <w:rPr>
          <w:i/>
          <w:iCs/>
        </w:rPr>
        <w:t>38</w:t>
      </w:r>
      <w:r w:rsidRPr="00A06401">
        <w:t>(3), e14227. https://doi.org/10.1111/cobi.14227</w:t>
      </w:r>
    </w:p>
    <w:p w14:paraId="1FD369E5" w14:textId="77777777" w:rsidR="00A06401" w:rsidRPr="00A06401" w:rsidRDefault="00A06401" w:rsidP="00C9131D">
      <w:pPr>
        <w:pStyle w:val="Bibliography"/>
        <w:spacing w:after="120" w:line="240" w:lineRule="auto"/>
      </w:pPr>
      <w:r w:rsidRPr="00A06401">
        <w:t xml:space="preserve">Martay, B., Macphie, K. H., Bowgen, K. M., Pearce-Higgins, J. W., Robinson, R. A., Scott, S. E., &amp; Williams, J. M. (2023). </w:t>
      </w:r>
      <w:r w:rsidRPr="00A06401">
        <w:rPr>
          <w:i/>
          <w:iCs/>
        </w:rPr>
        <w:t>Climate change and migratory species: A review of impacts, conservation actions, indicators and ecosystem services</w:t>
      </w:r>
      <w:r w:rsidRPr="00A06401">
        <w:t>. JNCC. https://hub.jncc.gov.uk/assets/9989a5a2-1745-4532-a9f4-92c0c50ca304</w:t>
      </w:r>
    </w:p>
    <w:p w14:paraId="0C924266" w14:textId="77777777" w:rsidR="00A06401" w:rsidRPr="00A06401" w:rsidRDefault="00A06401" w:rsidP="00C9131D">
      <w:pPr>
        <w:pStyle w:val="Bibliography"/>
        <w:spacing w:after="120" w:line="240" w:lineRule="auto"/>
      </w:pPr>
      <w:r w:rsidRPr="00A06401">
        <w:t xml:space="preserve">McNamara, A. (2010). </w:t>
      </w:r>
      <w:r w:rsidRPr="00A06401">
        <w:rPr>
          <w:i/>
          <w:iCs/>
        </w:rPr>
        <w:t>UNEP/CMS/ScC16/Inf.8.1 Climate Change Vulnerability of Migratory Species</w:t>
      </w:r>
      <w:r w:rsidRPr="00A06401">
        <w:t xml:space="preserve"> (UNEP/CMS/ScC16/Inf.8.1). Climate Change Thematic Programme, Zoological Society of London. https://www.cms.int/en/document/report-climate-change-vulnerability-migratory-species-0</w:t>
      </w:r>
    </w:p>
    <w:p w14:paraId="6209EC1D" w14:textId="77777777" w:rsidR="00A06401" w:rsidRPr="00A06401" w:rsidRDefault="00A06401" w:rsidP="00C9131D">
      <w:pPr>
        <w:pStyle w:val="Bibliography"/>
        <w:spacing w:after="120" w:line="240" w:lineRule="auto"/>
      </w:pPr>
      <w:r w:rsidRPr="00A06401">
        <w:t xml:space="preserve">Monahan, W. B. (2009). A Mechanistic Niche Model for Measuring Species’ Distributional Responses to Seasonal Temperature Gradients. </w:t>
      </w:r>
      <w:r w:rsidRPr="00A06401">
        <w:rPr>
          <w:i/>
          <w:iCs/>
        </w:rPr>
        <w:t>PLOS ONE</w:t>
      </w:r>
      <w:r w:rsidRPr="00A06401">
        <w:t xml:space="preserve">, </w:t>
      </w:r>
      <w:r w:rsidRPr="00A06401">
        <w:rPr>
          <w:i/>
          <w:iCs/>
        </w:rPr>
        <w:t>4</w:t>
      </w:r>
      <w:r w:rsidRPr="00A06401">
        <w:t>(11), e7921. https://doi.org/10.1371/journal.pone.0007921</w:t>
      </w:r>
    </w:p>
    <w:p w14:paraId="31B4030E" w14:textId="77777777" w:rsidR="00A06401" w:rsidRPr="00A06401" w:rsidRDefault="00A06401" w:rsidP="00C9131D">
      <w:pPr>
        <w:pStyle w:val="Bibliography"/>
        <w:spacing w:after="120" w:line="240" w:lineRule="auto"/>
      </w:pPr>
      <w:r w:rsidRPr="00A06401">
        <w:t xml:space="preserve">Pacifici, M., Foden, W. B., Visconti, P., Watson, J. E. M., Butchart, S. H. M., Kovacs, K. M., Scheffers, B. R., Hole, D. G., Martin, T. G., Akçakaya, H. R., Corlett, R. T., Huntley, B., Bickford, D., Carr, J. A., Hoffmann, A. A., Midgley, G. F., Pearce-Kelly, P., Pearson, R. G., Williams, S. E., … Rondinini, C. (2015). Assessing species vulnerability to climate change. </w:t>
      </w:r>
      <w:r w:rsidRPr="00A06401">
        <w:rPr>
          <w:i/>
          <w:iCs/>
        </w:rPr>
        <w:t>Nature Climate Change</w:t>
      </w:r>
      <w:r w:rsidRPr="00A06401">
        <w:t xml:space="preserve">, </w:t>
      </w:r>
      <w:r w:rsidRPr="00A06401">
        <w:rPr>
          <w:i/>
          <w:iCs/>
        </w:rPr>
        <w:t>5</w:t>
      </w:r>
      <w:r w:rsidRPr="00A06401">
        <w:t>(3), 215–224. https://doi.org/10.1038/nclimate2448</w:t>
      </w:r>
    </w:p>
    <w:p w14:paraId="61E606DA" w14:textId="77777777" w:rsidR="00A06401" w:rsidRPr="00A06401" w:rsidRDefault="00A06401" w:rsidP="00C9131D">
      <w:pPr>
        <w:pStyle w:val="Bibliography"/>
        <w:spacing w:after="120" w:line="240" w:lineRule="auto"/>
      </w:pPr>
      <w:r w:rsidRPr="00A06401">
        <w:t xml:space="preserve">Pilfold, N. W., McCall, A., Derocher, A. E., Lunn, N. J., &amp; Richardson, E. (2016). Migratory response of polar bears to sea ice loss: To swim or not to swim. </w:t>
      </w:r>
      <w:r w:rsidRPr="00A06401">
        <w:rPr>
          <w:i/>
          <w:iCs/>
        </w:rPr>
        <w:t>Ecography</w:t>
      </w:r>
      <w:r w:rsidRPr="00A06401">
        <w:t xml:space="preserve">, </w:t>
      </w:r>
      <w:r w:rsidRPr="00A06401">
        <w:rPr>
          <w:i/>
          <w:iCs/>
        </w:rPr>
        <w:t>40</w:t>
      </w:r>
      <w:r w:rsidRPr="00A06401">
        <w:t>(1), 189–199. https://doi.org/10.1111/ecog.02109</w:t>
      </w:r>
    </w:p>
    <w:p w14:paraId="50A1C012" w14:textId="77777777" w:rsidR="00A06401" w:rsidRPr="00A06401" w:rsidRDefault="00A06401" w:rsidP="00C9131D">
      <w:pPr>
        <w:pStyle w:val="Bibliography"/>
        <w:spacing w:after="120" w:line="240" w:lineRule="auto"/>
      </w:pPr>
      <w:r w:rsidRPr="00A06401">
        <w:t xml:space="preserve">Robinson, R. A., Learmonth, J. A., Hutson, A. M., Macleod, C. D., Sparks, T. H., Leech, D. I., Pierce, G. J., Rehfisch, M. M., &amp; Crick, H. Q. P. (2005). </w:t>
      </w:r>
      <w:r w:rsidRPr="00A06401">
        <w:rPr>
          <w:i/>
          <w:iCs/>
        </w:rPr>
        <w:t>Climate change and migratory species</w:t>
      </w:r>
      <w:r w:rsidRPr="00A06401">
        <w:t xml:space="preserve"> (414). British Trust for Ornithology. https://www.bto.org/our-science/publications/research-reports/climate-change-and-migratory-species</w:t>
      </w:r>
    </w:p>
    <w:p w14:paraId="68525B70" w14:textId="77777777" w:rsidR="00A06401" w:rsidRPr="00A06401" w:rsidRDefault="00A06401" w:rsidP="00C9131D">
      <w:pPr>
        <w:pStyle w:val="Bibliography"/>
        <w:spacing w:after="120" w:line="240" w:lineRule="auto"/>
      </w:pPr>
      <w:r w:rsidRPr="00A06401">
        <w:t xml:space="preserve">Stephens, P. A., Mason, L. R., Green, R. E., Gregory, R. D., Sauer, J. R., Alison, J., Aunins, A., Brotons, L., Butchart, S. H. M., Campedelli, T., Chodkiewicz, T., Chylarecki, P., Crowe, O., Elts, J., Escandell, V., Foppen, R. P. B., Heldbjerg, H., Herrando, S., Husby, M., … Willis, S. G. (2016). Consistent response of bird populations to climate change on two continents. </w:t>
      </w:r>
      <w:r w:rsidRPr="00A06401">
        <w:rPr>
          <w:i/>
          <w:iCs/>
        </w:rPr>
        <w:t>Science</w:t>
      </w:r>
      <w:r w:rsidRPr="00A06401">
        <w:t xml:space="preserve">, </w:t>
      </w:r>
      <w:r w:rsidRPr="00A06401">
        <w:rPr>
          <w:i/>
          <w:iCs/>
        </w:rPr>
        <w:t>352</w:t>
      </w:r>
      <w:r w:rsidRPr="00A06401">
        <w:t>(6281), 84–87. https://doi.org/10.1126/science.aac4858</w:t>
      </w:r>
    </w:p>
    <w:p w14:paraId="3A8ABCEB" w14:textId="77777777" w:rsidR="00A06401" w:rsidRPr="00A06401" w:rsidRDefault="00A06401" w:rsidP="00C9131D">
      <w:pPr>
        <w:pStyle w:val="Bibliography"/>
        <w:spacing w:after="120" w:line="240" w:lineRule="auto"/>
      </w:pPr>
      <w:r w:rsidRPr="00A06401">
        <w:lastRenderedPageBreak/>
        <w:t xml:space="preserve">Thomas, C. D., Hill, J. K., Anderson, B. J., Bailey, S., Beale, C. M., Bradbury, R. B., Bulman, C. R., Crick, H. Q. P., Eigenbrod, F., Griffiths, H. M., Kunin, W. E., Oliver, T. H., Walmsley, C. A., Watts, K., Worsfold, N. T., &amp; Yardley, T. (2011). A framework for assessing threats and benefits to species responding to climate change. </w:t>
      </w:r>
      <w:r w:rsidRPr="00A06401">
        <w:rPr>
          <w:i/>
          <w:iCs/>
        </w:rPr>
        <w:t>Methods in Ecology and Evolution</w:t>
      </w:r>
      <w:r w:rsidRPr="00A06401">
        <w:t xml:space="preserve">, </w:t>
      </w:r>
      <w:r w:rsidRPr="00A06401">
        <w:rPr>
          <w:i/>
          <w:iCs/>
        </w:rPr>
        <w:t>2</w:t>
      </w:r>
      <w:r w:rsidRPr="00A06401">
        <w:t>(2), 125–142. https://doi.org/10.1111/j.2041-210X.2010.00065.x</w:t>
      </w:r>
    </w:p>
    <w:p w14:paraId="777E460E" w14:textId="77777777" w:rsidR="00A06401" w:rsidRPr="00A06401" w:rsidRDefault="00A06401" w:rsidP="00C9131D">
      <w:pPr>
        <w:pStyle w:val="Bibliography"/>
        <w:spacing w:after="120" w:line="240" w:lineRule="auto"/>
      </w:pPr>
      <w:r w:rsidRPr="00A06401">
        <w:t xml:space="preserve">Willis, S. G., Foden, W., Baker, D. J., Belle, E., Burgess, N. D., Carr, J. A., Doswald, N., Garcia, R. A., Hartley, A., Hof, C., Newbold, T., Rahbek, C., Smith, R. J., Visconti, P., Young, B. E., &amp; Butchart, S. H. M. (2015). Integrating climate change vulnerability assessments from species distribution models and trait-based approaches. </w:t>
      </w:r>
      <w:r w:rsidRPr="00A06401">
        <w:rPr>
          <w:i/>
          <w:iCs/>
        </w:rPr>
        <w:t>Biological Conservation</w:t>
      </w:r>
      <w:r w:rsidRPr="00A06401">
        <w:t xml:space="preserve">, </w:t>
      </w:r>
      <w:r w:rsidRPr="00A06401">
        <w:rPr>
          <w:i/>
          <w:iCs/>
        </w:rPr>
        <w:t>190</w:t>
      </w:r>
      <w:r w:rsidRPr="00A06401">
        <w:t>, 167–178. https://doi.org/10.1016/j.biocon.2015.05.001</w:t>
      </w:r>
    </w:p>
    <w:p w14:paraId="42527A40" w14:textId="77777777" w:rsidR="00A06401" w:rsidRPr="00A06401" w:rsidRDefault="00A06401" w:rsidP="00C9131D">
      <w:pPr>
        <w:pStyle w:val="Bibliography"/>
        <w:spacing w:after="120" w:line="240" w:lineRule="auto"/>
      </w:pPr>
      <w:r w:rsidRPr="00A06401">
        <w:t xml:space="preserve">Young, B. E., Dubois, N. S., &amp; Rowland, E. L. (2015). Using the climate change vulnerability index to inform adaptation planning: Lessons, innovations, and next steps. </w:t>
      </w:r>
      <w:r w:rsidRPr="00A06401">
        <w:rPr>
          <w:i/>
          <w:iCs/>
        </w:rPr>
        <w:t>Wildlife Society Bulletin - Record Set Up In Error</w:t>
      </w:r>
      <w:r w:rsidRPr="00A06401">
        <w:t xml:space="preserve">, </w:t>
      </w:r>
      <w:r w:rsidRPr="00A06401">
        <w:rPr>
          <w:i/>
          <w:iCs/>
        </w:rPr>
        <w:t>39</w:t>
      </w:r>
      <w:r w:rsidRPr="00A06401">
        <w:t>(1), 174–181. https://doi.org/10.1002/wsb.478</w:t>
      </w:r>
    </w:p>
    <w:p w14:paraId="52D75738" w14:textId="42F6BC92" w:rsidR="00584F20" w:rsidRPr="00E63371" w:rsidRDefault="00A06401" w:rsidP="00C9131D">
      <w:pPr>
        <w:pStyle w:val="Bibliography"/>
        <w:spacing w:after="120" w:line="240" w:lineRule="auto"/>
      </w:pPr>
      <w:r w:rsidRPr="00A06401">
        <w:t xml:space="preserve">Young, B. E., Hall, K. R., Byers, E., Gravuer, K., Hammerson, G., Redder, A., &amp; Szabo, K. (2012). 7. Rapid Assessment of Plant and Animal Vulnerability to Climate Change. In J. F. Brodie, E. S. Post, &amp; D. F. Doak (Eds.), </w:t>
      </w:r>
      <w:r w:rsidRPr="00A06401">
        <w:rPr>
          <w:i/>
          <w:iCs/>
        </w:rPr>
        <w:t>Wildlife Conservation in a Changing Climate</w:t>
      </w:r>
      <w:r w:rsidRPr="00A06401">
        <w:t xml:space="preserve"> (pp. 129–150). University of Chicago Press. https://doi.org/10.7208/9780226074641-007</w:t>
      </w:r>
      <w:r w:rsidR="0038401B" w:rsidRPr="00E63371">
        <w:fldChar w:fldCharType="end"/>
      </w:r>
    </w:p>
    <w:sectPr w:rsidR="00584F20" w:rsidRPr="00E63371" w:rsidSect="00C9131D">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530745" w14:textId="77777777" w:rsidR="00DE31E6" w:rsidRDefault="00DE31E6" w:rsidP="00B14B34">
      <w:r>
        <w:separator/>
      </w:r>
    </w:p>
    <w:p w14:paraId="7A4AB5AF" w14:textId="77777777" w:rsidR="00DE31E6" w:rsidRDefault="00DE31E6" w:rsidP="00B14B34"/>
  </w:endnote>
  <w:endnote w:type="continuationSeparator" w:id="0">
    <w:p w14:paraId="0080092F" w14:textId="77777777" w:rsidR="00DE31E6" w:rsidRDefault="00DE31E6" w:rsidP="00B14B34">
      <w:r>
        <w:continuationSeparator/>
      </w:r>
    </w:p>
    <w:p w14:paraId="4AED062C" w14:textId="77777777" w:rsidR="00DE31E6" w:rsidRDefault="00DE31E6" w:rsidP="00B14B34"/>
  </w:endnote>
  <w:endnote w:type="continuationNotice" w:id="1">
    <w:p w14:paraId="205EF538" w14:textId="77777777" w:rsidR="00DE31E6" w:rsidRDefault="00DE31E6" w:rsidP="00B14B34"/>
    <w:p w14:paraId="75F238AA" w14:textId="77777777" w:rsidR="00DE31E6" w:rsidRDefault="00DE31E6" w:rsidP="00B14B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868242"/>
      <w:docPartObj>
        <w:docPartGallery w:val="Page Numbers (Bottom of Page)"/>
        <w:docPartUnique/>
      </w:docPartObj>
    </w:sdtPr>
    <w:sdtEndPr>
      <w:rPr>
        <w:noProof/>
      </w:rPr>
    </w:sdtEndPr>
    <w:sdtContent>
      <w:p w14:paraId="10E22121" w14:textId="3BB3DD26" w:rsidR="008C4C09" w:rsidRDefault="008C4C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15A121" w14:textId="77777777" w:rsidR="000450DA" w:rsidRDefault="000450DA" w:rsidP="00B14B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AB07C5" w14:textId="77777777" w:rsidR="00DE31E6" w:rsidRDefault="00DE31E6" w:rsidP="00B14B34">
      <w:r>
        <w:separator/>
      </w:r>
    </w:p>
    <w:p w14:paraId="6955D460" w14:textId="77777777" w:rsidR="00DE31E6" w:rsidRDefault="00DE31E6" w:rsidP="00B14B34"/>
  </w:footnote>
  <w:footnote w:type="continuationSeparator" w:id="0">
    <w:p w14:paraId="3F12C4AD" w14:textId="77777777" w:rsidR="00DE31E6" w:rsidRDefault="00DE31E6" w:rsidP="00B14B34">
      <w:r>
        <w:continuationSeparator/>
      </w:r>
    </w:p>
    <w:p w14:paraId="4E0FF404" w14:textId="77777777" w:rsidR="00DE31E6" w:rsidRDefault="00DE31E6" w:rsidP="00B14B34"/>
  </w:footnote>
  <w:footnote w:type="continuationNotice" w:id="1">
    <w:p w14:paraId="0F4980CC" w14:textId="77777777" w:rsidR="00DE31E6" w:rsidRDefault="00DE31E6" w:rsidP="00B14B34"/>
    <w:p w14:paraId="11DEBEFF" w14:textId="77777777" w:rsidR="00DE31E6" w:rsidRDefault="00DE31E6" w:rsidP="00B14B3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74F5D2" w14:textId="77777777" w:rsidR="00B44517" w:rsidRDefault="00B44517" w:rsidP="00B44517">
    <w:pPr>
      <w:pStyle w:val="Header"/>
    </w:pPr>
    <w:r>
      <w:rPr>
        <w:noProof/>
      </w:rPr>
      <w:drawing>
        <wp:anchor distT="0" distB="0" distL="114300" distR="114300" simplePos="0" relativeHeight="251662336" behindDoc="1" locked="0" layoutInCell="1" allowOverlap="1" wp14:anchorId="034C86B0" wp14:editId="29D7C457">
          <wp:simplePos x="0" y="0"/>
          <wp:positionH relativeFrom="margin">
            <wp:posOffset>3924300</wp:posOffset>
          </wp:positionH>
          <wp:positionV relativeFrom="paragraph">
            <wp:posOffset>147320</wp:posOffset>
          </wp:positionV>
          <wp:extent cx="1500505" cy="558800"/>
          <wp:effectExtent l="0" t="0" r="0" b="0"/>
          <wp:wrapTight wrapText="bothSides">
            <wp:wrapPolygon edited="0">
              <wp:start x="2194" y="1473"/>
              <wp:lineTo x="823" y="6627"/>
              <wp:lineTo x="1097" y="14727"/>
              <wp:lineTo x="4662" y="14727"/>
              <wp:lineTo x="5759" y="19145"/>
              <wp:lineTo x="20019" y="19145"/>
              <wp:lineTo x="20841" y="16200"/>
              <wp:lineTo x="21116" y="7364"/>
              <wp:lineTo x="18373" y="5155"/>
              <wp:lineTo x="4388" y="1473"/>
              <wp:lineTo x="2194" y="1473"/>
            </wp:wrapPolygon>
          </wp:wrapTight>
          <wp:docPr id="1148519179" name="Picture 2"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519179" name="Picture 2" descr="A black and white 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0505" cy="558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1" locked="0" layoutInCell="1" allowOverlap="1" wp14:anchorId="55940322" wp14:editId="358E8374">
          <wp:simplePos x="0" y="0"/>
          <wp:positionH relativeFrom="margin">
            <wp:posOffset>2630170</wp:posOffset>
          </wp:positionH>
          <wp:positionV relativeFrom="paragraph">
            <wp:posOffset>-18415</wp:posOffset>
          </wp:positionV>
          <wp:extent cx="1242695" cy="652780"/>
          <wp:effectExtent l="0" t="0" r="0" b="0"/>
          <wp:wrapTight wrapText="bothSides">
            <wp:wrapPolygon edited="0">
              <wp:start x="0" y="0"/>
              <wp:lineTo x="0" y="20802"/>
              <wp:lineTo x="21192" y="20802"/>
              <wp:lineTo x="21192" y="16389"/>
              <wp:lineTo x="14238" y="8825"/>
              <wp:lineTo x="3642" y="0"/>
              <wp:lineTo x="0" y="0"/>
            </wp:wrapPolygon>
          </wp:wrapTight>
          <wp:docPr id="135287612"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87612" name="Picture 1" descr="A black background with a black square&#10;&#10;Description automatically generated with medium confidenc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1242695" cy="6527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5109166B" wp14:editId="64ADE102">
          <wp:simplePos x="0" y="0"/>
          <wp:positionH relativeFrom="margin">
            <wp:posOffset>1793240</wp:posOffset>
          </wp:positionH>
          <wp:positionV relativeFrom="paragraph">
            <wp:posOffset>-122555</wp:posOffset>
          </wp:positionV>
          <wp:extent cx="559435" cy="784860"/>
          <wp:effectExtent l="0" t="0" r="0" b="0"/>
          <wp:wrapNone/>
          <wp:docPr id="1652657172" name="Picture 5"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ms_logo-for_letterhead_black"/>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59435" cy="7848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7D9DF745" wp14:editId="30240156">
          <wp:simplePos x="0" y="0"/>
          <wp:positionH relativeFrom="margin">
            <wp:posOffset>666750</wp:posOffset>
          </wp:positionH>
          <wp:positionV relativeFrom="paragraph">
            <wp:posOffset>-124460</wp:posOffset>
          </wp:positionV>
          <wp:extent cx="985520" cy="985520"/>
          <wp:effectExtent l="0" t="0" r="5080" b="5080"/>
          <wp:wrapNone/>
          <wp:docPr id="1913097405" name="Picture 7"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991779" name="Picture 7" descr="A black and white logo&#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985520" cy="985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075C91" w14:textId="77777777" w:rsidR="00B44517" w:rsidRDefault="00B44517" w:rsidP="00B44517">
    <w:pPr>
      <w:pStyle w:val="Header"/>
    </w:pPr>
  </w:p>
  <w:p w14:paraId="5B771A70" w14:textId="77777777" w:rsidR="00B44517" w:rsidRDefault="00B44517" w:rsidP="00B44517">
    <w:pPr>
      <w:pStyle w:val="Header"/>
    </w:pPr>
  </w:p>
  <w:p w14:paraId="71CD9A42" w14:textId="77777777" w:rsidR="009B73E1" w:rsidRDefault="009B73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0D2E5" w14:textId="3E43CBE2" w:rsidR="009B73E1" w:rsidRDefault="009B73E1" w:rsidP="009B73E1">
    <w:pPr>
      <w:pStyle w:val="Header"/>
    </w:pPr>
  </w:p>
  <w:p w14:paraId="5D77873D" w14:textId="3C8E6B41" w:rsidR="009B73E1" w:rsidRPr="005A0362" w:rsidRDefault="009B73E1" w:rsidP="009B73E1">
    <w:pPr>
      <w:pStyle w:val="Header"/>
    </w:pPr>
  </w:p>
  <w:p w14:paraId="4D8C0627" w14:textId="77777777" w:rsidR="009B73E1" w:rsidRDefault="009B73E1" w:rsidP="009B73E1">
    <w:pPr>
      <w:pStyle w:val="Header"/>
    </w:pPr>
  </w:p>
  <w:p w14:paraId="0FD4DB97" w14:textId="77777777" w:rsidR="009B73E1" w:rsidRDefault="009B73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F3D56"/>
    <w:multiLevelType w:val="multilevel"/>
    <w:tmpl w:val="861A0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A54AEC"/>
    <w:multiLevelType w:val="multilevel"/>
    <w:tmpl w:val="29D42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23B33D3"/>
    <w:multiLevelType w:val="multilevel"/>
    <w:tmpl w:val="CBFE4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2F760B0"/>
    <w:multiLevelType w:val="multilevel"/>
    <w:tmpl w:val="286280D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7A6A3E"/>
    <w:multiLevelType w:val="multilevel"/>
    <w:tmpl w:val="34E8FE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560596A"/>
    <w:multiLevelType w:val="multilevel"/>
    <w:tmpl w:val="EAF0B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5C57E8E"/>
    <w:multiLevelType w:val="multilevel"/>
    <w:tmpl w:val="9ECC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5C63C39"/>
    <w:multiLevelType w:val="multilevel"/>
    <w:tmpl w:val="E19A7C66"/>
    <w:lvl w:ilvl="0">
      <w:start w:val="1"/>
      <w:numFmt w:val="decimal"/>
      <w:lvlText w:val="%1."/>
      <w:lvlJc w:val="left"/>
      <w:pPr>
        <w:tabs>
          <w:tab w:val="num" w:pos="720"/>
        </w:tabs>
        <w:ind w:left="720" w:hanging="360"/>
      </w:pPr>
      <w:rPr>
        <w:rFonts w:hint="default"/>
        <w:sz w:val="20"/>
      </w:rPr>
    </w:lvl>
    <w:lvl w:ilvl="1">
      <w:start w:val="2003"/>
      <w:numFmt w:val="bullet"/>
      <w:lvlText w:val="-"/>
      <w:lvlJc w:val="left"/>
      <w:pPr>
        <w:ind w:left="1440" w:hanging="360"/>
      </w:pPr>
      <w:rPr>
        <w:rFonts w:ascii="Aptos" w:eastAsiaTheme="minorHAnsi" w:hAnsi="Aptos" w:cstheme="minorBidi"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60E7362"/>
    <w:multiLevelType w:val="multilevel"/>
    <w:tmpl w:val="7DAA7D6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D96742"/>
    <w:multiLevelType w:val="multilevel"/>
    <w:tmpl w:val="14D6A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6F359D5"/>
    <w:multiLevelType w:val="multilevel"/>
    <w:tmpl w:val="0F96355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7090DCD"/>
    <w:multiLevelType w:val="multilevel"/>
    <w:tmpl w:val="27F44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7A90914"/>
    <w:multiLevelType w:val="multilevel"/>
    <w:tmpl w:val="DC648BE4"/>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82E6E20"/>
    <w:multiLevelType w:val="multilevel"/>
    <w:tmpl w:val="DC648BE4"/>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AC6C2D9"/>
    <w:multiLevelType w:val="hybridMultilevel"/>
    <w:tmpl w:val="FFFFFFFF"/>
    <w:lvl w:ilvl="0" w:tplc="D1CC1F3E">
      <w:start w:val="1"/>
      <w:numFmt w:val="bullet"/>
      <w:lvlText w:val="-"/>
      <w:lvlJc w:val="left"/>
      <w:pPr>
        <w:ind w:left="426" w:hanging="360"/>
      </w:pPr>
      <w:rPr>
        <w:rFonts w:ascii="Aptos" w:hAnsi="Aptos" w:hint="default"/>
      </w:rPr>
    </w:lvl>
    <w:lvl w:ilvl="1" w:tplc="FFB44008">
      <w:start w:val="1"/>
      <w:numFmt w:val="bullet"/>
      <w:lvlText w:val="o"/>
      <w:lvlJc w:val="left"/>
      <w:pPr>
        <w:ind w:left="1146" w:hanging="360"/>
      </w:pPr>
      <w:rPr>
        <w:rFonts w:ascii="Courier New" w:hAnsi="Courier New" w:hint="default"/>
      </w:rPr>
    </w:lvl>
    <w:lvl w:ilvl="2" w:tplc="E222CA1C">
      <w:start w:val="1"/>
      <w:numFmt w:val="bullet"/>
      <w:lvlText w:val=""/>
      <w:lvlJc w:val="left"/>
      <w:pPr>
        <w:ind w:left="1866" w:hanging="360"/>
      </w:pPr>
      <w:rPr>
        <w:rFonts w:ascii="Wingdings" w:hAnsi="Wingdings" w:hint="default"/>
      </w:rPr>
    </w:lvl>
    <w:lvl w:ilvl="3" w:tplc="12408B58">
      <w:start w:val="1"/>
      <w:numFmt w:val="bullet"/>
      <w:lvlText w:val=""/>
      <w:lvlJc w:val="left"/>
      <w:pPr>
        <w:ind w:left="2586" w:hanging="360"/>
      </w:pPr>
      <w:rPr>
        <w:rFonts w:ascii="Symbol" w:hAnsi="Symbol" w:hint="default"/>
      </w:rPr>
    </w:lvl>
    <w:lvl w:ilvl="4" w:tplc="4C82934C">
      <w:start w:val="1"/>
      <w:numFmt w:val="bullet"/>
      <w:lvlText w:val="o"/>
      <w:lvlJc w:val="left"/>
      <w:pPr>
        <w:ind w:left="3306" w:hanging="360"/>
      </w:pPr>
      <w:rPr>
        <w:rFonts w:ascii="Courier New" w:hAnsi="Courier New" w:hint="default"/>
      </w:rPr>
    </w:lvl>
    <w:lvl w:ilvl="5" w:tplc="55EEEC44">
      <w:start w:val="1"/>
      <w:numFmt w:val="bullet"/>
      <w:lvlText w:val=""/>
      <w:lvlJc w:val="left"/>
      <w:pPr>
        <w:ind w:left="4026" w:hanging="360"/>
      </w:pPr>
      <w:rPr>
        <w:rFonts w:ascii="Wingdings" w:hAnsi="Wingdings" w:hint="default"/>
      </w:rPr>
    </w:lvl>
    <w:lvl w:ilvl="6" w:tplc="95823B34">
      <w:start w:val="1"/>
      <w:numFmt w:val="bullet"/>
      <w:lvlText w:val=""/>
      <w:lvlJc w:val="left"/>
      <w:pPr>
        <w:ind w:left="4746" w:hanging="360"/>
      </w:pPr>
      <w:rPr>
        <w:rFonts w:ascii="Symbol" w:hAnsi="Symbol" w:hint="default"/>
      </w:rPr>
    </w:lvl>
    <w:lvl w:ilvl="7" w:tplc="B8263154">
      <w:start w:val="1"/>
      <w:numFmt w:val="bullet"/>
      <w:lvlText w:val="o"/>
      <w:lvlJc w:val="left"/>
      <w:pPr>
        <w:ind w:left="5466" w:hanging="360"/>
      </w:pPr>
      <w:rPr>
        <w:rFonts w:ascii="Courier New" w:hAnsi="Courier New" w:hint="default"/>
      </w:rPr>
    </w:lvl>
    <w:lvl w:ilvl="8" w:tplc="CAFCCEE4">
      <w:start w:val="1"/>
      <w:numFmt w:val="bullet"/>
      <w:lvlText w:val=""/>
      <w:lvlJc w:val="left"/>
      <w:pPr>
        <w:ind w:left="6186" w:hanging="360"/>
      </w:pPr>
      <w:rPr>
        <w:rFonts w:ascii="Wingdings" w:hAnsi="Wingdings" w:hint="default"/>
      </w:rPr>
    </w:lvl>
  </w:abstractNum>
  <w:abstractNum w:abstractNumId="15" w15:restartNumberingAfterBreak="0">
    <w:nsid w:val="0B903EAB"/>
    <w:multiLevelType w:val="multilevel"/>
    <w:tmpl w:val="CD445C4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BA61587"/>
    <w:multiLevelType w:val="multilevel"/>
    <w:tmpl w:val="4616070E"/>
    <w:lvl w:ilvl="0">
      <w:start w:val="1"/>
      <w:numFmt w:val="decimal"/>
      <w:lvlText w:val="%1."/>
      <w:lvlJc w:val="left"/>
      <w:pPr>
        <w:ind w:left="720" w:hanging="360"/>
      </w:pPr>
      <w:rPr>
        <w:rFonts w:hint="default"/>
      </w:rPr>
    </w:lvl>
    <w:lvl w:ilvl="1">
      <w:start w:val="1"/>
      <w:numFmt w:val="decimal"/>
      <w:lvlText w:val="%1.%2"/>
      <w:lvlJc w:val="left"/>
      <w:pPr>
        <w:ind w:left="786"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0CB115B3"/>
    <w:multiLevelType w:val="hybridMultilevel"/>
    <w:tmpl w:val="FFFFFFFF"/>
    <w:lvl w:ilvl="0" w:tplc="41D86784">
      <w:start w:val="2"/>
      <w:numFmt w:val="decimal"/>
      <w:lvlText w:val="%1."/>
      <w:lvlJc w:val="left"/>
      <w:pPr>
        <w:ind w:left="720" w:hanging="360"/>
      </w:pPr>
    </w:lvl>
    <w:lvl w:ilvl="1" w:tplc="9ADC891A">
      <w:start w:val="1"/>
      <w:numFmt w:val="lowerLetter"/>
      <w:lvlText w:val="%2."/>
      <w:lvlJc w:val="left"/>
      <w:pPr>
        <w:ind w:left="1440" w:hanging="360"/>
      </w:pPr>
    </w:lvl>
    <w:lvl w:ilvl="2" w:tplc="2F7AD0BA">
      <w:start w:val="1"/>
      <w:numFmt w:val="lowerRoman"/>
      <w:lvlText w:val="%3."/>
      <w:lvlJc w:val="right"/>
      <w:pPr>
        <w:ind w:left="2160" w:hanging="180"/>
      </w:pPr>
    </w:lvl>
    <w:lvl w:ilvl="3" w:tplc="025A794A">
      <w:start w:val="1"/>
      <w:numFmt w:val="decimal"/>
      <w:lvlText w:val="%4."/>
      <w:lvlJc w:val="left"/>
      <w:pPr>
        <w:ind w:left="2880" w:hanging="360"/>
      </w:pPr>
    </w:lvl>
    <w:lvl w:ilvl="4" w:tplc="A97EF33A">
      <w:start w:val="1"/>
      <w:numFmt w:val="lowerLetter"/>
      <w:lvlText w:val="%5."/>
      <w:lvlJc w:val="left"/>
      <w:pPr>
        <w:ind w:left="3600" w:hanging="360"/>
      </w:pPr>
    </w:lvl>
    <w:lvl w:ilvl="5" w:tplc="A3CA2E4C">
      <w:start w:val="1"/>
      <w:numFmt w:val="lowerRoman"/>
      <w:lvlText w:val="%6."/>
      <w:lvlJc w:val="right"/>
      <w:pPr>
        <w:ind w:left="4320" w:hanging="180"/>
      </w:pPr>
    </w:lvl>
    <w:lvl w:ilvl="6" w:tplc="6A0833A8">
      <w:start w:val="1"/>
      <w:numFmt w:val="decimal"/>
      <w:lvlText w:val="%7."/>
      <w:lvlJc w:val="left"/>
      <w:pPr>
        <w:ind w:left="5040" w:hanging="360"/>
      </w:pPr>
    </w:lvl>
    <w:lvl w:ilvl="7" w:tplc="FB6AB65A">
      <w:start w:val="1"/>
      <w:numFmt w:val="lowerLetter"/>
      <w:lvlText w:val="%8."/>
      <w:lvlJc w:val="left"/>
      <w:pPr>
        <w:ind w:left="5760" w:hanging="360"/>
      </w:pPr>
    </w:lvl>
    <w:lvl w:ilvl="8" w:tplc="24CC14F8">
      <w:start w:val="1"/>
      <w:numFmt w:val="lowerRoman"/>
      <w:lvlText w:val="%9."/>
      <w:lvlJc w:val="right"/>
      <w:pPr>
        <w:ind w:left="6480" w:hanging="180"/>
      </w:pPr>
    </w:lvl>
  </w:abstractNum>
  <w:abstractNum w:abstractNumId="18" w15:restartNumberingAfterBreak="0">
    <w:nsid w:val="0CCE6D0C"/>
    <w:multiLevelType w:val="multilevel"/>
    <w:tmpl w:val="746EF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0D286391"/>
    <w:multiLevelType w:val="hybridMultilevel"/>
    <w:tmpl w:val="E5C65F34"/>
    <w:lvl w:ilvl="0" w:tplc="AA4238A0">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0D7D301A"/>
    <w:multiLevelType w:val="multilevel"/>
    <w:tmpl w:val="C6148DA2"/>
    <w:lvl w:ilvl="0">
      <w:start w:val="1"/>
      <w:numFmt w:val="decimal"/>
      <w:pStyle w:val="Body-Head1"/>
      <w:lvlText w:val="%1."/>
      <w:lvlJc w:val="left"/>
      <w:pPr>
        <w:ind w:left="360" w:hanging="360"/>
      </w:pPr>
      <w:rPr>
        <w:rFonts w:hint="default"/>
      </w:rPr>
    </w:lvl>
    <w:lvl w:ilvl="1">
      <w:start w:val="1"/>
      <w:numFmt w:val="decimal"/>
      <w:pStyle w:val="Body-Head11"/>
      <w:lvlText w:val="%1.%2."/>
      <w:lvlJc w:val="left"/>
      <w:pPr>
        <w:ind w:left="792" w:hanging="432"/>
      </w:pPr>
      <w:rPr>
        <w:rFonts w:hint="default"/>
      </w:rPr>
    </w:lvl>
    <w:lvl w:ilvl="2">
      <w:start w:val="1"/>
      <w:numFmt w:val="decimal"/>
      <w:pStyle w:val="Body-Head111"/>
      <w:lvlText w:val="%1.%2.%3."/>
      <w:lvlJc w:val="left"/>
      <w:pPr>
        <w:ind w:left="1224" w:hanging="504"/>
      </w:pPr>
      <w:rPr>
        <w:rFonts w:hint="default"/>
      </w:rPr>
    </w:lvl>
    <w:lvl w:ilvl="3">
      <w:start w:val="1"/>
      <w:numFmt w:val="decimal"/>
      <w:pStyle w:val="Body-Head1111"/>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0E417D05"/>
    <w:multiLevelType w:val="multilevel"/>
    <w:tmpl w:val="E5847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0E676A4D"/>
    <w:multiLevelType w:val="hybridMultilevel"/>
    <w:tmpl w:val="FFFFFFFF"/>
    <w:lvl w:ilvl="0" w:tplc="2C9238F2">
      <w:start w:val="10"/>
      <w:numFmt w:val="decimal"/>
      <w:lvlText w:val="%1."/>
      <w:lvlJc w:val="left"/>
      <w:pPr>
        <w:ind w:left="720" w:hanging="360"/>
      </w:pPr>
    </w:lvl>
    <w:lvl w:ilvl="1" w:tplc="FF68BBA0">
      <w:start w:val="1"/>
      <w:numFmt w:val="lowerLetter"/>
      <w:lvlText w:val="%2."/>
      <w:lvlJc w:val="left"/>
      <w:pPr>
        <w:ind w:left="1440" w:hanging="360"/>
      </w:pPr>
    </w:lvl>
    <w:lvl w:ilvl="2" w:tplc="6A4E9FD6">
      <w:start w:val="1"/>
      <w:numFmt w:val="lowerRoman"/>
      <w:lvlText w:val="%3."/>
      <w:lvlJc w:val="right"/>
      <w:pPr>
        <w:ind w:left="2160" w:hanging="180"/>
      </w:pPr>
    </w:lvl>
    <w:lvl w:ilvl="3" w:tplc="6EB20F24">
      <w:start w:val="1"/>
      <w:numFmt w:val="decimal"/>
      <w:lvlText w:val="%4."/>
      <w:lvlJc w:val="left"/>
      <w:pPr>
        <w:ind w:left="2880" w:hanging="360"/>
      </w:pPr>
    </w:lvl>
    <w:lvl w:ilvl="4" w:tplc="568E1664">
      <w:start w:val="1"/>
      <w:numFmt w:val="lowerLetter"/>
      <w:lvlText w:val="%5."/>
      <w:lvlJc w:val="left"/>
      <w:pPr>
        <w:ind w:left="3600" w:hanging="360"/>
      </w:pPr>
    </w:lvl>
    <w:lvl w:ilvl="5" w:tplc="3FEA43B8">
      <w:start w:val="1"/>
      <w:numFmt w:val="lowerRoman"/>
      <w:lvlText w:val="%6."/>
      <w:lvlJc w:val="right"/>
      <w:pPr>
        <w:ind w:left="4320" w:hanging="180"/>
      </w:pPr>
    </w:lvl>
    <w:lvl w:ilvl="6" w:tplc="75687372">
      <w:start w:val="1"/>
      <w:numFmt w:val="decimal"/>
      <w:lvlText w:val="%7."/>
      <w:lvlJc w:val="left"/>
      <w:pPr>
        <w:ind w:left="5040" w:hanging="360"/>
      </w:pPr>
    </w:lvl>
    <w:lvl w:ilvl="7" w:tplc="5262FF58">
      <w:start w:val="1"/>
      <w:numFmt w:val="lowerLetter"/>
      <w:lvlText w:val="%8."/>
      <w:lvlJc w:val="left"/>
      <w:pPr>
        <w:ind w:left="5760" w:hanging="360"/>
      </w:pPr>
    </w:lvl>
    <w:lvl w:ilvl="8" w:tplc="6D8864CC">
      <w:start w:val="1"/>
      <w:numFmt w:val="lowerRoman"/>
      <w:lvlText w:val="%9."/>
      <w:lvlJc w:val="right"/>
      <w:pPr>
        <w:ind w:left="6480" w:hanging="180"/>
      </w:pPr>
    </w:lvl>
  </w:abstractNum>
  <w:abstractNum w:abstractNumId="23" w15:restartNumberingAfterBreak="0">
    <w:nsid w:val="0FAF5C3C"/>
    <w:multiLevelType w:val="multilevel"/>
    <w:tmpl w:val="C742D52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10874C08"/>
    <w:multiLevelType w:val="multilevel"/>
    <w:tmpl w:val="29285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113C80AA"/>
    <w:multiLevelType w:val="hybridMultilevel"/>
    <w:tmpl w:val="FFFFFFFF"/>
    <w:lvl w:ilvl="0" w:tplc="CA1AFE96">
      <w:start w:val="1"/>
      <w:numFmt w:val="decimal"/>
      <w:lvlText w:val="%1."/>
      <w:lvlJc w:val="left"/>
      <w:pPr>
        <w:ind w:left="720" w:hanging="360"/>
      </w:pPr>
    </w:lvl>
    <w:lvl w:ilvl="1" w:tplc="4ED6E9A4">
      <w:start w:val="1"/>
      <w:numFmt w:val="lowerLetter"/>
      <w:lvlText w:val="%2."/>
      <w:lvlJc w:val="left"/>
      <w:pPr>
        <w:ind w:left="1440" w:hanging="360"/>
      </w:pPr>
    </w:lvl>
    <w:lvl w:ilvl="2" w:tplc="E4E262BC">
      <w:start w:val="1"/>
      <w:numFmt w:val="lowerRoman"/>
      <w:lvlText w:val="%3."/>
      <w:lvlJc w:val="right"/>
      <w:pPr>
        <w:ind w:left="2160" w:hanging="180"/>
      </w:pPr>
    </w:lvl>
    <w:lvl w:ilvl="3" w:tplc="1CCC10E2">
      <w:start w:val="1"/>
      <w:numFmt w:val="decimal"/>
      <w:lvlText w:val="%4."/>
      <w:lvlJc w:val="left"/>
      <w:pPr>
        <w:ind w:left="2880" w:hanging="360"/>
      </w:pPr>
    </w:lvl>
    <w:lvl w:ilvl="4" w:tplc="1EE82E34">
      <w:start w:val="1"/>
      <w:numFmt w:val="lowerLetter"/>
      <w:lvlText w:val="%5."/>
      <w:lvlJc w:val="left"/>
      <w:pPr>
        <w:ind w:left="3600" w:hanging="360"/>
      </w:pPr>
    </w:lvl>
    <w:lvl w:ilvl="5" w:tplc="0270C464">
      <w:start w:val="1"/>
      <w:numFmt w:val="lowerRoman"/>
      <w:lvlText w:val="%6."/>
      <w:lvlJc w:val="right"/>
      <w:pPr>
        <w:ind w:left="4320" w:hanging="180"/>
      </w:pPr>
    </w:lvl>
    <w:lvl w:ilvl="6" w:tplc="D2FA78CC">
      <w:start w:val="1"/>
      <w:numFmt w:val="decimal"/>
      <w:lvlText w:val="%7."/>
      <w:lvlJc w:val="left"/>
      <w:pPr>
        <w:ind w:left="5040" w:hanging="360"/>
      </w:pPr>
    </w:lvl>
    <w:lvl w:ilvl="7" w:tplc="871CC32E">
      <w:start w:val="1"/>
      <w:numFmt w:val="lowerLetter"/>
      <w:lvlText w:val="%8."/>
      <w:lvlJc w:val="left"/>
      <w:pPr>
        <w:ind w:left="5760" w:hanging="360"/>
      </w:pPr>
    </w:lvl>
    <w:lvl w:ilvl="8" w:tplc="3B6E45A2">
      <w:start w:val="1"/>
      <w:numFmt w:val="lowerRoman"/>
      <w:lvlText w:val="%9."/>
      <w:lvlJc w:val="right"/>
      <w:pPr>
        <w:ind w:left="6480" w:hanging="180"/>
      </w:pPr>
    </w:lvl>
  </w:abstractNum>
  <w:abstractNum w:abstractNumId="26" w15:restartNumberingAfterBreak="0">
    <w:nsid w:val="120B5CB4"/>
    <w:multiLevelType w:val="multilevel"/>
    <w:tmpl w:val="4BC2BA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1366C802"/>
    <w:multiLevelType w:val="hybridMultilevel"/>
    <w:tmpl w:val="FFFFFFFF"/>
    <w:lvl w:ilvl="0" w:tplc="550AE9AA">
      <w:start w:val="3"/>
      <w:numFmt w:val="decimal"/>
      <w:lvlText w:val="%1."/>
      <w:lvlJc w:val="left"/>
      <w:pPr>
        <w:ind w:left="720" w:hanging="360"/>
      </w:pPr>
    </w:lvl>
    <w:lvl w:ilvl="1" w:tplc="C4C0A542">
      <w:start w:val="1"/>
      <w:numFmt w:val="lowerLetter"/>
      <w:lvlText w:val="%2."/>
      <w:lvlJc w:val="left"/>
      <w:pPr>
        <w:ind w:left="1440" w:hanging="360"/>
      </w:pPr>
    </w:lvl>
    <w:lvl w:ilvl="2" w:tplc="6C486F8C">
      <w:start w:val="1"/>
      <w:numFmt w:val="lowerRoman"/>
      <w:lvlText w:val="%3."/>
      <w:lvlJc w:val="right"/>
      <w:pPr>
        <w:ind w:left="2160" w:hanging="180"/>
      </w:pPr>
    </w:lvl>
    <w:lvl w:ilvl="3" w:tplc="BD841322">
      <w:start w:val="1"/>
      <w:numFmt w:val="decimal"/>
      <w:lvlText w:val="%4."/>
      <w:lvlJc w:val="left"/>
      <w:pPr>
        <w:ind w:left="2880" w:hanging="360"/>
      </w:pPr>
    </w:lvl>
    <w:lvl w:ilvl="4" w:tplc="673E3DFC">
      <w:start w:val="1"/>
      <w:numFmt w:val="lowerLetter"/>
      <w:lvlText w:val="%5."/>
      <w:lvlJc w:val="left"/>
      <w:pPr>
        <w:ind w:left="3600" w:hanging="360"/>
      </w:pPr>
    </w:lvl>
    <w:lvl w:ilvl="5" w:tplc="51FA5B8E">
      <w:start w:val="1"/>
      <w:numFmt w:val="lowerRoman"/>
      <w:lvlText w:val="%6."/>
      <w:lvlJc w:val="right"/>
      <w:pPr>
        <w:ind w:left="4320" w:hanging="180"/>
      </w:pPr>
    </w:lvl>
    <w:lvl w:ilvl="6" w:tplc="ADCE5038">
      <w:start w:val="1"/>
      <w:numFmt w:val="decimal"/>
      <w:lvlText w:val="%7."/>
      <w:lvlJc w:val="left"/>
      <w:pPr>
        <w:ind w:left="5040" w:hanging="360"/>
      </w:pPr>
    </w:lvl>
    <w:lvl w:ilvl="7" w:tplc="F9ACC2DC">
      <w:start w:val="1"/>
      <w:numFmt w:val="lowerLetter"/>
      <w:lvlText w:val="%8."/>
      <w:lvlJc w:val="left"/>
      <w:pPr>
        <w:ind w:left="5760" w:hanging="360"/>
      </w:pPr>
    </w:lvl>
    <w:lvl w:ilvl="8" w:tplc="0EE6FEB0">
      <w:start w:val="1"/>
      <w:numFmt w:val="lowerRoman"/>
      <w:lvlText w:val="%9."/>
      <w:lvlJc w:val="right"/>
      <w:pPr>
        <w:ind w:left="6480" w:hanging="180"/>
      </w:pPr>
    </w:lvl>
  </w:abstractNum>
  <w:abstractNum w:abstractNumId="28" w15:restartNumberingAfterBreak="0">
    <w:nsid w:val="13915E23"/>
    <w:multiLevelType w:val="multilevel"/>
    <w:tmpl w:val="7818A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13966444"/>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152F72DF"/>
    <w:multiLevelType w:val="hybridMultilevel"/>
    <w:tmpl w:val="337CAD8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16352B4F"/>
    <w:multiLevelType w:val="hybridMultilevel"/>
    <w:tmpl w:val="60449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17D56C6E"/>
    <w:multiLevelType w:val="hybridMultilevel"/>
    <w:tmpl w:val="372267A6"/>
    <w:lvl w:ilvl="0" w:tplc="196A3C90">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1875A946"/>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19B911AE"/>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1A8F1517"/>
    <w:multiLevelType w:val="multilevel"/>
    <w:tmpl w:val="AF8E7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1AD92927"/>
    <w:multiLevelType w:val="multilevel"/>
    <w:tmpl w:val="E2C8C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1AE61431"/>
    <w:multiLevelType w:val="multilevel"/>
    <w:tmpl w:val="A94E7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1AF029D5"/>
    <w:multiLevelType w:val="multilevel"/>
    <w:tmpl w:val="FEEEA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1C47021B"/>
    <w:multiLevelType w:val="hybridMultilevel"/>
    <w:tmpl w:val="C8723352"/>
    <w:lvl w:ilvl="0" w:tplc="5C86E8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1C7D2F05"/>
    <w:multiLevelType w:val="multilevel"/>
    <w:tmpl w:val="438479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1C9F3E0E"/>
    <w:multiLevelType w:val="multilevel"/>
    <w:tmpl w:val="A210C4C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1CAC268E"/>
    <w:multiLevelType w:val="multilevel"/>
    <w:tmpl w:val="50BA892C"/>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1DCBA087"/>
    <w:multiLevelType w:val="hybridMultilevel"/>
    <w:tmpl w:val="FFFFFFFF"/>
    <w:lvl w:ilvl="0" w:tplc="B45EE80A">
      <w:start w:val="1"/>
      <w:numFmt w:val="decimal"/>
      <w:lvlText w:val="%1."/>
      <w:lvlJc w:val="left"/>
      <w:pPr>
        <w:ind w:left="720" w:hanging="360"/>
      </w:pPr>
    </w:lvl>
    <w:lvl w:ilvl="1" w:tplc="527E2E7C">
      <w:start w:val="1"/>
      <w:numFmt w:val="lowerLetter"/>
      <w:lvlText w:val="%2."/>
      <w:lvlJc w:val="left"/>
      <w:pPr>
        <w:ind w:left="1440" w:hanging="360"/>
      </w:pPr>
    </w:lvl>
    <w:lvl w:ilvl="2" w:tplc="996EA39E">
      <w:start w:val="1"/>
      <w:numFmt w:val="lowerRoman"/>
      <w:lvlText w:val="%3."/>
      <w:lvlJc w:val="right"/>
      <w:pPr>
        <w:ind w:left="2160" w:hanging="180"/>
      </w:pPr>
    </w:lvl>
    <w:lvl w:ilvl="3" w:tplc="6828494C">
      <w:start w:val="1"/>
      <w:numFmt w:val="decimal"/>
      <w:lvlText w:val="%4."/>
      <w:lvlJc w:val="left"/>
      <w:pPr>
        <w:ind w:left="2880" w:hanging="360"/>
      </w:pPr>
    </w:lvl>
    <w:lvl w:ilvl="4" w:tplc="749C19C8">
      <w:start w:val="1"/>
      <w:numFmt w:val="lowerLetter"/>
      <w:lvlText w:val="%5."/>
      <w:lvlJc w:val="left"/>
      <w:pPr>
        <w:ind w:left="3600" w:hanging="360"/>
      </w:pPr>
    </w:lvl>
    <w:lvl w:ilvl="5" w:tplc="6C92BBE8">
      <w:start w:val="1"/>
      <w:numFmt w:val="lowerRoman"/>
      <w:lvlText w:val="%6."/>
      <w:lvlJc w:val="right"/>
      <w:pPr>
        <w:ind w:left="4320" w:hanging="180"/>
      </w:pPr>
    </w:lvl>
    <w:lvl w:ilvl="6" w:tplc="2556D0AE">
      <w:start w:val="1"/>
      <w:numFmt w:val="decimal"/>
      <w:lvlText w:val="%7."/>
      <w:lvlJc w:val="left"/>
      <w:pPr>
        <w:ind w:left="5040" w:hanging="360"/>
      </w:pPr>
    </w:lvl>
    <w:lvl w:ilvl="7" w:tplc="556694C0">
      <w:start w:val="1"/>
      <w:numFmt w:val="lowerLetter"/>
      <w:lvlText w:val="%8."/>
      <w:lvlJc w:val="left"/>
      <w:pPr>
        <w:ind w:left="5760" w:hanging="360"/>
      </w:pPr>
    </w:lvl>
    <w:lvl w:ilvl="8" w:tplc="1206AF04">
      <w:start w:val="1"/>
      <w:numFmt w:val="lowerRoman"/>
      <w:lvlText w:val="%9."/>
      <w:lvlJc w:val="right"/>
      <w:pPr>
        <w:ind w:left="6480" w:hanging="180"/>
      </w:pPr>
    </w:lvl>
  </w:abstractNum>
  <w:abstractNum w:abstractNumId="44" w15:restartNumberingAfterBreak="0">
    <w:nsid w:val="1DE2F0B0"/>
    <w:multiLevelType w:val="multilevel"/>
    <w:tmpl w:val="FFFFFFFF"/>
    <w:lvl w:ilvl="0">
      <w:start w:val="1"/>
      <w:numFmt w:val="decimal"/>
      <w:pStyle w:val="Heading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1F8865D3"/>
    <w:multiLevelType w:val="multilevel"/>
    <w:tmpl w:val="E5103552"/>
    <w:lvl w:ilvl="0">
      <w:start w:val="1"/>
      <w:numFmt w:val="decimal"/>
      <w:lvlText w:val="%1."/>
      <w:lvlJc w:val="left"/>
      <w:pPr>
        <w:ind w:left="720" w:hanging="360"/>
      </w:pPr>
      <w:rPr>
        <w:rFonts w:hint="default"/>
      </w:rPr>
    </w:lvl>
    <w:lvl w:ilvl="1">
      <w:start w:val="1"/>
      <w:numFmt w:val="decimal"/>
      <w:pStyle w:val="Heading2"/>
      <w:lvlText w:val="%1.%2"/>
      <w:lvlJc w:val="left"/>
      <w:pPr>
        <w:ind w:left="644"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20A74EFB"/>
    <w:multiLevelType w:val="multilevel"/>
    <w:tmpl w:val="EE108050"/>
    <w:lvl w:ilvl="0">
      <w:start w:val="4"/>
      <w:numFmt w:val="decimal"/>
      <w:lvlText w:val="%1."/>
      <w:lvlJc w:val="left"/>
      <w:pPr>
        <w:ind w:left="720" w:hanging="360"/>
      </w:pPr>
      <w:rPr>
        <w:rFonts w:hint="default"/>
      </w:rPr>
    </w:lvl>
    <w:lvl w:ilvl="1">
      <w:start w:val="1"/>
      <w:numFmt w:val="decimal"/>
      <w:lvlText w:val="%2."/>
      <w:lvlJc w:val="left"/>
      <w:pPr>
        <w:ind w:left="720" w:hanging="360"/>
      </w:pPr>
      <w:rPr>
        <w:rFonts w:hint="default"/>
      </w:rPr>
    </w:lvl>
    <w:lvl w:ilvl="2">
      <w:start w:val="3"/>
      <w:numFmt w:val="decimal"/>
      <w:isLgl/>
      <w:lvlText w:val="%1.%2.%3"/>
      <w:lvlJc w:val="left"/>
      <w:pPr>
        <w:ind w:left="1288"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212C517D"/>
    <w:multiLevelType w:val="multilevel"/>
    <w:tmpl w:val="E354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2431DDE"/>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9" w15:restartNumberingAfterBreak="0">
    <w:nsid w:val="236B7682"/>
    <w:multiLevelType w:val="multilevel"/>
    <w:tmpl w:val="43E29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236C1ACF"/>
    <w:multiLevelType w:val="multilevel"/>
    <w:tmpl w:val="64405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23CB657B"/>
    <w:multiLevelType w:val="multilevel"/>
    <w:tmpl w:val="E2F44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23E833D8"/>
    <w:multiLevelType w:val="multilevel"/>
    <w:tmpl w:val="208C1D64"/>
    <w:lvl w:ilvl="0">
      <w:start w:val="1"/>
      <w:numFmt w:val="bullet"/>
      <w:lvlText w:val=""/>
      <w:lvlJc w:val="left"/>
      <w:pPr>
        <w:tabs>
          <w:tab w:val="num" w:pos="720"/>
        </w:tabs>
        <w:ind w:left="720" w:hanging="360"/>
      </w:pPr>
      <w:rPr>
        <w:rFonts w:ascii="Symbol" w:hAnsi="Symbol" w:hint="default"/>
        <w:sz w:val="20"/>
      </w:rPr>
    </w:lvl>
    <w:lvl w:ilvl="1">
      <w:start w:val="2003"/>
      <w:numFmt w:val="bullet"/>
      <w:lvlText w:val="-"/>
      <w:lvlJc w:val="left"/>
      <w:pPr>
        <w:ind w:left="1440" w:hanging="360"/>
      </w:pPr>
      <w:rPr>
        <w:rFonts w:ascii="Aptos" w:eastAsiaTheme="minorHAnsi" w:hAnsi="Aptos" w:cstheme="minorBidi"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15:restartNumberingAfterBreak="0">
    <w:nsid w:val="24080DF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4" w15:restartNumberingAfterBreak="0">
    <w:nsid w:val="250F6880"/>
    <w:multiLevelType w:val="hybridMultilevel"/>
    <w:tmpl w:val="FFFFFFFF"/>
    <w:lvl w:ilvl="0" w:tplc="634CC5B6">
      <w:start w:val="9"/>
      <w:numFmt w:val="decimal"/>
      <w:lvlText w:val="%1."/>
      <w:lvlJc w:val="left"/>
      <w:pPr>
        <w:ind w:left="720" w:hanging="360"/>
      </w:pPr>
    </w:lvl>
    <w:lvl w:ilvl="1" w:tplc="59628734">
      <w:start w:val="1"/>
      <w:numFmt w:val="lowerLetter"/>
      <w:lvlText w:val="%2."/>
      <w:lvlJc w:val="left"/>
      <w:pPr>
        <w:ind w:left="1440" w:hanging="360"/>
      </w:pPr>
    </w:lvl>
    <w:lvl w:ilvl="2" w:tplc="5BAA01F2">
      <w:start w:val="1"/>
      <w:numFmt w:val="lowerRoman"/>
      <w:lvlText w:val="%3."/>
      <w:lvlJc w:val="right"/>
      <w:pPr>
        <w:ind w:left="2160" w:hanging="180"/>
      </w:pPr>
    </w:lvl>
    <w:lvl w:ilvl="3" w:tplc="D932E4B4">
      <w:start w:val="1"/>
      <w:numFmt w:val="decimal"/>
      <w:lvlText w:val="%4."/>
      <w:lvlJc w:val="left"/>
      <w:pPr>
        <w:ind w:left="2880" w:hanging="360"/>
      </w:pPr>
    </w:lvl>
    <w:lvl w:ilvl="4" w:tplc="6D386B7E">
      <w:start w:val="1"/>
      <w:numFmt w:val="lowerLetter"/>
      <w:lvlText w:val="%5."/>
      <w:lvlJc w:val="left"/>
      <w:pPr>
        <w:ind w:left="3600" w:hanging="360"/>
      </w:pPr>
    </w:lvl>
    <w:lvl w:ilvl="5" w:tplc="5386973C">
      <w:start w:val="1"/>
      <w:numFmt w:val="lowerRoman"/>
      <w:lvlText w:val="%6."/>
      <w:lvlJc w:val="right"/>
      <w:pPr>
        <w:ind w:left="4320" w:hanging="180"/>
      </w:pPr>
    </w:lvl>
    <w:lvl w:ilvl="6" w:tplc="60BCA9FC">
      <w:start w:val="1"/>
      <w:numFmt w:val="decimal"/>
      <w:lvlText w:val="%7."/>
      <w:lvlJc w:val="left"/>
      <w:pPr>
        <w:ind w:left="5040" w:hanging="360"/>
      </w:pPr>
    </w:lvl>
    <w:lvl w:ilvl="7" w:tplc="B38A5CDE">
      <w:start w:val="1"/>
      <w:numFmt w:val="lowerLetter"/>
      <w:lvlText w:val="%8."/>
      <w:lvlJc w:val="left"/>
      <w:pPr>
        <w:ind w:left="5760" w:hanging="360"/>
      </w:pPr>
    </w:lvl>
    <w:lvl w:ilvl="8" w:tplc="218E891E">
      <w:start w:val="1"/>
      <w:numFmt w:val="lowerRoman"/>
      <w:lvlText w:val="%9."/>
      <w:lvlJc w:val="right"/>
      <w:pPr>
        <w:ind w:left="6480" w:hanging="180"/>
      </w:pPr>
    </w:lvl>
  </w:abstractNum>
  <w:abstractNum w:abstractNumId="55" w15:restartNumberingAfterBreak="0">
    <w:nsid w:val="2712249B"/>
    <w:multiLevelType w:val="multilevel"/>
    <w:tmpl w:val="092C3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279424CF"/>
    <w:multiLevelType w:val="multilevel"/>
    <w:tmpl w:val="652481EC"/>
    <w:lvl w:ilvl="0">
      <w:start w:val="1"/>
      <w:numFmt w:val="decimal"/>
      <w:lvlText w:val="%1."/>
      <w:lvlJc w:val="left"/>
      <w:pPr>
        <w:tabs>
          <w:tab w:val="num" w:pos="720"/>
        </w:tabs>
        <w:ind w:left="720" w:hanging="360"/>
      </w:pPr>
      <w:rPr>
        <w:rFonts w:hint="default"/>
        <w:sz w:val="20"/>
      </w:rPr>
    </w:lvl>
    <w:lvl w:ilvl="1">
      <w:start w:val="2003"/>
      <w:numFmt w:val="bullet"/>
      <w:lvlText w:val="-"/>
      <w:lvlJc w:val="left"/>
      <w:pPr>
        <w:ind w:left="1440" w:hanging="360"/>
      </w:pPr>
      <w:rPr>
        <w:rFonts w:ascii="Aptos" w:eastAsiaTheme="minorHAnsi" w:hAnsi="Aptos" w:cstheme="minorBidi"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27F773E7"/>
    <w:multiLevelType w:val="multilevel"/>
    <w:tmpl w:val="6FEC5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28AD30E4"/>
    <w:multiLevelType w:val="multilevel"/>
    <w:tmpl w:val="A636C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290A1347"/>
    <w:multiLevelType w:val="multilevel"/>
    <w:tmpl w:val="7E90F7EC"/>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29D91A6F"/>
    <w:multiLevelType w:val="multilevel"/>
    <w:tmpl w:val="87380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2C242C85"/>
    <w:multiLevelType w:val="multilevel"/>
    <w:tmpl w:val="3894D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2DE74197"/>
    <w:multiLevelType w:val="multilevel"/>
    <w:tmpl w:val="FCACD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2E27AD66"/>
    <w:multiLevelType w:val="hybridMultilevel"/>
    <w:tmpl w:val="FFFFFFFF"/>
    <w:lvl w:ilvl="0" w:tplc="75D87D92">
      <w:start w:val="1"/>
      <w:numFmt w:val="bullet"/>
      <w:lvlText w:val="-"/>
      <w:lvlJc w:val="left"/>
      <w:pPr>
        <w:ind w:left="426" w:hanging="360"/>
      </w:pPr>
      <w:rPr>
        <w:rFonts w:ascii="Aptos" w:hAnsi="Aptos" w:hint="default"/>
      </w:rPr>
    </w:lvl>
    <w:lvl w:ilvl="1" w:tplc="DC100BE4">
      <w:start w:val="1"/>
      <w:numFmt w:val="bullet"/>
      <w:lvlText w:val="o"/>
      <w:lvlJc w:val="left"/>
      <w:pPr>
        <w:ind w:left="1146" w:hanging="360"/>
      </w:pPr>
      <w:rPr>
        <w:rFonts w:ascii="Courier New" w:hAnsi="Courier New" w:hint="default"/>
      </w:rPr>
    </w:lvl>
    <w:lvl w:ilvl="2" w:tplc="797ACD80">
      <w:start w:val="1"/>
      <w:numFmt w:val="bullet"/>
      <w:lvlText w:val=""/>
      <w:lvlJc w:val="left"/>
      <w:pPr>
        <w:ind w:left="1866" w:hanging="360"/>
      </w:pPr>
      <w:rPr>
        <w:rFonts w:ascii="Wingdings" w:hAnsi="Wingdings" w:hint="default"/>
      </w:rPr>
    </w:lvl>
    <w:lvl w:ilvl="3" w:tplc="3096786E">
      <w:start w:val="1"/>
      <w:numFmt w:val="bullet"/>
      <w:lvlText w:val=""/>
      <w:lvlJc w:val="left"/>
      <w:pPr>
        <w:ind w:left="2586" w:hanging="360"/>
      </w:pPr>
      <w:rPr>
        <w:rFonts w:ascii="Symbol" w:hAnsi="Symbol" w:hint="default"/>
      </w:rPr>
    </w:lvl>
    <w:lvl w:ilvl="4" w:tplc="B2C0E0BA">
      <w:start w:val="1"/>
      <w:numFmt w:val="bullet"/>
      <w:lvlText w:val="o"/>
      <w:lvlJc w:val="left"/>
      <w:pPr>
        <w:ind w:left="3306" w:hanging="360"/>
      </w:pPr>
      <w:rPr>
        <w:rFonts w:ascii="Courier New" w:hAnsi="Courier New" w:hint="default"/>
      </w:rPr>
    </w:lvl>
    <w:lvl w:ilvl="5" w:tplc="BEA2F5B2">
      <w:start w:val="1"/>
      <w:numFmt w:val="bullet"/>
      <w:lvlText w:val=""/>
      <w:lvlJc w:val="left"/>
      <w:pPr>
        <w:ind w:left="4026" w:hanging="360"/>
      </w:pPr>
      <w:rPr>
        <w:rFonts w:ascii="Wingdings" w:hAnsi="Wingdings" w:hint="default"/>
      </w:rPr>
    </w:lvl>
    <w:lvl w:ilvl="6" w:tplc="6712B0E8">
      <w:start w:val="1"/>
      <w:numFmt w:val="bullet"/>
      <w:lvlText w:val=""/>
      <w:lvlJc w:val="left"/>
      <w:pPr>
        <w:ind w:left="4746" w:hanging="360"/>
      </w:pPr>
      <w:rPr>
        <w:rFonts w:ascii="Symbol" w:hAnsi="Symbol" w:hint="default"/>
      </w:rPr>
    </w:lvl>
    <w:lvl w:ilvl="7" w:tplc="64161E6E">
      <w:start w:val="1"/>
      <w:numFmt w:val="bullet"/>
      <w:lvlText w:val="o"/>
      <w:lvlJc w:val="left"/>
      <w:pPr>
        <w:ind w:left="5466" w:hanging="360"/>
      </w:pPr>
      <w:rPr>
        <w:rFonts w:ascii="Courier New" w:hAnsi="Courier New" w:hint="default"/>
      </w:rPr>
    </w:lvl>
    <w:lvl w:ilvl="8" w:tplc="E90884F8">
      <w:start w:val="1"/>
      <w:numFmt w:val="bullet"/>
      <w:lvlText w:val=""/>
      <w:lvlJc w:val="left"/>
      <w:pPr>
        <w:ind w:left="6186" w:hanging="360"/>
      </w:pPr>
      <w:rPr>
        <w:rFonts w:ascii="Wingdings" w:hAnsi="Wingdings" w:hint="default"/>
      </w:rPr>
    </w:lvl>
  </w:abstractNum>
  <w:abstractNum w:abstractNumId="64" w15:restartNumberingAfterBreak="0">
    <w:nsid w:val="2EC0AB0E"/>
    <w:multiLevelType w:val="hybridMultilevel"/>
    <w:tmpl w:val="FFFFFFFF"/>
    <w:lvl w:ilvl="0" w:tplc="05A273E6">
      <w:start w:val="3"/>
      <w:numFmt w:val="decimal"/>
      <w:lvlText w:val="%1."/>
      <w:lvlJc w:val="left"/>
      <w:pPr>
        <w:ind w:left="720" w:hanging="360"/>
      </w:pPr>
    </w:lvl>
    <w:lvl w:ilvl="1" w:tplc="CE227FCC">
      <w:start w:val="1"/>
      <w:numFmt w:val="lowerLetter"/>
      <w:lvlText w:val="%2."/>
      <w:lvlJc w:val="left"/>
      <w:pPr>
        <w:ind w:left="1440" w:hanging="360"/>
      </w:pPr>
    </w:lvl>
    <w:lvl w:ilvl="2" w:tplc="4728191E">
      <w:start w:val="1"/>
      <w:numFmt w:val="lowerRoman"/>
      <w:lvlText w:val="%3."/>
      <w:lvlJc w:val="right"/>
      <w:pPr>
        <w:ind w:left="2160" w:hanging="180"/>
      </w:pPr>
    </w:lvl>
    <w:lvl w:ilvl="3" w:tplc="1A9AE0B4">
      <w:start w:val="1"/>
      <w:numFmt w:val="decimal"/>
      <w:lvlText w:val="%4."/>
      <w:lvlJc w:val="left"/>
      <w:pPr>
        <w:ind w:left="2880" w:hanging="360"/>
      </w:pPr>
    </w:lvl>
    <w:lvl w:ilvl="4" w:tplc="117C4088">
      <w:start w:val="1"/>
      <w:numFmt w:val="lowerLetter"/>
      <w:lvlText w:val="%5."/>
      <w:lvlJc w:val="left"/>
      <w:pPr>
        <w:ind w:left="3600" w:hanging="360"/>
      </w:pPr>
    </w:lvl>
    <w:lvl w:ilvl="5" w:tplc="1C740E4A">
      <w:start w:val="1"/>
      <w:numFmt w:val="lowerRoman"/>
      <w:lvlText w:val="%6."/>
      <w:lvlJc w:val="right"/>
      <w:pPr>
        <w:ind w:left="4320" w:hanging="180"/>
      </w:pPr>
    </w:lvl>
    <w:lvl w:ilvl="6" w:tplc="A90E04F6">
      <w:start w:val="1"/>
      <w:numFmt w:val="decimal"/>
      <w:lvlText w:val="%7."/>
      <w:lvlJc w:val="left"/>
      <w:pPr>
        <w:ind w:left="5040" w:hanging="360"/>
      </w:pPr>
    </w:lvl>
    <w:lvl w:ilvl="7" w:tplc="D1C89874">
      <w:start w:val="1"/>
      <w:numFmt w:val="lowerLetter"/>
      <w:lvlText w:val="%8."/>
      <w:lvlJc w:val="left"/>
      <w:pPr>
        <w:ind w:left="5760" w:hanging="360"/>
      </w:pPr>
    </w:lvl>
    <w:lvl w:ilvl="8" w:tplc="447CCA0E">
      <w:start w:val="1"/>
      <w:numFmt w:val="lowerRoman"/>
      <w:lvlText w:val="%9."/>
      <w:lvlJc w:val="right"/>
      <w:pPr>
        <w:ind w:left="6480" w:hanging="180"/>
      </w:pPr>
    </w:lvl>
  </w:abstractNum>
  <w:abstractNum w:abstractNumId="65" w15:restartNumberingAfterBreak="0">
    <w:nsid w:val="302B2093"/>
    <w:multiLevelType w:val="multilevel"/>
    <w:tmpl w:val="1616C1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0B257EC"/>
    <w:multiLevelType w:val="hybridMultilevel"/>
    <w:tmpl w:val="A95CBAD6"/>
    <w:lvl w:ilvl="0" w:tplc="96F853DC">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30C85941"/>
    <w:multiLevelType w:val="hybridMultilevel"/>
    <w:tmpl w:val="FFFFFFFF"/>
    <w:lvl w:ilvl="0" w:tplc="802C77DA">
      <w:start w:val="1"/>
      <w:numFmt w:val="bullet"/>
      <w:lvlText w:val=""/>
      <w:lvlJc w:val="left"/>
      <w:pPr>
        <w:ind w:left="720" w:hanging="360"/>
      </w:pPr>
      <w:rPr>
        <w:rFonts w:ascii="Symbol" w:hAnsi="Symbol" w:hint="default"/>
      </w:rPr>
    </w:lvl>
    <w:lvl w:ilvl="1" w:tplc="56A42E60">
      <w:start w:val="1"/>
      <w:numFmt w:val="bullet"/>
      <w:lvlText w:val="o"/>
      <w:lvlJc w:val="left"/>
      <w:pPr>
        <w:ind w:left="1440" w:hanging="360"/>
      </w:pPr>
      <w:rPr>
        <w:rFonts w:ascii="Courier New" w:hAnsi="Courier New" w:hint="default"/>
      </w:rPr>
    </w:lvl>
    <w:lvl w:ilvl="2" w:tplc="760C2D7E">
      <w:start w:val="1"/>
      <w:numFmt w:val="bullet"/>
      <w:lvlText w:val=""/>
      <w:lvlJc w:val="left"/>
      <w:pPr>
        <w:ind w:left="2160" w:hanging="360"/>
      </w:pPr>
      <w:rPr>
        <w:rFonts w:ascii="Wingdings" w:hAnsi="Wingdings" w:hint="default"/>
      </w:rPr>
    </w:lvl>
    <w:lvl w:ilvl="3" w:tplc="91A87E56">
      <w:start w:val="1"/>
      <w:numFmt w:val="bullet"/>
      <w:lvlText w:val=""/>
      <w:lvlJc w:val="left"/>
      <w:pPr>
        <w:ind w:left="2880" w:hanging="360"/>
      </w:pPr>
      <w:rPr>
        <w:rFonts w:ascii="Symbol" w:hAnsi="Symbol" w:hint="default"/>
      </w:rPr>
    </w:lvl>
    <w:lvl w:ilvl="4" w:tplc="211EF49A">
      <w:start w:val="1"/>
      <w:numFmt w:val="bullet"/>
      <w:lvlText w:val="o"/>
      <w:lvlJc w:val="left"/>
      <w:pPr>
        <w:ind w:left="3600" w:hanging="360"/>
      </w:pPr>
      <w:rPr>
        <w:rFonts w:ascii="Courier New" w:hAnsi="Courier New" w:hint="default"/>
      </w:rPr>
    </w:lvl>
    <w:lvl w:ilvl="5" w:tplc="713A3B46">
      <w:start w:val="1"/>
      <w:numFmt w:val="bullet"/>
      <w:lvlText w:val=""/>
      <w:lvlJc w:val="left"/>
      <w:pPr>
        <w:ind w:left="4320" w:hanging="360"/>
      </w:pPr>
      <w:rPr>
        <w:rFonts w:ascii="Wingdings" w:hAnsi="Wingdings" w:hint="default"/>
      </w:rPr>
    </w:lvl>
    <w:lvl w:ilvl="6" w:tplc="3B907434">
      <w:start w:val="1"/>
      <w:numFmt w:val="bullet"/>
      <w:lvlText w:val=""/>
      <w:lvlJc w:val="left"/>
      <w:pPr>
        <w:ind w:left="5040" w:hanging="360"/>
      </w:pPr>
      <w:rPr>
        <w:rFonts w:ascii="Symbol" w:hAnsi="Symbol" w:hint="default"/>
      </w:rPr>
    </w:lvl>
    <w:lvl w:ilvl="7" w:tplc="646278C4">
      <w:start w:val="1"/>
      <w:numFmt w:val="bullet"/>
      <w:lvlText w:val="o"/>
      <w:lvlJc w:val="left"/>
      <w:pPr>
        <w:ind w:left="5760" w:hanging="360"/>
      </w:pPr>
      <w:rPr>
        <w:rFonts w:ascii="Courier New" w:hAnsi="Courier New" w:hint="default"/>
      </w:rPr>
    </w:lvl>
    <w:lvl w:ilvl="8" w:tplc="6DFCFFDA">
      <w:start w:val="1"/>
      <w:numFmt w:val="bullet"/>
      <w:lvlText w:val=""/>
      <w:lvlJc w:val="left"/>
      <w:pPr>
        <w:ind w:left="6480" w:hanging="360"/>
      </w:pPr>
      <w:rPr>
        <w:rFonts w:ascii="Wingdings" w:hAnsi="Wingdings" w:hint="default"/>
      </w:rPr>
    </w:lvl>
  </w:abstractNum>
  <w:abstractNum w:abstractNumId="68" w15:restartNumberingAfterBreak="0">
    <w:nsid w:val="30DDA58C"/>
    <w:multiLevelType w:val="multilevel"/>
    <w:tmpl w:val="11C88668"/>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9" w15:restartNumberingAfterBreak="0">
    <w:nsid w:val="31A00E95"/>
    <w:multiLevelType w:val="multilevel"/>
    <w:tmpl w:val="4CBC385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32A06327"/>
    <w:multiLevelType w:val="multilevel"/>
    <w:tmpl w:val="4A68FDD4"/>
    <w:lvl w:ilvl="0">
      <w:start w:val="11"/>
      <w:numFmt w:val="decimal"/>
      <w:lvlText w:val="%1"/>
      <w:lvlJc w:val="left"/>
      <w:pPr>
        <w:ind w:left="555" w:hanging="555"/>
      </w:pPr>
      <w:rPr>
        <w:rFonts w:hint="default"/>
      </w:rPr>
    </w:lvl>
    <w:lvl w:ilvl="1">
      <w:start w:val="1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32EC404D"/>
    <w:multiLevelType w:val="multilevel"/>
    <w:tmpl w:val="50BA892C"/>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2" w15:restartNumberingAfterBreak="0">
    <w:nsid w:val="32FF116A"/>
    <w:multiLevelType w:val="multilevel"/>
    <w:tmpl w:val="98F0D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3" w15:restartNumberingAfterBreak="0">
    <w:nsid w:val="33C53D7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4" w15:restartNumberingAfterBreak="0">
    <w:nsid w:val="33CD0CB7"/>
    <w:multiLevelType w:val="multilevel"/>
    <w:tmpl w:val="50BA892C"/>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5" w15:restartNumberingAfterBreak="0">
    <w:nsid w:val="372A0027"/>
    <w:multiLevelType w:val="multilevel"/>
    <w:tmpl w:val="DC648BE4"/>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6" w15:restartNumberingAfterBreak="0">
    <w:nsid w:val="373704B0"/>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7" w15:restartNumberingAfterBreak="0">
    <w:nsid w:val="37410249"/>
    <w:multiLevelType w:val="multilevel"/>
    <w:tmpl w:val="BA0868A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38401DBC"/>
    <w:multiLevelType w:val="multilevel"/>
    <w:tmpl w:val="DC648BE4"/>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39F12135"/>
    <w:multiLevelType w:val="multilevel"/>
    <w:tmpl w:val="65806BD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3A743521"/>
    <w:multiLevelType w:val="multilevel"/>
    <w:tmpl w:val="7E90F7EC"/>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1" w15:restartNumberingAfterBreak="0">
    <w:nsid w:val="3AC73727"/>
    <w:multiLevelType w:val="multilevel"/>
    <w:tmpl w:val="2A706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3B491081"/>
    <w:multiLevelType w:val="multilevel"/>
    <w:tmpl w:val="9E2CA49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3B5731BE"/>
    <w:multiLevelType w:val="multilevel"/>
    <w:tmpl w:val="DC648BE4"/>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4" w15:restartNumberingAfterBreak="0">
    <w:nsid w:val="3C3A1A37"/>
    <w:multiLevelType w:val="hybridMultilevel"/>
    <w:tmpl w:val="FFFFFFFF"/>
    <w:lvl w:ilvl="0" w:tplc="FFDE9974">
      <w:start w:val="4"/>
      <w:numFmt w:val="decimal"/>
      <w:lvlText w:val="%1."/>
      <w:lvlJc w:val="left"/>
      <w:pPr>
        <w:ind w:left="720" w:hanging="360"/>
      </w:pPr>
    </w:lvl>
    <w:lvl w:ilvl="1" w:tplc="72548EC6">
      <w:start w:val="1"/>
      <w:numFmt w:val="lowerLetter"/>
      <w:lvlText w:val="%2."/>
      <w:lvlJc w:val="left"/>
      <w:pPr>
        <w:ind w:left="1440" w:hanging="360"/>
      </w:pPr>
    </w:lvl>
    <w:lvl w:ilvl="2" w:tplc="AA225B9A">
      <w:start w:val="1"/>
      <w:numFmt w:val="lowerRoman"/>
      <w:lvlText w:val="%3."/>
      <w:lvlJc w:val="right"/>
      <w:pPr>
        <w:ind w:left="2160" w:hanging="180"/>
      </w:pPr>
    </w:lvl>
    <w:lvl w:ilvl="3" w:tplc="9B5A59D0">
      <w:start w:val="1"/>
      <w:numFmt w:val="decimal"/>
      <w:lvlText w:val="%4."/>
      <w:lvlJc w:val="left"/>
      <w:pPr>
        <w:ind w:left="2880" w:hanging="360"/>
      </w:pPr>
    </w:lvl>
    <w:lvl w:ilvl="4" w:tplc="E58011F4">
      <w:start w:val="1"/>
      <w:numFmt w:val="lowerLetter"/>
      <w:lvlText w:val="%5."/>
      <w:lvlJc w:val="left"/>
      <w:pPr>
        <w:ind w:left="3600" w:hanging="360"/>
      </w:pPr>
    </w:lvl>
    <w:lvl w:ilvl="5" w:tplc="2B409834">
      <w:start w:val="1"/>
      <w:numFmt w:val="lowerRoman"/>
      <w:lvlText w:val="%6."/>
      <w:lvlJc w:val="right"/>
      <w:pPr>
        <w:ind w:left="4320" w:hanging="180"/>
      </w:pPr>
    </w:lvl>
    <w:lvl w:ilvl="6" w:tplc="A6AA3816">
      <w:start w:val="1"/>
      <w:numFmt w:val="decimal"/>
      <w:lvlText w:val="%7."/>
      <w:lvlJc w:val="left"/>
      <w:pPr>
        <w:ind w:left="5040" w:hanging="360"/>
      </w:pPr>
    </w:lvl>
    <w:lvl w:ilvl="7" w:tplc="02D02D36">
      <w:start w:val="1"/>
      <w:numFmt w:val="lowerLetter"/>
      <w:lvlText w:val="%8."/>
      <w:lvlJc w:val="left"/>
      <w:pPr>
        <w:ind w:left="5760" w:hanging="360"/>
      </w:pPr>
    </w:lvl>
    <w:lvl w:ilvl="8" w:tplc="E66C773A">
      <w:start w:val="1"/>
      <w:numFmt w:val="lowerRoman"/>
      <w:lvlText w:val="%9."/>
      <w:lvlJc w:val="right"/>
      <w:pPr>
        <w:ind w:left="6480" w:hanging="180"/>
      </w:pPr>
    </w:lvl>
  </w:abstractNum>
  <w:abstractNum w:abstractNumId="85" w15:restartNumberingAfterBreak="0">
    <w:nsid w:val="3D8B420E"/>
    <w:multiLevelType w:val="multilevel"/>
    <w:tmpl w:val="90CC8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6" w15:restartNumberingAfterBreak="0">
    <w:nsid w:val="3EB1438D"/>
    <w:multiLevelType w:val="multilevel"/>
    <w:tmpl w:val="796CA9F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3ED367B5"/>
    <w:multiLevelType w:val="multilevel"/>
    <w:tmpl w:val="CE841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8" w15:restartNumberingAfterBreak="0">
    <w:nsid w:val="3EFE5894"/>
    <w:multiLevelType w:val="multilevel"/>
    <w:tmpl w:val="F70C0F8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9" w15:restartNumberingAfterBreak="0">
    <w:nsid w:val="3F1A9DE5"/>
    <w:multiLevelType w:val="hybridMultilevel"/>
    <w:tmpl w:val="FFFFFFFF"/>
    <w:lvl w:ilvl="0" w:tplc="383A6D08">
      <w:start w:val="2"/>
      <w:numFmt w:val="decimal"/>
      <w:lvlText w:val="%1."/>
      <w:lvlJc w:val="left"/>
      <w:pPr>
        <w:ind w:left="720" w:hanging="360"/>
      </w:pPr>
    </w:lvl>
    <w:lvl w:ilvl="1" w:tplc="265AB6B4">
      <w:start w:val="1"/>
      <w:numFmt w:val="lowerLetter"/>
      <w:lvlText w:val="%2."/>
      <w:lvlJc w:val="left"/>
      <w:pPr>
        <w:ind w:left="1440" w:hanging="360"/>
      </w:pPr>
    </w:lvl>
    <w:lvl w:ilvl="2" w:tplc="A9280792">
      <w:start w:val="1"/>
      <w:numFmt w:val="lowerRoman"/>
      <w:lvlText w:val="%3."/>
      <w:lvlJc w:val="right"/>
      <w:pPr>
        <w:ind w:left="2160" w:hanging="180"/>
      </w:pPr>
    </w:lvl>
    <w:lvl w:ilvl="3" w:tplc="E812BD4C">
      <w:start w:val="1"/>
      <w:numFmt w:val="decimal"/>
      <w:lvlText w:val="%4."/>
      <w:lvlJc w:val="left"/>
      <w:pPr>
        <w:ind w:left="2880" w:hanging="360"/>
      </w:pPr>
    </w:lvl>
    <w:lvl w:ilvl="4" w:tplc="C45230C4">
      <w:start w:val="1"/>
      <w:numFmt w:val="lowerLetter"/>
      <w:lvlText w:val="%5."/>
      <w:lvlJc w:val="left"/>
      <w:pPr>
        <w:ind w:left="3600" w:hanging="360"/>
      </w:pPr>
    </w:lvl>
    <w:lvl w:ilvl="5" w:tplc="420407EC">
      <w:start w:val="1"/>
      <w:numFmt w:val="lowerRoman"/>
      <w:lvlText w:val="%6."/>
      <w:lvlJc w:val="right"/>
      <w:pPr>
        <w:ind w:left="4320" w:hanging="180"/>
      </w:pPr>
    </w:lvl>
    <w:lvl w:ilvl="6" w:tplc="4536988E">
      <w:start w:val="1"/>
      <w:numFmt w:val="decimal"/>
      <w:lvlText w:val="%7."/>
      <w:lvlJc w:val="left"/>
      <w:pPr>
        <w:ind w:left="5040" w:hanging="360"/>
      </w:pPr>
    </w:lvl>
    <w:lvl w:ilvl="7" w:tplc="00506DE8">
      <w:start w:val="1"/>
      <w:numFmt w:val="lowerLetter"/>
      <w:lvlText w:val="%8."/>
      <w:lvlJc w:val="left"/>
      <w:pPr>
        <w:ind w:left="5760" w:hanging="360"/>
      </w:pPr>
    </w:lvl>
    <w:lvl w:ilvl="8" w:tplc="E68C13FA">
      <w:start w:val="1"/>
      <w:numFmt w:val="lowerRoman"/>
      <w:lvlText w:val="%9."/>
      <w:lvlJc w:val="right"/>
      <w:pPr>
        <w:ind w:left="6480" w:hanging="180"/>
      </w:pPr>
    </w:lvl>
  </w:abstractNum>
  <w:abstractNum w:abstractNumId="90" w15:restartNumberingAfterBreak="0">
    <w:nsid w:val="3F2C2CD1"/>
    <w:multiLevelType w:val="multilevel"/>
    <w:tmpl w:val="00504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1" w15:restartNumberingAfterBreak="0">
    <w:nsid w:val="3F310124"/>
    <w:multiLevelType w:val="multilevel"/>
    <w:tmpl w:val="4BC2BA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2" w15:restartNumberingAfterBreak="0">
    <w:nsid w:val="3FB3642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3" w15:restartNumberingAfterBreak="0">
    <w:nsid w:val="42D35CB2"/>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4" w15:restartNumberingAfterBreak="0">
    <w:nsid w:val="43097289"/>
    <w:multiLevelType w:val="multilevel"/>
    <w:tmpl w:val="84367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5" w15:restartNumberingAfterBreak="0">
    <w:nsid w:val="433C091E"/>
    <w:multiLevelType w:val="hybridMultilevel"/>
    <w:tmpl w:val="1EE6B30C"/>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6" w15:restartNumberingAfterBreak="0">
    <w:nsid w:val="43CD4C4F"/>
    <w:multiLevelType w:val="hybridMultilevel"/>
    <w:tmpl w:val="C16CDC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7" w15:restartNumberingAfterBreak="0">
    <w:nsid w:val="44104E79"/>
    <w:multiLevelType w:val="multilevel"/>
    <w:tmpl w:val="98A680F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45F45403"/>
    <w:multiLevelType w:val="multilevel"/>
    <w:tmpl w:val="56A8F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9" w15:restartNumberingAfterBreak="0">
    <w:nsid w:val="46003BC0"/>
    <w:multiLevelType w:val="hybridMultilevel"/>
    <w:tmpl w:val="FFFFFFFF"/>
    <w:lvl w:ilvl="0" w:tplc="C98CB4A2">
      <w:start w:val="1"/>
      <w:numFmt w:val="decimal"/>
      <w:lvlText w:val="%1."/>
      <w:lvlJc w:val="left"/>
      <w:pPr>
        <w:ind w:left="720" w:hanging="360"/>
      </w:pPr>
    </w:lvl>
    <w:lvl w:ilvl="1" w:tplc="54CC702C">
      <w:start w:val="1"/>
      <w:numFmt w:val="lowerLetter"/>
      <w:lvlText w:val="%2."/>
      <w:lvlJc w:val="left"/>
      <w:pPr>
        <w:ind w:left="1440" w:hanging="360"/>
      </w:pPr>
    </w:lvl>
    <w:lvl w:ilvl="2" w:tplc="D4068D74">
      <w:start w:val="1"/>
      <w:numFmt w:val="lowerRoman"/>
      <w:lvlText w:val="%3."/>
      <w:lvlJc w:val="right"/>
      <w:pPr>
        <w:ind w:left="2160" w:hanging="180"/>
      </w:pPr>
    </w:lvl>
    <w:lvl w:ilvl="3" w:tplc="378A05D4">
      <w:start w:val="1"/>
      <w:numFmt w:val="decimal"/>
      <w:lvlText w:val="%4."/>
      <w:lvlJc w:val="left"/>
      <w:pPr>
        <w:ind w:left="2880" w:hanging="360"/>
      </w:pPr>
    </w:lvl>
    <w:lvl w:ilvl="4" w:tplc="EDA20494">
      <w:start w:val="1"/>
      <w:numFmt w:val="lowerLetter"/>
      <w:lvlText w:val="%5."/>
      <w:lvlJc w:val="left"/>
      <w:pPr>
        <w:ind w:left="3600" w:hanging="360"/>
      </w:pPr>
    </w:lvl>
    <w:lvl w:ilvl="5" w:tplc="E976D3DC">
      <w:start w:val="1"/>
      <w:numFmt w:val="lowerRoman"/>
      <w:lvlText w:val="%6."/>
      <w:lvlJc w:val="right"/>
      <w:pPr>
        <w:ind w:left="4320" w:hanging="180"/>
      </w:pPr>
    </w:lvl>
    <w:lvl w:ilvl="6" w:tplc="2270AEEC">
      <w:start w:val="1"/>
      <w:numFmt w:val="decimal"/>
      <w:lvlText w:val="%7."/>
      <w:lvlJc w:val="left"/>
      <w:pPr>
        <w:ind w:left="5040" w:hanging="360"/>
      </w:pPr>
    </w:lvl>
    <w:lvl w:ilvl="7" w:tplc="197041BA">
      <w:start w:val="1"/>
      <w:numFmt w:val="lowerLetter"/>
      <w:lvlText w:val="%8."/>
      <w:lvlJc w:val="left"/>
      <w:pPr>
        <w:ind w:left="5760" w:hanging="360"/>
      </w:pPr>
    </w:lvl>
    <w:lvl w:ilvl="8" w:tplc="D25CC9D4">
      <w:start w:val="1"/>
      <w:numFmt w:val="lowerRoman"/>
      <w:lvlText w:val="%9."/>
      <w:lvlJc w:val="right"/>
      <w:pPr>
        <w:ind w:left="6480" w:hanging="180"/>
      </w:pPr>
    </w:lvl>
  </w:abstractNum>
  <w:abstractNum w:abstractNumId="100" w15:restartNumberingAfterBreak="0">
    <w:nsid w:val="47C103B4"/>
    <w:multiLevelType w:val="multilevel"/>
    <w:tmpl w:val="A0EAD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48441109"/>
    <w:multiLevelType w:val="multilevel"/>
    <w:tmpl w:val="58A672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4982387B"/>
    <w:multiLevelType w:val="multilevel"/>
    <w:tmpl w:val="00A05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3" w15:restartNumberingAfterBreak="0">
    <w:nsid w:val="49935A53"/>
    <w:multiLevelType w:val="multilevel"/>
    <w:tmpl w:val="DC009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4" w15:restartNumberingAfterBreak="0">
    <w:nsid w:val="49CF41DC"/>
    <w:multiLevelType w:val="hybridMultilevel"/>
    <w:tmpl w:val="C210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5" w15:restartNumberingAfterBreak="0">
    <w:nsid w:val="4B2212C3"/>
    <w:multiLevelType w:val="hybridMultilevel"/>
    <w:tmpl w:val="D3C48D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6" w15:restartNumberingAfterBreak="0">
    <w:nsid w:val="4B971DDD"/>
    <w:multiLevelType w:val="multilevel"/>
    <w:tmpl w:val="D1507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7" w15:restartNumberingAfterBreak="0">
    <w:nsid w:val="4CE110E3"/>
    <w:multiLevelType w:val="multilevel"/>
    <w:tmpl w:val="2CFAF7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4DDB0FFB"/>
    <w:multiLevelType w:val="multilevel"/>
    <w:tmpl w:val="7556C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9" w15:restartNumberingAfterBreak="0">
    <w:nsid w:val="4E7F3297"/>
    <w:multiLevelType w:val="multilevel"/>
    <w:tmpl w:val="23688DB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EAE2F9F"/>
    <w:multiLevelType w:val="multilevel"/>
    <w:tmpl w:val="5F42F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1" w15:restartNumberingAfterBreak="0">
    <w:nsid w:val="4FFF2D23"/>
    <w:multiLevelType w:val="hybridMultilevel"/>
    <w:tmpl w:val="9B687370"/>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2" w15:restartNumberingAfterBreak="0">
    <w:nsid w:val="50841F77"/>
    <w:multiLevelType w:val="multilevel"/>
    <w:tmpl w:val="A63CB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3" w15:restartNumberingAfterBreak="0">
    <w:nsid w:val="52CB6F3A"/>
    <w:multiLevelType w:val="multilevel"/>
    <w:tmpl w:val="E19A7C66"/>
    <w:lvl w:ilvl="0">
      <w:start w:val="1"/>
      <w:numFmt w:val="decimal"/>
      <w:lvlText w:val="%1."/>
      <w:lvlJc w:val="left"/>
      <w:pPr>
        <w:tabs>
          <w:tab w:val="num" w:pos="720"/>
        </w:tabs>
        <w:ind w:left="720" w:hanging="360"/>
      </w:pPr>
      <w:rPr>
        <w:rFonts w:hint="default"/>
        <w:sz w:val="20"/>
      </w:rPr>
    </w:lvl>
    <w:lvl w:ilvl="1">
      <w:start w:val="2003"/>
      <w:numFmt w:val="bullet"/>
      <w:lvlText w:val="-"/>
      <w:lvlJc w:val="left"/>
      <w:pPr>
        <w:ind w:left="1440" w:hanging="360"/>
      </w:pPr>
      <w:rPr>
        <w:rFonts w:ascii="Aptos" w:eastAsiaTheme="minorHAnsi" w:hAnsi="Aptos" w:cstheme="minorBidi"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4" w15:restartNumberingAfterBreak="0">
    <w:nsid w:val="53CB5F61"/>
    <w:multiLevelType w:val="hybridMultilevel"/>
    <w:tmpl w:val="D3920F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5" w15:restartNumberingAfterBreak="0">
    <w:nsid w:val="540E69C0"/>
    <w:multiLevelType w:val="hybridMultilevel"/>
    <w:tmpl w:val="5A1658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6" w15:restartNumberingAfterBreak="0">
    <w:nsid w:val="55172DCB"/>
    <w:multiLevelType w:val="multilevel"/>
    <w:tmpl w:val="10063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7" w15:restartNumberingAfterBreak="0">
    <w:nsid w:val="56123991"/>
    <w:multiLevelType w:val="hybridMultilevel"/>
    <w:tmpl w:val="3F842DF8"/>
    <w:lvl w:ilvl="0" w:tplc="4E28D94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8" w15:restartNumberingAfterBreak="0">
    <w:nsid w:val="566A691A"/>
    <w:multiLevelType w:val="multilevel"/>
    <w:tmpl w:val="C66E2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9" w15:restartNumberingAfterBreak="0">
    <w:nsid w:val="58BD0B10"/>
    <w:multiLevelType w:val="multilevel"/>
    <w:tmpl w:val="DC648BE4"/>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0" w15:restartNumberingAfterBreak="0">
    <w:nsid w:val="591077AF"/>
    <w:multiLevelType w:val="multilevel"/>
    <w:tmpl w:val="AFFE5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1" w15:restartNumberingAfterBreak="0">
    <w:nsid w:val="59FD016D"/>
    <w:multiLevelType w:val="multilevel"/>
    <w:tmpl w:val="DC648BE4"/>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2" w15:restartNumberingAfterBreak="0">
    <w:nsid w:val="5A4B4630"/>
    <w:multiLevelType w:val="multilevel"/>
    <w:tmpl w:val="AABC6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3" w15:restartNumberingAfterBreak="0">
    <w:nsid w:val="5AA95985"/>
    <w:multiLevelType w:val="multilevel"/>
    <w:tmpl w:val="036206C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5AB8019C"/>
    <w:multiLevelType w:val="multilevel"/>
    <w:tmpl w:val="DFE04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5" w15:restartNumberingAfterBreak="0">
    <w:nsid w:val="5B227346"/>
    <w:multiLevelType w:val="hybridMultilevel"/>
    <w:tmpl w:val="283AAD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6" w15:restartNumberingAfterBreak="0">
    <w:nsid w:val="5EEB2BCD"/>
    <w:multiLevelType w:val="multilevel"/>
    <w:tmpl w:val="6C36B9F2"/>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2"/>
      <w:numFmt w:val="decimal"/>
      <w:pStyle w:val="Heading3"/>
      <w:isLgl/>
      <w:lvlText w:val="%1.%2.%3"/>
      <w:lvlJc w:val="left"/>
      <w:pPr>
        <w:ind w:left="143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7" w15:restartNumberingAfterBreak="0">
    <w:nsid w:val="604D2870"/>
    <w:multiLevelType w:val="multilevel"/>
    <w:tmpl w:val="1584E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8" w15:restartNumberingAfterBreak="0">
    <w:nsid w:val="61B10487"/>
    <w:multiLevelType w:val="multilevel"/>
    <w:tmpl w:val="82603E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9" w15:restartNumberingAfterBreak="0">
    <w:nsid w:val="61E917A4"/>
    <w:multiLevelType w:val="hybridMultilevel"/>
    <w:tmpl w:val="FFFFFFFF"/>
    <w:lvl w:ilvl="0" w:tplc="FFFFFFFF">
      <w:start w:val="1"/>
      <w:numFmt w:val="bullet"/>
      <w:lvlText w:val="-"/>
      <w:lvlJc w:val="left"/>
      <w:pPr>
        <w:ind w:left="720" w:hanging="360"/>
      </w:pPr>
      <w:rPr>
        <w:rFonts w:ascii="Symbol" w:hAnsi="Symbol" w:hint="default"/>
      </w:rPr>
    </w:lvl>
    <w:lvl w:ilvl="1" w:tplc="2C58852A">
      <w:start w:val="1"/>
      <w:numFmt w:val="lowerLetter"/>
      <w:lvlText w:val="%2."/>
      <w:lvlJc w:val="left"/>
      <w:pPr>
        <w:ind w:left="1440" w:hanging="360"/>
      </w:pPr>
    </w:lvl>
    <w:lvl w:ilvl="2" w:tplc="4058F04E">
      <w:start w:val="1"/>
      <w:numFmt w:val="lowerRoman"/>
      <w:lvlText w:val="%3."/>
      <w:lvlJc w:val="right"/>
      <w:pPr>
        <w:ind w:left="2160" w:hanging="180"/>
      </w:pPr>
    </w:lvl>
    <w:lvl w:ilvl="3" w:tplc="639851E2">
      <w:start w:val="1"/>
      <w:numFmt w:val="decimal"/>
      <w:lvlText w:val="%4."/>
      <w:lvlJc w:val="left"/>
      <w:pPr>
        <w:ind w:left="2880" w:hanging="360"/>
      </w:pPr>
    </w:lvl>
    <w:lvl w:ilvl="4" w:tplc="CA56C40C">
      <w:start w:val="1"/>
      <w:numFmt w:val="lowerLetter"/>
      <w:lvlText w:val="%5."/>
      <w:lvlJc w:val="left"/>
      <w:pPr>
        <w:ind w:left="3600" w:hanging="360"/>
      </w:pPr>
    </w:lvl>
    <w:lvl w:ilvl="5" w:tplc="87CACD20">
      <w:start w:val="1"/>
      <w:numFmt w:val="lowerRoman"/>
      <w:lvlText w:val="%6."/>
      <w:lvlJc w:val="right"/>
      <w:pPr>
        <w:ind w:left="4320" w:hanging="180"/>
      </w:pPr>
    </w:lvl>
    <w:lvl w:ilvl="6" w:tplc="DD7EA916">
      <w:start w:val="1"/>
      <w:numFmt w:val="decimal"/>
      <w:lvlText w:val="%7."/>
      <w:lvlJc w:val="left"/>
      <w:pPr>
        <w:ind w:left="5040" w:hanging="360"/>
      </w:pPr>
    </w:lvl>
    <w:lvl w:ilvl="7" w:tplc="6058A6CA">
      <w:start w:val="1"/>
      <w:numFmt w:val="lowerLetter"/>
      <w:lvlText w:val="%8."/>
      <w:lvlJc w:val="left"/>
      <w:pPr>
        <w:ind w:left="5760" w:hanging="360"/>
      </w:pPr>
    </w:lvl>
    <w:lvl w:ilvl="8" w:tplc="2898ADB0">
      <w:start w:val="1"/>
      <w:numFmt w:val="lowerRoman"/>
      <w:lvlText w:val="%9."/>
      <w:lvlJc w:val="right"/>
      <w:pPr>
        <w:ind w:left="6480" w:hanging="180"/>
      </w:pPr>
    </w:lvl>
  </w:abstractNum>
  <w:abstractNum w:abstractNumId="130" w15:restartNumberingAfterBreak="0">
    <w:nsid w:val="6241E445"/>
    <w:multiLevelType w:val="hybridMultilevel"/>
    <w:tmpl w:val="FFFFFFFF"/>
    <w:lvl w:ilvl="0" w:tplc="511C2FC2">
      <w:start w:val="1"/>
      <w:numFmt w:val="bullet"/>
      <w:lvlText w:val="-"/>
      <w:lvlJc w:val="left"/>
      <w:pPr>
        <w:ind w:left="426" w:hanging="360"/>
      </w:pPr>
      <w:rPr>
        <w:rFonts w:ascii="Aptos" w:hAnsi="Aptos" w:hint="default"/>
      </w:rPr>
    </w:lvl>
    <w:lvl w:ilvl="1" w:tplc="A9B4115A">
      <w:start w:val="1"/>
      <w:numFmt w:val="bullet"/>
      <w:lvlText w:val="o"/>
      <w:lvlJc w:val="left"/>
      <w:pPr>
        <w:ind w:left="1146" w:hanging="360"/>
      </w:pPr>
      <w:rPr>
        <w:rFonts w:ascii="Courier New" w:hAnsi="Courier New" w:hint="default"/>
      </w:rPr>
    </w:lvl>
    <w:lvl w:ilvl="2" w:tplc="177C4CBC">
      <w:start w:val="1"/>
      <w:numFmt w:val="bullet"/>
      <w:lvlText w:val=""/>
      <w:lvlJc w:val="left"/>
      <w:pPr>
        <w:ind w:left="1866" w:hanging="360"/>
      </w:pPr>
      <w:rPr>
        <w:rFonts w:ascii="Wingdings" w:hAnsi="Wingdings" w:hint="default"/>
      </w:rPr>
    </w:lvl>
    <w:lvl w:ilvl="3" w:tplc="22DA7CA6">
      <w:start w:val="1"/>
      <w:numFmt w:val="bullet"/>
      <w:lvlText w:val=""/>
      <w:lvlJc w:val="left"/>
      <w:pPr>
        <w:ind w:left="2586" w:hanging="360"/>
      </w:pPr>
      <w:rPr>
        <w:rFonts w:ascii="Symbol" w:hAnsi="Symbol" w:hint="default"/>
      </w:rPr>
    </w:lvl>
    <w:lvl w:ilvl="4" w:tplc="70ECAEE8">
      <w:start w:val="1"/>
      <w:numFmt w:val="bullet"/>
      <w:lvlText w:val="o"/>
      <w:lvlJc w:val="left"/>
      <w:pPr>
        <w:ind w:left="3306" w:hanging="360"/>
      </w:pPr>
      <w:rPr>
        <w:rFonts w:ascii="Courier New" w:hAnsi="Courier New" w:hint="default"/>
      </w:rPr>
    </w:lvl>
    <w:lvl w:ilvl="5" w:tplc="82F2131E">
      <w:start w:val="1"/>
      <w:numFmt w:val="bullet"/>
      <w:lvlText w:val=""/>
      <w:lvlJc w:val="left"/>
      <w:pPr>
        <w:ind w:left="4026" w:hanging="360"/>
      </w:pPr>
      <w:rPr>
        <w:rFonts w:ascii="Wingdings" w:hAnsi="Wingdings" w:hint="default"/>
      </w:rPr>
    </w:lvl>
    <w:lvl w:ilvl="6" w:tplc="EB024522">
      <w:start w:val="1"/>
      <w:numFmt w:val="bullet"/>
      <w:lvlText w:val=""/>
      <w:lvlJc w:val="left"/>
      <w:pPr>
        <w:ind w:left="4746" w:hanging="360"/>
      </w:pPr>
      <w:rPr>
        <w:rFonts w:ascii="Symbol" w:hAnsi="Symbol" w:hint="default"/>
      </w:rPr>
    </w:lvl>
    <w:lvl w:ilvl="7" w:tplc="AD2E65F8">
      <w:start w:val="1"/>
      <w:numFmt w:val="bullet"/>
      <w:lvlText w:val="o"/>
      <w:lvlJc w:val="left"/>
      <w:pPr>
        <w:ind w:left="5466" w:hanging="360"/>
      </w:pPr>
      <w:rPr>
        <w:rFonts w:ascii="Courier New" w:hAnsi="Courier New" w:hint="default"/>
      </w:rPr>
    </w:lvl>
    <w:lvl w:ilvl="8" w:tplc="7A1864AC">
      <w:start w:val="1"/>
      <w:numFmt w:val="bullet"/>
      <w:lvlText w:val=""/>
      <w:lvlJc w:val="left"/>
      <w:pPr>
        <w:ind w:left="6186" w:hanging="360"/>
      </w:pPr>
      <w:rPr>
        <w:rFonts w:ascii="Wingdings" w:hAnsi="Wingdings" w:hint="default"/>
      </w:rPr>
    </w:lvl>
  </w:abstractNum>
  <w:abstractNum w:abstractNumId="131" w15:restartNumberingAfterBreak="0">
    <w:nsid w:val="627B59A0"/>
    <w:multiLevelType w:val="multilevel"/>
    <w:tmpl w:val="50BA89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2" w15:restartNumberingAfterBreak="0">
    <w:nsid w:val="63417665"/>
    <w:multiLevelType w:val="multilevel"/>
    <w:tmpl w:val="B4A81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3" w15:restartNumberingAfterBreak="0">
    <w:nsid w:val="63E218A3"/>
    <w:multiLevelType w:val="multilevel"/>
    <w:tmpl w:val="B3CE8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4" w15:restartNumberingAfterBreak="0">
    <w:nsid w:val="64259408"/>
    <w:multiLevelType w:val="hybridMultilevel"/>
    <w:tmpl w:val="FFFFFFFF"/>
    <w:lvl w:ilvl="0" w:tplc="48A2E66C">
      <w:start w:val="6"/>
      <w:numFmt w:val="decimal"/>
      <w:lvlText w:val="%1."/>
      <w:lvlJc w:val="left"/>
      <w:pPr>
        <w:ind w:left="720" w:hanging="360"/>
      </w:pPr>
    </w:lvl>
    <w:lvl w:ilvl="1" w:tplc="5E16D7B4">
      <w:start w:val="1"/>
      <w:numFmt w:val="lowerLetter"/>
      <w:lvlText w:val="%2."/>
      <w:lvlJc w:val="left"/>
      <w:pPr>
        <w:ind w:left="1440" w:hanging="360"/>
      </w:pPr>
    </w:lvl>
    <w:lvl w:ilvl="2" w:tplc="B72EDEDE">
      <w:start w:val="1"/>
      <w:numFmt w:val="lowerRoman"/>
      <w:lvlText w:val="%3."/>
      <w:lvlJc w:val="right"/>
      <w:pPr>
        <w:ind w:left="2160" w:hanging="180"/>
      </w:pPr>
    </w:lvl>
    <w:lvl w:ilvl="3" w:tplc="97840B9A">
      <w:start w:val="1"/>
      <w:numFmt w:val="decimal"/>
      <w:lvlText w:val="%4."/>
      <w:lvlJc w:val="left"/>
      <w:pPr>
        <w:ind w:left="2880" w:hanging="360"/>
      </w:pPr>
    </w:lvl>
    <w:lvl w:ilvl="4" w:tplc="97562720">
      <w:start w:val="1"/>
      <w:numFmt w:val="lowerLetter"/>
      <w:lvlText w:val="%5."/>
      <w:lvlJc w:val="left"/>
      <w:pPr>
        <w:ind w:left="3600" w:hanging="360"/>
      </w:pPr>
    </w:lvl>
    <w:lvl w:ilvl="5" w:tplc="717E65CC">
      <w:start w:val="1"/>
      <w:numFmt w:val="lowerRoman"/>
      <w:lvlText w:val="%6."/>
      <w:lvlJc w:val="right"/>
      <w:pPr>
        <w:ind w:left="4320" w:hanging="180"/>
      </w:pPr>
    </w:lvl>
    <w:lvl w:ilvl="6" w:tplc="DE34329A">
      <w:start w:val="1"/>
      <w:numFmt w:val="decimal"/>
      <w:lvlText w:val="%7."/>
      <w:lvlJc w:val="left"/>
      <w:pPr>
        <w:ind w:left="5040" w:hanging="360"/>
      </w:pPr>
    </w:lvl>
    <w:lvl w:ilvl="7" w:tplc="A65A5C7C">
      <w:start w:val="1"/>
      <w:numFmt w:val="lowerLetter"/>
      <w:lvlText w:val="%8."/>
      <w:lvlJc w:val="left"/>
      <w:pPr>
        <w:ind w:left="5760" w:hanging="360"/>
      </w:pPr>
    </w:lvl>
    <w:lvl w:ilvl="8" w:tplc="66703E1E">
      <w:start w:val="1"/>
      <w:numFmt w:val="lowerRoman"/>
      <w:lvlText w:val="%9."/>
      <w:lvlJc w:val="right"/>
      <w:pPr>
        <w:ind w:left="6480" w:hanging="180"/>
      </w:pPr>
    </w:lvl>
  </w:abstractNum>
  <w:abstractNum w:abstractNumId="135" w15:restartNumberingAfterBreak="0">
    <w:nsid w:val="645563EB"/>
    <w:multiLevelType w:val="multilevel"/>
    <w:tmpl w:val="D7F44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6" w15:restartNumberingAfterBreak="0">
    <w:nsid w:val="64B240D7"/>
    <w:multiLevelType w:val="multilevel"/>
    <w:tmpl w:val="542A3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7" w15:restartNumberingAfterBreak="0">
    <w:nsid w:val="655F4BFE"/>
    <w:multiLevelType w:val="hybridMultilevel"/>
    <w:tmpl w:val="2D4AF1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659E32CD"/>
    <w:multiLevelType w:val="multilevel"/>
    <w:tmpl w:val="208C1D64"/>
    <w:lvl w:ilvl="0">
      <w:start w:val="1"/>
      <w:numFmt w:val="bullet"/>
      <w:lvlText w:val=""/>
      <w:lvlJc w:val="left"/>
      <w:pPr>
        <w:tabs>
          <w:tab w:val="num" w:pos="720"/>
        </w:tabs>
        <w:ind w:left="720" w:hanging="360"/>
      </w:pPr>
      <w:rPr>
        <w:rFonts w:ascii="Symbol" w:hAnsi="Symbol" w:hint="default"/>
        <w:sz w:val="20"/>
      </w:rPr>
    </w:lvl>
    <w:lvl w:ilvl="1">
      <w:start w:val="2003"/>
      <w:numFmt w:val="bullet"/>
      <w:lvlText w:val="-"/>
      <w:lvlJc w:val="left"/>
      <w:pPr>
        <w:ind w:left="1440" w:hanging="360"/>
      </w:pPr>
      <w:rPr>
        <w:rFonts w:ascii="Aptos" w:eastAsiaTheme="minorHAnsi" w:hAnsi="Aptos" w:cstheme="minorBidi"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9" w15:restartNumberingAfterBreak="0">
    <w:nsid w:val="65CE6455"/>
    <w:multiLevelType w:val="multilevel"/>
    <w:tmpl w:val="D3D8A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0" w15:restartNumberingAfterBreak="0">
    <w:nsid w:val="65EB2292"/>
    <w:multiLevelType w:val="multilevel"/>
    <w:tmpl w:val="05FE3E2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1" w15:restartNumberingAfterBreak="0">
    <w:nsid w:val="66AC13ED"/>
    <w:multiLevelType w:val="multilevel"/>
    <w:tmpl w:val="5F0A8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2" w15:restartNumberingAfterBreak="0">
    <w:nsid w:val="678E73ED"/>
    <w:multiLevelType w:val="multilevel"/>
    <w:tmpl w:val="73701828"/>
    <w:lvl w:ilvl="0">
      <w:start w:val="1"/>
      <w:numFmt w:val="bullet"/>
      <w:lvlText w:val=""/>
      <w:lvlJc w:val="left"/>
      <w:pPr>
        <w:tabs>
          <w:tab w:val="num" w:pos="720"/>
        </w:tabs>
        <w:ind w:left="720" w:hanging="360"/>
      </w:pPr>
      <w:rPr>
        <w:rFonts w:ascii="Symbol" w:hAnsi="Symbol" w:hint="default"/>
        <w:sz w:val="20"/>
      </w:rPr>
    </w:lvl>
    <w:lvl w:ilvl="1">
      <w:start w:val="2003"/>
      <w:numFmt w:val="bullet"/>
      <w:lvlText w:val="-"/>
      <w:lvlJc w:val="left"/>
      <w:pPr>
        <w:ind w:left="1440" w:hanging="360"/>
      </w:pPr>
      <w:rPr>
        <w:rFonts w:ascii="Aptos" w:eastAsiaTheme="minorHAnsi" w:hAnsi="Aptos" w:cstheme="minorBidi" w:hint="default"/>
      </w:rPr>
    </w:lvl>
    <w:lvl w:ilvl="2">
      <w:start w:val="1"/>
      <w:numFmt w:val="decimal"/>
      <w:lvlText w:val="%3."/>
      <w:lvlJc w:val="left"/>
      <w:pPr>
        <w:ind w:left="2160" w:hanging="360"/>
      </w:p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3" w15:restartNumberingAfterBreak="0">
    <w:nsid w:val="6996767C"/>
    <w:multiLevelType w:val="hybridMultilevel"/>
    <w:tmpl w:val="949CA7F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4" w15:restartNumberingAfterBreak="0">
    <w:nsid w:val="6DEC8277"/>
    <w:multiLevelType w:val="hybridMultilevel"/>
    <w:tmpl w:val="FFFFFFFF"/>
    <w:lvl w:ilvl="0" w:tplc="0FE881C0">
      <w:start w:val="8"/>
      <w:numFmt w:val="decimal"/>
      <w:lvlText w:val="%1."/>
      <w:lvlJc w:val="left"/>
      <w:pPr>
        <w:ind w:left="720" w:hanging="360"/>
      </w:pPr>
    </w:lvl>
    <w:lvl w:ilvl="1" w:tplc="2034E144">
      <w:start w:val="1"/>
      <w:numFmt w:val="lowerLetter"/>
      <w:lvlText w:val="%2."/>
      <w:lvlJc w:val="left"/>
      <w:pPr>
        <w:ind w:left="1440" w:hanging="360"/>
      </w:pPr>
    </w:lvl>
    <w:lvl w:ilvl="2" w:tplc="AC1AE6D0">
      <w:start w:val="1"/>
      <w:numFmt w:val="lowerRoman"/>
      <w:lvlText w:val="%3."/>
      <w:lvlJc w:val="right"/>
      <w:pPr>
        <w:ind w:left="2160" w:hanging="180"/>
      </w:pPr>
    </w:lvl>
    <w:lvl w:ilvl="3" w:tplc="3BA481F4">
      <w:start w:val="1"/>
      <w:numFmt w:val="decimal"/>
      <w:lvlText w:val="%4."/>
      <w:lvlJc w:val="left"/>
      <w:pPr>
        <w:ind w:left="2880" w:hanging="360"/>
      </w:pPr>
    </w:lvl>
    <w:lvl w:ilvl="4" w:tplc="065EB666">
      <w:start w:val="1"/>
      <w:numFmt w:val="lowerLetter"/>
      <w:lvlText w:val="%5."/>
      <w:lvlJc w:val="left"/>
      <w:pPr>
        <w:ind w:left="3600" w:hanging="360"/>
      </w:pPr>
    </w:lvl>
    <w:lvl w:ilvl="5" w:tplc="0A142222">
      <w:start w:val="1"/>
      <w:numFmt w:val="lowerRoman"/>
      <w:lvlText w:val="%6."/>
      <w:lvlJc w:val="right"/>
      <w:pPr>
        <w:ind w:left="4320" w:hanging="180"/>
      </w:pPr>
    </w:lvl>
    <w:lvl w:ilvl="6" w:tplc="FA763314">
      <w:start w:val="1"/>
      <w:numFmt w:val="decimal"/>
      <w:lvlText w:val="%7."/>
      <w:lvlJc w:val="left"/>
      <w:pPr>
        <w:ind w:left="5040" w:hanging="360"/>
      </w:pPr>
    </w:lvl>
    <w:lvl w:ilvl="7" w:tplc="F99694C2">
      <w:start w:val="1"/>
      <w:numFmt w:val="lowerLetter"/>
      <w:lvlText w:val="%8."/>
      <w:lvlJc w:val="left"/>
      <w:pPr>
        <w:ind w:left="5760" w:hanging="360"/>
      </w:pPr>
    </w:lvl>
    <w:lvl w:ilvl="8" w:tplc="4344D66A">
      <w:start w:val="1"/>
      <w:numFmt w:val="lowerRoman"/>
      <w:lvlText w:val="%9."/>
      <w:lvlJc w:val="right"/>
      <w:pPr>
        <w:ind w:left="6480" w:hanging="180"/>
      </w:pPr>
    </w:lvl>
  </w:abstractNum>
  <w:abstractNum w:abstractNumId="145" w15:restartNumberingAfterBreak="0">
    <w:nsid w:val="6E156DFC"/>
    <w:multiLevelType w:val="multilevel"/>
    <w:tmpl w:val="331E978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6" w15:restartNumberingAfterBreak="0">
    <w:nsid w:val="6F920E02"/>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7" w15:restartNumberingAfterBreak="0">
    <w:nsid w:val="7022215A"/>
    <w:multiLevelType w:val="hybridMultilevel"/>
    <w:tmpl w:val="4E34B7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8" w15:restartNumberingAfterBreak="0">
    <w:nsid w:val="702A3B6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9" w15:restartNumberingAfterBreak="0">
    <w:nsid w:val="7045624B"/>
    <w:multiLevelType w:val="multilevel"/>
    <w:tmpl w:val="2A545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0" w15:restartNumberingAfterBreak="0">
    <w:nsid w:val="72737394"/>
    <w:multiLevelType w:val="multilevel"/>
    <w:tmpl w:val="50BA892C"/>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1" w15:restartNumberingAfterBreak="0">
    <w:nsid w:val="72CF434C"/>
    <w:multiLevelType w:val="multilevel"/>
    <w:tmpl w:val="0D24958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2" w15:restartNumberingAfterBreak="0">
    <w:nsid w:val="73123E73"/>
    <w:multiLevelType w:val="hybridMultilevel"/>
    <w:tmpl w:val="EC5C34D6"/>
    <w:lvl w:ilvl="0" w:tplc="AA4238A0">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3" w15:restartNumberingAfterBreak="0">
    <w:nsid w:val="733C1B5D"/>
    <w:multiLevelType w:val="hybridMultilevel"/>
    <w:tmpl w:val="D5BAC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4" w15:restartNumberingAfterBreak="0">
    <w:nsid w:val="761B43D7"/>
    <w:multiLevelType w:val="multilevel"/>
    <w:tmpl w:val="41E688C8"/>
    <w:lvl w:ilvl="0">
      <w:start w:val="1"/>
      <w:numFmt w:val="bullet"/>
      <w:lvlText w:val=""/>
      <w:lvlJc w:val="left"/>
      <w:pPr>
        <w:tabs>
          <w:tab w:val="num" w:pos="720"/>
        </w:tabs>
        <w:ind w:left="720" w:hanging="360"/>
      </w:pPr>
      <w:rPr>
        <w:rFonts w:ascii="Symbol" w:hAnsi="Symbol" w:hint="default"/>
        <w:sz w:val="20"/>
      </w:rPr>
    </w:lvl>
    <w:lvl w:ilvl="1">
      <w:start w:val="2003"/>
      <w:numFmt w:val="bullet"/>
      <w:lvlText w:val="-"/>
      <w:lvlJc w:val="left"/>
      <w:pPr>
        <w:ind w:left="1440" w:hanging="360"/>
      </w:pPr>
      <w:rPr>
        <w:rFonts w:ascii="Aptos" w:eastAsiaTheme="minorHAnsi" w:hAnsi="Aptos" w:cstheme="minorBidi"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5" w15:restartNumberingAfterBreak="0">
    <w:nsid w:val="76310CD0"/>
    <w:multiLevelType w:val="multilevel"/>
    <w:tmpl w:val="7E90F7EC"/>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6" w15:restartNumberingAfterBreak="0">
    <w:nsid w:val="769578E7"/>
    <w:multiLevelType w:val="hybridMultilevel"/>
    <w:tmpl w:val="6AF226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76C8243D"/>
    <w:multiLevelType w:val="multilevel"/>
    <w:tmpl w:val="7E90F7EC"/>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8" w15:restartNumberingAfterBreak="0">
    <w:nsid w:val="77235B4B"/>
    <w:multiLevelType w:val="multilevel"/>
    <w:tmpl w:val="308E2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9" w15:restartNumberingAfterBreak="0">
    <w:nsid w:val="778A4A7E"/>
    <w:multiLevelType w:val="hybridMultilevel"/>
    <w:tmpl w:val="FFFFFFFF"/>
    <w:lvl w:ilvl="0" w:tplc="4B0C68F0">
      <w:start w:val="1"/>
      <w:numFmt w:val="decimal"/>
      <w:lvlText w:val="%1."/>
      <w:lvlJc w:val="left"/>
      <w:pPr>
        <w:ind w:left="720" w:hanging="360"/>
      </w:pPr>
    </w:lvl>
    <w:lvl w:ilvl="1" w:tplc="3FCCECFA">
      <w:start w:val="1"/>
      <w:numFmt w:val="lowerLetter"/>
      <w:lvlText w:val="%2."/>
      <w:lvlJc w:val="left"/>
      <w:pPr>
        <w:ind w:left="1440" w:hanging="360"/>
      </w:pPr>
    </w:lvl>
    <w:lvl w:ilvl="2" w:tplc="F43C3210">
      <w:start w:val="1"/>
      <w:numFmt w:val="lowerRoman"/>
      <w:lvlText w:val="%3."/>
      <w:lvlJc w:val="right"/>
      <w:pPr>
        <w:ind w:left="2160" w:hanging="180"/>
      </w:pPr>
    </w:lvl>
    <w:lvl w:ilvl="3" w:tplc="09EA956E">
      <w:start w:val="1"/>
      <w:numFmt w:val="decimal"/>
      <w:lvlText w:val="%4."/>
      <w:lvlJc w:val="left"/>
      <w:pPr>
        <w:ind w:left="2880" w:hanging="360"/>
      </w:pPr>
    </w:lvl>
    <w:lvl w:ilvl="4" w:tplc="00529B4C">
      <w:start w:val="1"/>
      <w:numFmt w:val="lowerLetter"/>
      <w:lvlText w:val="%5."/>
      <w:lvlJc w:val="left"/>
      <w:pPr>
        <w:ind w:left="3600" w:hanging="360"/>
      </w:pPr>
    </w:lvl>
    <w:lvl w:ilvl="5" w:tplc="4CDAD8DA">
      <w:start w:val="1"/>
      <w:numFmt w:val="lowerRoman"/>
      <w:lvlText w:val="%6."/>
      <w:lvlJc w:val="right"/>
      <w:pPr>
        <w:ind w:left="4320" w:hanging="180"/>
      </w:pPr>
    </w:lvl>
    <w:lvl w:ilvl="6" w:tplc="D0502C5E">
      <w:start w:val="1"/>
      <w:numFmt w:val="decimal"/>
      <w:lvlText w:val="%7."/>
      <w:lvlJc w:val="left"/>
      <w:pPr>
        <w:ind w:left="5040" w:hanging="360"/>
      </w:pPr>
    </w:lvl>
    <w:lvl w:ilvl="7" w:tplc="8FE48D56">
      <w:start w:val="1"/>
      <w:numFmt w:val="lowerLetter"/>
      <w:lvlText w:val="%8."/>
      <w:lvlJc w:val="left"/>
      <w:pPr>
        <w:ind w:left="5760" w:hanging="360"/>
      </w:pPr>
    </w:lvl>
    <w:lvl w:ilvl="8" w:tplc="7E061D18">
      <w:start w:val="1"/>
      <w:numFmt w:val="lowerRoman"/>
      <w:lvlText w:val="%9."/>
      <w:lvlJc w:val="right"/>
      <w:pPr>
        <w:ind w:left="6480" w:hanging="180"/>
      </w:pPr>
    </w:lvl>
  </w:abstractNum>
  <w:abstractNum w:abstractNumId="160" w15:restartNumberingAfterBreak="0">
    <w:nsid w:val="78826183"/>
    <w:multiLevelType w:val="multilevel"/>
    <w:tmpl w:val="DC648BE4"/>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1" w15:restartNumberingAfterBreak="0">
    <w:nsid w:val="78D26241"/>
    <w:multiLevelType w:val="multilevel"/>
    <w:tmpl w:val="5FC8D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2" w15:restartNumberingAfterBreak="0">
    <w:nsid w:val="7A0D1A1C"/>
    <w:multiLevelType w:val="hybridMultilevel"/>
    <w:tmpl w:val="CDCCC2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3" w15:restartNumberingAfterBreak="0">
    <w:nsid w:val="7A543FA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4" w15:restartNumberingAfterBreak="0">
    <w:nsid w:val="7A5D125C"/>
    <w:multiLevelType w:val="multilevel"/>
    <w:tmpl w:val="267AA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5" w15:restartNumberingAfterBreak="0">
    <w:nsid w:val="7A7945BF"/>
    <w:multiLevelType w:val="multilevel"/>
    <w:tmpl w:val="DC648BE4"/>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6" w15:restartNumberingAfterBreak="0">
    <w:nsid w:val="7A8640B9"/>
    <w:multiLevelType w:val="multilevel"/>
    <w:tmpl w:val="535EB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7" w15:restartNumberingAfterBreak="0">
    <w:nsid w:val="7B3B5778"/>
    <w:multiLevelType w:val="multilevel"/>
    <w:tmpl w:val="CD5C0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8" w15:restartNumberingAfterBreak="0">
    <w:nsid w:val="7BA82172"/>
    <w:multiLevelType w:val="hybridMultilevel"/>
    <w:tmpl w:val="36223B26"/>
    <w:lvl w:ilvl="0" w:tplc="820C84B0">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9" w15:restartNumberingAfterBreak="0">
    <w:nsid w:val="7BD86A48"/>
    <w:multiLevelType w:val="multilevel"/>
    <w:tmpl w:val="525C174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0" w15:restartNumberingAfterBreak="0">
    <w:nsid w:val="7C3852B4"/>
    <w:multiLevelType w:val="multilevel"/>
    <w:tmpl w:val="2CECC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1" w15:restartNumberingAfterBreak="0">
    <w:nsid w:val="7D9216C6"/>
    <w:multiLevelType w:val="multilevel"/>
    <w:tmpl w:val="B0B6B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2" w15:restartNumberingAfterBreak="0">
    <w:nsid w:val="7E814219"/>
    <w:multiLevelType w:val="hybridMultilevel"/>
    <w:tmpl w:val="FFFFFFFF"/>
    <w:lvl w:ilvl="0" w:tplc="0C0EF562">
      <w:start w:val="7"/>
      <w:numFmt w:val="decimal"/>
      <w:lvlText w:val="%1."/>
      <w:lvlJc w:val="left"/>
      <w:pPr>
        <w:ind w:left="720" w:hanging="360"/>
      </w:pPr>
    </w:lvl>
    <w:lvl w:ilvl="1" w:tplc="61B271BC">
      <w:start w:val="1"/>
      <w:numFmt w:val="lowerLetter"/>
      <w:lvlText w:val="%2."/>
      <w:lvlJc w:val="left"/>
      <w:pPr>
        <w:ind w:left="1440" w:hanging="360"/>
      </w:pPr>
    </w:lvl>
    <w:lvl w:ilvl="2" w:tplc="BFF6CF46">
      <w:start w:val="1"/>
      <w:numFmt w:val="lowerRoman"/>
      <w:lvlText w:val="%3."/>
      <w:lvlJc w:val="right"/>
      <w:pPr>
        <w:ind w:left="2160" w:hanging="180"/>
      </w:pPr>
    </w:lvl>
    <w:lvl w:ilvl="3" w:tplc="4872D50C">
      <w:start w:val="1"/>
      <w:numFmt w:val="decimal"/>
      <w:lvlText w:val="%4."/>
      <w:lvlJc w:val="left"/>
      <w:pPr>
        <w:ind w:left="2880" w:hanging="360"/>
      </w:pPr>
    </w:lvl>
    <w:lvl w:ilvl="4" w:tplc="CE70185C">
      <w:start w:val="1"/>
      <w:numFmt w:val="lowerLetter"/>
      <w:lvlText w:val="%5."/>
      <w:lvlJc w:val="left"/>
      <w:pPr>
        <w:ind w:left="3600" w:hanging="360"/>
      </w:pPr>
    </w:lvl>
    <w:lvl w:ilvl="5" w:tplc="EA74ED5E">
      <w:start w:val="1"/>
      <w:numFmt w:val="lowerRoman"/>
      <w:lvlText w:val="%6."/>
      <w:lvlJc w:val="right"/>
      <w:pPr>
        <w:ind w:left="4320" w:hanging="180"/>
      </w:pPr>
    </w:lvl>
    <w:lvl w:ilvl="6" w:tplc="CD26BBDC">
      <w:start w:val="1"/>
      <w:numFmt w:val="decimal"/>
      <w:lvlText w:val="%7."/>
      <w:lvlJc w:val="left"/>
      <w:pPr>
        <w:ind w:left="5040" w:hanging="360"/>
      </w:pPr>
    </w:lvl>
    <w:lvl w:ilvl="7" w:tplc="94564814">
      <w:start w:val="1"/>
      <w:numFmt w:val="lowerLetter"/>
      <w:lvlText w:val="%8."/>
      <w:lvlJc w:val="left"/>
      <w:pPr>
        <w:ind w:left="5760" w:hanging="360"/>
      </w:pPr>
    </w:lvl>
    <w:lvl w:ilvl="8" w:tplc="A532DAE2">
      <w:start w:val="1"/>
      <w:numFmt w:val="lowerRoman"/>
      <w:lvlText w:val="%9."/>
      <w:lvlJc w:val="right"/>
      <w:pPr>
        <w:ind w:left="6480" w:hanging="180"/>
      </w:pPr>
    </w:lvl>
  </w:abstractNum>
  <w:abstractNum w:abstractNumId="173" w15:restartNumberingAfterBreak="0">
    <w:nsid w:val="7EF55763"/>
    <w:multiLevelType w:val="multilevel"/>
    <w:tmpl w:val="84E6FFC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90927745">
    <w:abstractNumId w:val="28"/>
  </w:num>
  <w:num w:numId="2" w16cid:durableId="1392726694">
    <w:abstractNumId w:val="23"/>
  </w:num>
  <w:num w:numId="3" w16cid:durableId="1687562492">
    <w:abstractNumId w:val="52"/>
  </w:num>
  <w:num w:numId="4" w16cid:durableId="1875846903">
    <w:abstractNumId w:val="166"/>
  </w:num>
  <w:num w:numId="5" w16cid:durableId="570044342">
    <w:abstractNumId w:val="147"/>
  </w:num>
  <w:num w:numId="6" w16cid:durableId="388655465">
    <w:abstractNumId w:val="115"/>
  </w:num>
  <w:num w:numId="7" w16cid:durableId="1854759905">
    <w:abstractNumId w:val="152"/>
  </w:num>
  <w:num w:numId="8" w16cid:durableId="608202347">
    <w:abstractNumId w:val="65"/>
  </w:num>
  <w:num w:numId="9" w16cid:durableId="1914268631">
    <w:abstractNumId w:val="10"/>
  </w:num>
  <w:num w:numId="10" w16cid:durableId="1572038155">
    <w:abstractNumId w:val="69"/>
  </w:num>
  <w:num w:numId="11" w16cid:durableId="102960762">
    <w:abstractNumId w:val="109"/>
  </w:num>
  <w:num w:numId="12" w16cid:durableId="1654865986">
    <w:abstractNumId w:val="86"/>
  </w:num>
  <w:num w:numId="13" w16cid:durableId="1029260752">
    <w:abstractNumId w:val="161"/>
  </w:num>
  <w:num w:numId="14" w16cid:durableId="1563449187">
    <w:abstractNumId w:val="1"/>
  </w:num>
  <w:num w:numId="15" w16cid:durableId="1804303645">
    <w:abstractNumId w:val="50"/>
  </w:num>
  <w:num w:numId="16" w16cid:durableId="1453866264">
    <w:abstractNumId w:val="170"/>
  </w:num>
  <w:num w:numId="17" w16cid:durableId="1391267156">
    <w:abstractNumId w:val="136"/>
  </w:num>
  <w:num w:numId="18" w16cid:durableId="950018898">
    <w:abstractNumId w:val="120"/>
  </w:num>
  <w:num w:numId="19" w16cid:durableId="1314337720">
    <w:abstractNumId w:val="103"/>
  </w:num>
  <w:num w:numId="20" w16cid:durableId="1358501892">
    <w:abstractNumId w:val="87"/>
  </w:num>
  <w:num w:numId="21" w16cid:durableId="346177215">
    <w:abstractNumId w:val="37"/>
  </w:num>
  <w:num w:numId="22" w16cid:durableId="1848130104">
    <w:abstractNumId w:val="36"/>
  </w:num>
  <w:num w:numId="23" w16cid:durableId="2077388568">
    <w:abstractNumId w:val="0"/>
  </w:num>
  <w:num w:numId="24" w16cid:durableId="1262254697">
    <w:abstractNumId w:val="135"/>
  </w:num>
  <w:num w:numId="25" w16cid:durableId="596132513">
    <w:abstractNumId w:val="40"/>
  </w:num>
  <w:num w:numId="26" w16cid:durableId="359864659">
    <w:abstractNumId w:val="4"/>
  </w:num>
  <w:num w:numId="27" w16cid:durableId="1008680805">
    <w:abstractNumId w:val="41"/>
  </w:num>
  <w:num w:numId="28" w16cid:durableId="245312718">
    <w:abstractNumId w:val="169"/>
  </w:num>
  <w:num w:numId="29" w16cid:durableId="969627293">
    <w:abstractNumId w:val="123"/>
  </w:num>
  <w:num w:numId="30" w16cid:durableId="317922475">
    <w:abstractNumId w:val="79"/>
  </w:num>
  <w:num w:numId="31" w16cid:durableId="890581223">
    <w:abstractNumId w:val="21"/>
  </w:num>
  <w:num w:numId="32" w16cid:durableId="179319957">
    <w:abstractNumId w:val="141"/>
  </w:num>
  <w:num w:numId="33" w16cid:durableId="437021869">
    <w:abstractNumId w:val="55"/>
  </w:num>
  <w:num w:numId="34" w16cid:durableId="442919647">
    <w:abstractNumId w:val="116"/>
  </w:num>
  <w:num w:numId="35" w16cid:durableId="168256401">
    <w:abstractNumId w:val="62"/>
  </w:num>
  <w:num w:numId="36" w16cid:durableId="1418941236">
    <w:abstractNumId w:val="58"/>
  </w:num>
  <w:num w:numId="37" w16cid:durableId="618729344">
    <w:abstractNumId w:val="60"/>
  </w:num>
  <w:num w:numId="38" w16cid:durableId="267664066">
    <w:abstractNumId w:val="81"/>
  </w:num>
  <w:num w:numId="39" w16cid:durableId="748500151">
    <w:abstractNumId w:val="49"/>
  </w:num>
  <w:num w:numId="40" w16cid:durableId="589582667">
    <w:abstractNumId w:val="94"/>
  </w:num>
  <w:num w:numId="41" w16cid:durableId="1583686381">
    <w:abstractNumId w:val="51"/>
  </w:num>
  <w:num w:numId="42" w16cid:durableId="434711908">
    <w:abstractNumId w:val="100"/>
  </w:num>
  <w:num w:numId="43" w16cid:durableId="478574534">
    <w:abstractNumId w:val="97"/>
  </w:num>
  <w:num w:numId="44" w16cid:durableId="1426458094">
    <w:abstractNumId w:val="15"/>
  </w:num>
  <w:num w:numId="45" w16cid:durableId="1590195272">
    <w:abstractNumId w:val="139"/>
  </w:num>
  <w:num w:numId="46" w16cid:durableId="2082409907">
    <w:abstractNumId w:val="6"/>
  </w:num>
  <w:num w:numId="47" w16cid:durableId="298144615">
    <w:abstractNumId w:val="132"/>
  </w:num>
  <w:num w:numId="48" w16cid:durableId="1074662813">
    <w:abstractNumId w:val="38"/>
  </w:num>
  <w:num w:numId="49" w16cid:durableId="1353535108">
    <w:abstractNumId w:val="124"/>
  </w:num>
  <w:num w:numId="50" w16cid:durableId="937131723">
    <w:abstractNumId w:val="98"/>
  </w:num>
  <w:num w:numId="51" w16cid:durableId="1455634462">
    <w:abstractNumId w:val="106"/>
  </w:num>
  <w:num w:numId="52" w16cid:durableId="875508717">
    <w:abstractNumId w:val="151"/>
  </w:num>
  <w:num w:numId="53" w16cid:durableId="239219845">
    <w:abstractNumId w:val="77"/>
  </w:num>
  <w:num w:numId="54" w16cid:durableId="1387677164">
    <w:abstractNumId w:val="145"/>
  </w:num>
  <w:num w:numId="55" w16cid:durableId="200019767">
    <w:abstractNumId w:val="173"/>
  </w:num>
  <w:num w:numId="56" w16cid:durableId="1774670668">
    <w:abstractNumId w:val="167"/>
  </w:num>
  <w:num w:numId="57" w16cid:durableId="1057164145">
    <w:abstractNumId w:val="158"/>
  </w:num>
  <w:num w:numId="58" w16cid:durableId="30958359">
    <w:abstractNumId w:val="18"/>
  </w:num>
  <w:num w:numId="59" w16cid:durableId="1773739785">
    <w:abstractNumId w:val="2"/>
  </w:num>
  <w:num w:numId="60" w16cid:durableId="1540510197">
    <w:abstractNumId w:val="57"/>
  </w:num>
  <w:num w:numId="61" w16cid:durableId="253516543">
    <w:abstractNumId w:val="108"/>
  </w:num>
  <w:num w:numId="62" w16cid:durableId="966817057">
    <w:abstractNumId w:val="110"/>
  </w:num>
  <w:num w:numId="63" w16cid:durableId="12339179">
    <w:abstractNumId w:val="112"/>
  </w:num>
  <w:num w:numId="64" w16cid:durableId="407927770">
    <w:abstractNumId w:val="90"/>
  </w:num>
  <w:num w:numId="65" w16cid:durableId="2100783626">
    <w:abstractNumId w:val="122"/>
  </w:num>
  <w:num w:numId="66" w16cid:durableId="1728380983">
    <w:abstractNumId w:val="164"/>
  </w:num>
  <w:num w:numId="67" w16cid:durableId="2076927815">
    <w:abstractNumId w:val="133"/>
  </w:num>
  <w:num w:numId="68" w16cid:durableId="283659152">
    <w:abstractNumId w:val="101"/>
  </w:num>
  <w:num w:numId="69" w16cid:durableId="1181091849">
    <w:abstractNumId w:val="82"/>
  </w:num>
  <w:num w:numId="70" w16cid:durableId="1556694083">
    <w:abstractNumId w:val="140"/>
  </w:num>
  <w:num w:numId="71" w16cid:durableId="1804493901">
    <w:abstractNumId w:val="8"/>
  </w:num>
  <w:num w:numId="72" w16cid:durableId="1811363955">
    <w:abstractNumId w:val="3"/>
  </w:num>
  <w:num w:numId="73" w16cid:durableId="988360048">
    <w:abstractNumId w:val="107"/>
  </w:num>
  <w:num w:numId="74" w16cid:durableId="1213034431">
    <w:abstractNumId w:val="85"/>
  </w:num>
  <w:num w:numId="75" w16cid:durableId="1227257654">
    <w:abstractNumId w:val="118"/>
  </w:num>
  <w:num w:numId="76" w16cid:durableId="2048675928">
    <w:abstractNumId w:val="149"/>
  </w:num>
  <w:num w:numId="77" w16cid:durableId="1489518607">
    <w:abstractNumId w:val="72"/>
  </w:num>
  <w:num w:numId="78" w16cid:durableId="1724332260">
    <w:abstractNumId w:val="9"/>
  </w:num>
  <w:num w:numId="79" w16cid:durableId="1110591494">
    <w:abstractNumId w:val="47"/>
  </w:num>
  <w:num w:numId="80" w16cid:durableId="238173347">
    <w:abstractNumId w:val="127"/>
  </w:num>
  <w:num w:numId="81" w16cid:durableId="395007862">
    <w:abstractNumId w:val="35"/>
  </w:num>
  <w:num w:numId="82" w16cid:durableId="1669137167">
    <w:abstractNumId w:val="24"/>
  </w:num>
  <w:num w:numId="83" w16cid:durableId="499851985">
    <w:abstractNumId w:val="5"/>
  </w:num>
  <w:num w:numId="84" w16cid:durableId="299654175">
    <w:abstractNumId w:val="11"/>
  </w:num>
  <w:num w:numId="85" w16cid:durableId="1570924958">
    <w:abstractNumId w:val="171"/>
  </w:num>
  <w:num w:numId="86" w16cid:durableId="627859201">
    <w:abstractNumId w:val="102"/>
  </w:num>
  <w:num w:numId="87" w16cid:durableId="1258950380">
    <w:abstractNumId w:val="61"/>
  </w:num>
  <w:num w:numId="88" w16cid:durableId="186530022">
    <w:abstractNumId w:val="31"/>
  </w:num>
  <w:num w:numId="89" w16cid:durableId="216205635">
    <w:abstractNumId w:val="138"/>
  </w:num>
  <w:num w:numId="90" w16cid:durableId="461969859">
    <w:abstractNumId w:val="168"/>
  </w:num>
  <w:num w:numId="91" w16cid:durableId="2139950045">
    <w:abstractNumId w:val="19"/>
  </w:num>
  <w:num w:numId="92" w16cid:durableId="1486313947">
    <w:abstractNumId w:val="96"/>
  </w:num>
  <w:num w:numId="93" w16cid:durableId="1816793784">
    <w:abstractNumId w:val="66"/>
  </w:num>
  <w:num w:numId="94" w16cid:durableId="293099172">
    <w:abstractNumId w:val="146"/>
  </w:num>
  <w:num w:numId="95" w16cid:durableId="650446309">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784158643">
    <w:abstractNumId w:val="73"/>
  </w:num>
  <w:num w:numId="97" w16cid:durableId="1006640991">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24784866">
    <w:abstractNumId w:val="76"/>
  </w:num>
  <w:num w:numId="99" w16cid:durableId="1595355156">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1660302938">
    <w:abstractNumId w:val="92"/>
  </w:num>
  <w:num w:numId="101" w16cid:durableId="1801536088">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315910698">
    <w:abstractNumId w:val="148"/>
  </w:num>
  <w:num w:numId="103" w16cid:durableId="1632129080">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67116944">
    <w:abstractNumId w:val="34"/>
  </w:num>
  <w:num w:numId="105" w16cid:durableId="213732978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16cid:durableId="284583643">
    <w:abstractNumId w:val="163"/>
  </w:num>
  <w:num w:numId="107" w16cid:durableId="430518014">
    <w:abstractNumId w:val="1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1426613357">
    <w:abstractNumId w:val="93"/>
  </w:num>
  <w:num w:numId="109" w16cid:durableId="1919485060">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1436554759">
    <w:abstractNumId w:val="56"/>
  </w:num>
  <w:num w:numId="111" w16cid:durableId="1620912888">
    <w:abstractNumId w:val="154"/>
  </w:num>
  <w:num w:numId="112" w16cid:durableId="848450934">
    <w:abstractNumId w:val="63"/>
  </w:num>
  <w:num w:numId="113" w16cid:durableId="1516455993">
    <w:abstractNumId w:val="14"/>
  </w:num>
  <w:num w:numId="114" w16cid:durableId="276985487">
    <w:abstractNumId w:val="130"/>
  </w:num>
  <w:num w:numId="115" w16cid:durableId="2016229900">
    <w:abstractNumId w:val="67"/>
  </w:num>
  <w:num w:numId="116" w16cid:durableId="2056154512">
    <w:abstractNumId w:val="129"/>
  </w:num>
  <w:num w:numId="117" w16cid:durableId="2042396594">
    <w:abstractNumId w:val="48"/>
  </w:num>
  <w:num w:numId="118" w16cid:durableId="251624834">
    <w:abstractNumId w:val="142"/>
  </w:num>
  <w:num w:numId="119" w16cid:durableId="1193615756">
    <w:abstractNumId w:val="53"/>
  </w:num>
  <w:num w:numId="120" w16cid:durableId="1870022103">
    <w:abstractNumId w:val="162"/>
  </w:num>
  <w:num w:numId="121" w16cid:durableId="2132166899">
    <w:abstractNumId w:val="105"/>
  </w:num>
  <w:num w:numId="122" w16cid:durableId="1490172290">
    <w:abstractNumId w:val="150"/>
  </w:num>
  <w:num w:numId="123" w16cid:durableId="2005544382">
    <w:abstractNumId w:val="26"/>
  </w:num>
  <w:num w:numId="124" w16cid:durableId="1587225223">
    <w:abstractNumId w:val="91"/>
  </w:num>
  <w:num w:numId="125" w16cid:durableId="1380664656">
    <w:abstractNumId w:val="128"/>
  </w:num>
  <w:num w:numId="126" w16cid:durableId="1527718209">
    <w:abstractNumId w:val="131"/>
  </w:num>
  <w:num w:numId="127" w16cid:durableId="1587684933">
    <w:abstractNumId w:val="126"/>
  </w:num>
  <w:num w:numId="128" w16cid:durableId="313073224">
    <w:abstractNumId w:val="155"/>
  </w:num>
  <w:num w:numId="129" w16cid:durableId="1187793470">
    <w:abstractNumId w:val="157"/>
  </w:num>
  <w:num w:numId="130" w16cid:durableId="329136916">
    <w:abstractNumId w:val="80"/>
  </w:num>
  <w:num w:numId="131" w16cid:durableId="136074032">
    <w:abstractNumId w:val="46"/>
  </w:num>
  <w:num w:numId="132" w16cid:durableId="1310744569">
    <w:abstractNumId w:val="59"/>
  </w:num>
  <w:num w:numId="133" w16cid:durableId="692462443">
    <w:abstractNumId w:val="165"/>
  </w:num>
  <w:num w:numId="134" w16cid:durableId="817649319">
    <w:abstractNumId w:val="13"/>
  </w:num>
  <w:num w:numId="135" w16cid:durableId="178012904">
    <w:abstractNumId w:val="160"/>
  </w:num>
  <w:num w:numId="136" w16cid:durableId="25100800">
    <w:abstractNumId w:val="121"/>
  </w:num>
  <w:num w:numId="137" w16cid:durableId="1816144079">
    <w:abstractNumId w:val="119"/>
  </w:num>
  <w:num w:numId="138" w16cid:durableId="722867008">
    <w:abstractNumId w:val="75"/>
  </w:num>
  <w:num w:numId="139" w16cid:durableId="202013767">
    <w:abstractNumId w:val="7"/>
  </w:num>
  <w:num w:numId="140" w16cid:durableId="1130439260">
    <w:abstractNumId w:val="113"/>
  </w:num>
  <w:num w:numId="141" w16cid:durableId="1322007718">
    <w:abstractNumId w:val="156"/>
  </w:num>
  <w:num w:numId="142" w16cid:durableId="308023030">
    <w:abstractNumId w:val="117"/>
  </w:num>
  <w:num w:numId="143" w16cid:durableId="1685133114">
    <w:abstractNumId w:val="43"/>
  </w:num>
  <w:num w:numId="144" w16cid:durableId="2024819536">
    <w:abstractNumId w:val="99"/>
  </w:num>
  <w:num w:numId="145" w16cid:durableId="1308898490">
    <w:abstractNumId w:val="64"/>
  </w:num>
  <w:num w:numId="146" w16cid:durableId="1474255994">
    <w:abstractNumId w:val="17"/>
  </w:num>
  <w:num w:numId="147" w16cid:durableId="1006909105">
    <w:abstractNumId w:val="25"/>
  </w:num>
  <w:num w:numId="148" w16cid:durableId="1036347830">
    <w:abstractNumId w:val="22"/>
  </w:num>
  <w:num w:numId="149" w16cid:durableId="939799926">
    <w:abstractNumId w:val="54"/>
  </w:num>
  <w:num w:numId="150" w16cid:durableId="1039866379">
    <w:abstractNumId w:val="144"/>
  </w:num>
  <w:num w:numId="151" w16cid:durableId="2143769861">
    <w:abstractNumId w:val="172"/>
  </w:num>
  <w:num w:numId="152" w16cid:durableId="1563563291">
    <w:abstractNumId w:val="134"/>
  </w:num>
  <w:num w:numId="153" w16cid:durableId="893539164">
    <w:abstractNumId w:val="84"/>
  </w:num>
  <w:num w:numId="154" w16cid:durableId="1186099092">
    <w:abstractNumId w:val="27"/>
  </w:num>
  <w:num w:numId="155" w16cid:durableId="1107703048">
    <w:abstractNumId w:val="89"/>
  </w:num>
  <w:num w:numId="156" w16cid:durableId="252981768">
    <w:abstractNumId w:val="159"/>
  </w:num>
  <w:num w:numId="157" w16cid:durableId="1528987571">
    <w:abstractNumId w:val="114"/>
  </w:num>
  <w:num w:numId="158" w16cid:durableId="1551919909">
    <w:abstractNumId w:val="83"/>
  </w:num>
  <w:num w:numId="159" w16cid:durableId="1920404240">
    <w:abstractNumId w:val="12"/>
  </w:num>
  <w:num w:numId="160" w16cid:durableId="1213955725">
    <w:abstractNumId w:val="78"/>
  </w:num>
  <w:num w:numId="161" w16cid:durableId="1135950440">
    <w:abstractNumId w:val="125"/>
  </w:num>
  <w:num w:numId="162" w16cid:durableId="1647200506">
    <w:abstractNumId w:val="153"/>
  </w:num>
  <w:num w:numId="163" w16cid:durableId="353925343">
    <w:abstractNumId w:val="104"/>
  </w:num>
  <w:num w:numId="164" w16cid:durableId="521936199">
    <w:abstractNumId w:val="137"/>
  </w:num>
  <w:num w:numId="165" w16cid:durableId="142042976">
    <w:abstractNumId w:val="68"/>
  </w:num>
  <w:num w:numId="166" w16cid:durableId="585454062">
    <w:abstractNumId w:val="33"/>
  </w:num>
  <w:num w:numId="167" w16cid:durableId="572472135">
    <w:abstractNumId w:val="29"/>
  </w:num>
  <w:num w:numId="168" w16cid:durableId="542907873">
    <w:abstractNumId w:val="44"/>
  </w:num>
  <w:num w:numId="169" w16cid:durableId="1383554125">
    <w:abstractNumId w:val="71"/>
  </w:num>
  <w:num w:numId="170" w16cid:durableId="268658955">
    <w:abstractNumId w:val="42"/>
  </w:num>
  <w:num w:numId="171" w16cid:durableId="489372346">
    <w:abstractNumId w:val="74"/>
  </w:num>
  <w:num w:numId="172" w16cid:durableId="1291591322">
    <w:abstractNumId w:val="88"/>
  </w:num>
  <w:num w:numId="173" w16cid:durableId="1532113396">
    <w:abstractNumId w:val="16"/>
  </w:num>
  <w:num w:numId="174" w16cid:durableId="183903588">
    <w:abstractNumId w:val="45"/>
  </w:num>
  <w:num w:numId="175" w16cid:durableId="1688285699">
    <w:abstractNumId w:val="20"/>
  </w:num>
  <w:num w:numId="176" w16cid:durableId="1719233629">
    <w:abstractNumId w:val="20"/>
  </w:num>
  <w:num w:numId="177" w16cid:durableId="1804039639">
    <w:abstractNumId w:val="20"/>
  </w:num>
  <w:num w:numId="178" w16cid:durableId="2088460193">
    <w:abstractNumId w:val="20"/>
  </w:num>
  <w:num w:numId="179" w16cid:durableId="1900087870">
    <w:abstractNumId w:val="32"/>
  </w:num>
  <w:num w:numId="180" w16cid:durableId="32468305">
    <w:abstractNumId w:val="95"/>
  </w:num>
  <w:num w:numId="181" w16cid:durableId="819923986">
    <w:abstractNumId w:val="39"/>
  </w:num>
  <w:num w:numId="182" w16cid:durableId="1304316457">
    <w:abstractNumId w:val="111"/>
  </w:num>
  <w:num w:numId="183" w16cid:durableId="656810076">
    <w:abstractNumId w:val="30"/>
  </w:num>
  <w:num w:numId="184" w16cid:durableId="1069426419">
    <w:abstractNumId w:val="143"/>
  </w:num>
  <w:num w:numId="185" w16cid:durableId="673603865">
    <w:abstractNumId w:val="70"/>
  </w:num>
  <w:numIdMacAtCleanup w:val="1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6803"/>
    <w:rsid w:val="00000461"/>
    <w:rsid w:val="00000A5B"/>
    <w:rsid w:val="000013B6"/>
    <w:rsid w:val="00001B8A"/>
    <w:rsid w:val="00001EEE"/>
    <w:rsid w:val="00002D35"/>
    <w:rsid w:val="00003427"/>
    <w:rsid w:val="00006571"/>
    <w:rsid w:val="00006BE5"/>
    <w:rsid w:val="00007B3B"/>
    <w:rsid w:val="00010F4F"/>
    <w:rsid w:val="000117DA"/>
    <w:rsid w:val="00012704"/>
    <w:rsid w:val="000129DD"/>
    <w:rsid w:val="00012B10"/>
    <w:rsid w:val="00013423"/>
    <w:rsid w:val="00014063"/>
    <w:rsid w:val="000164A7"/>
    <w:rsid w:val="000165A8"/>
    <w:rsid w:val="00017C14"/>
    <w:rsid w:val="00021C02"/>
    <w:rsid w:val="00021C1C"/>
    <w:rsid w:val="000231C9"/>
    <w:rsid w:val="00024983"/>
    <w:rsid w:val="00024E93"/>
    <w:rsid w:val="000303D0"/>
    <w:rsid w:val="0003140C"/>
    <w:rsid w:val="00031995"/>
    <w:rsid w:val="00033E80"/>
    <w:rsid w:val="00034D18"/>
    <w:rsid w:val="000352EE"/>
    <w:rsid w:val="00037F2D"/>
    <w:rsid w:val="00040C6F"/>
    <w:rsid w:val="0004154E"/>
    <w:rsid w:val="00041640"/>
    <w:rsid w:val="000420FA"/>
    <w:rsid w:val="00042F63"/>
    <w:rsid w:val="0004381F"/>
    <w:rsid w:val="00044EBC"/>
    <w:rsid w:val="000450DA"/>
    <w:rsid w:val="000452A0"/>
    <w:rsid w:val="00045AF1"/>
    <w:rsid w:val="00045BC4"/>
    <w:rsid w:val="00045FDE"/>
    <w:rsid w:val="0004630F"/>
    <w:rsid w:val="0004659C"/>
    <w:rsid w:val="00047137"/>
    <w:rsid w:val="00047323"/>
    <w:rsid w:val="00050B93"/>
    <w:rsid w:val="000518EC"/>
    <w:rsid w:val="00052F81"/>
    <w:rsid w:val="00054202"/>
    <w:rsid w:val="000572D6"/>
    <w:rsid w:val="000577AE"/>
    <w:rsid w:val="00057F3C"/>
    <w:rsid w:val="0006005A"/>
    <w:rsid w:val="00060306"/>
    <w:rsid w:val="00060420"/>
    <w:rsid w:val="000612D9"/>
    <w:rsid w:val="0006143E"/>
    <w:rsid w:val="000616F7"/>
    <w:rsid w:val="000618CD"/>
    <w:rsid w:val="00061CD3"/>
    <w:rsid w:val="00061F93"/>
    <w:rsid w:val="000623DA"/>
    <w:rsid w:val="0006257A"/>
    <w:rsid w:val="00062E2C"/>
    <w:rsid w:val="00065593"/>
    <w:rsid w:val="00066939"/>
    <w:rsid w:val="000678CE"/>
    <w:rsid w:val="00067ACA"/>
    <w:rsid w:val="00067FA3"/>
    <w:rsid w:val="00070587"/>
    <w:rsid w:val="00070A8F"/>
    <w:rsid w:val="000728C4"/>
    <w:rsid w:val="00072AD6"/>
    <w:rsid w:val="0007345E"/>
    <w:rsid w:val="00073A60"/>
    <w:rsid w:val="00074CBA"/>
    <w:rsid w:val="000762C3"/>
    <w:rsid w:val="00076892"/>
    <w:rsid w:val="00080990"/>
    <w:rsid w:val="0008123D"/>
    <w:rsid w:val="000841F5"/>
    <w:rsid w:val="00084B70"/>
    <w:rsid w:val="00084E0E"/>
    <w:rsid w:val="00086BB2"/>
    <w:rsid w:val="00087FB3"/>
    <w:rsid w:val="0009024E"/>
    <w:rsid w:val="00090953"/>
    <w:rsid w:val="00090E1F"/>
    <w:rsid w:val="0009105F"/>
    <w:rsid w:val="00091079"/>
    <w:rsid w:val="0009176B"/>
    <w:rsid w:val="00091C77"/>
    <w:rsid w:val="00092322"/>
    <w:rsid w:val="0009247A"/>
    <w:rsid w:val="00092993"/>
    <w:rsid w:val="00094106"/>
    <w:rsid w:val="0009458E"/>
    <w:rsid w:val="000952E8"/>
    <w:rsid w:val="00096A66"/>
    <w:rsid w:val="00097154"/>
    <w:rsid w:val="000A0147"/>
    <w:rsid w:val="000A021A"/>
    <w:rsid w:val="000A09D6"/>
    <w:rsid w:val="000A0C5D"/>
    <w:rsid w:val="000A0D82"/>
    <w:rsid w:val="000A11B4"/>
    <w:rsid w:val="000A26A3"/>
    <w:rsid w:val="000A294E"/>
    <w:rsid w:val="000A2B57"/>
    <w:rsid w:val="000A37B5"/>
    <w:rsid w:val="000A489D"/>
    <w:rsid w:val="000B0850"/>
    <w:rsid w:val="000B0E50"/>
    <w:rsid w:val="000B153B"/>
    <w:rsid w:val="000B3057"/>
    <w:rsid w:val="000B34CD"/>
    <w:rsid w:val="000B38B0"/>
    <w:rsid w:val="000B3C40"/>
    <w:rsid w:val="000B3F88"/>
    <w:rsid w:val="000B406B"/>
    <w:rsid w:val="000B5906"/>
    <w:rsid w:val="000B6CDA"/>
    <w:rsid w:val="000C0DF1"/>
    <w:rsid w:val="000C2843"/>
    <w:rsid w:val="000C2B9F"/>
    <w:rsid w:val="000C3A5B"/>
    <w:rsid w:val="000C4B19"/>
    <w:rsid w:val="000C5B5F"/>
    <w:rsid w:val="000C5F15"/>
    <w:rsid w:val="000C6194"/>
    <w:rsid w:val="000C69D0"/>
    <w:rsid w:val="000C6BDE"/>
    <w:rsid w:val="000C7225"/>
    <w:rsid w:val="000D04B5"/>
    <w:rsid w:val="000D3155"/>
    <w:rsid w:val="000D4312"/>
    <w:rsid w:val="000D4639"/>
    <w:rsid w:val="000D4750"/>
    <w:rsid w:val="000D4A0F"/>
    <w:rsid w:val="000D54AF"/>
    <w:rsid w:val="000D62DD"/>
    <w:rsid w:val="000D6864"/>
    <w:rsid w:val="000D6B86"/>
    <w:rsid w:val="000D6C74"/>
    <w:rsid w:val="000D7057"/>
    <w:rsid w:val="000E0B4A"/>
    <w:rsid w:val="000E13FE"/>
    <w:rsid w:val="000E2239"/>
    <w:rsid w:val="000E4694"/>
    <w:rsid w:val="000E68CF"/>
    <w:rsid w:val="000E7AD0"/>
    <w:rsid w:val="000F0A73"/>
    <w:rsid w:val="000F0EE0"/>
    <w:rsid w:val="000F0EFD"/>
    <w:rsid w:val="000F1FE0"/>
    <w:rsid w:val="000F2109"/>
    <w:rsid w:val="000F30DB"/>
    <w:rsid w:val="000F312B"/>
    <w:rsid w:val="000F35A2"/>
    <w:rsid w:val="000F51AF"/>
    <w:rsid w:val="000F5473"/>
    <w:rsid w:val="000F5E90"/>
    <w:rsid w:val="000F613E"/>
    <w:rsid w:val="000F776D"/>
    <w:rsid w:val="00100567"/>
    <w:rsid w:val="001006DD"/>
    <w:rsid w:val="00100C57"/>
    <w:rsid w:val="001032D3"/>
    <w:rsid w:val="00105938"/>
    <w:rsid w:val="00105BA8"/>
    <w:rsid w:val="00111AC2"/>
    <w:rsid w:val="001134BE"/>
    <w:rsid w:val="00113D3F"/>
    <w:rsid w:val="0011552C"/>
    <w:rsid w:val="0011593B"/>
    <w:rsid w:val="00115C8F"/>
    <w:rsid w:val="00116BBE"/>
    <w:rsid w:val="00116C2F"/>
    <w:rsid w:val="00117D0A"/>
    <w:rsid w:val="00117FB3"/>
    <w:rsid w:val="0012212B"/>
    <w:rsid w:val="0012232E"/>
    <w:rsid w:val="00123713"/>
    <w:rsid w:val="00124670"/>
    <w:rsid w:val="001247C1"/>
    <w:rsid w:val="001254A9"/>
    <w:rsid w:val="001255DC"/>
    <w:rsid w:val="00131E8E"/>
    <w:rsid w:val="001323FB"/>
    <w:rsid w:val="001327EA"/>
    <w:rsid w:val="001364BD"/>
    <w:rsid w:val="00137F42"/>
    <w:rsid w:val="00140C3D"/>
    <w:rsid w:val="00141D11"/>
    <w:rsid w:val="001420A1"/>
    <w:rsid w:val="001431D9"/>
    <w:rsid w:val="001432BD"/>
    <w:rsid w:val="001437BB"/>
    <w:rsid w:val="0014494F"/>
    <w:rsid w:val="001470A9"/>
    <w:rsid w:val="00150C87"/>
    <w:rsid w:val="00150C9A"/>
    <w:rsid w:val="00151975"/>
    <w:rsid w:val="00152ABE"/>
    <w:rsid w:val="00153396"/>
    <w:rsid w:val="00154419"/>
    <w:rsid w:val="0015465E"/>
    <w:rsid w:val="00155488"/>
    <w:rsid w:val="00156225"/>
    <w:rsid w:val="001572E2"/>
    <w:rsid w:val="00160291"/>
    <w:rsid w:val="00160661"/>
    <w:rsid w:val="0016183E"/>
    <w:rsid w:val="00161B5F"/>
    <w:rsid w:val="00163EC8"/>
    <w:rsid w:val="00167068"/>
    <w:rsid w:val="0016717E"/>
    <w:rsid w:val="00167A4A"/>
    <w:rsid w:val="00167C95"/>
    <w:rsid w:val="00170337"/>
    <w:rsid w:val="0017148C"/>
    <w:rsid w:val="00171589"/>
    <w:rsid w:val="00171911"/>
    <w:rsid w:val="00172C8B"/>
    <w:rsid w:val="00173039"/>
    <w:rsid w:val="00173EA6"/>
    <w:rsid w:val="00174F32"/>
    <w:rsid w:val="00175DF5"/>
    <w:rsid w:val="00177C33"/>
    <w:rsid w:val="00180AAB"/>
    <w:rsid w:val="001818F7"/>
    <w:rsid w:val="00182DC9"/>
    <w:rsid w:val="001833AF"/>
    <w:rsid w:val="00183F3D"/>
    <w:rsid w:val="00184901"/>
    <w:rsid w:val="00186222"/>
    <w:rsid w:val="00186C50"/>
    <w:rsid w:val="00187BED"/>
    <w:rsid w:val="00191CA6"/>
    <w:rsid w:val="001924B5"/>
    <w:rsid w:val="00192CC7"/>
    <w:rsid w:val="00192CEB"/>
    <w:rsid w:val="00192D82"/>
    <w:rsid w:val="00193F76"/>
    <w:rsid w:val="00194717"/>
    <w:rsid w:val="00194C14"/>
    <w:rsid w:val="0019571C"/>
    <w:rsid w:val="00195934"/>
    <w:rsid w:val="00195F9C"/>
    <w:rsid w:val="00197B99"/>
    <w:rsid w:val="00197CF3"/>
    <w:rsid w:val="001A110B"/>
    <w:rsid w:val="001A18B5"/>
    <w:rsid w:val="001A18E4"/>
    <w:rsid w:val="001A1E5E"/>
    <w:rsid w:val="001A2630"/>
    <w:rsid w:val="001A38B2"/>
    <w:rsid w:val="001A4EAB"/>
    <w:rsid w:val="001A535B"/>
    <w:rsid w:val="001A53C2"/>
    <w:rsid w:val="001A5764"/>
    <w:rsid w:val="001A5ED5"/>
    <w:rsid w:val="001A608A"/>
    <w:rsid w:val="001A6F7F"/>
    <w:rsid w:val="001A6FEB"/>
    <w:rsid w:val="001B0352"/>
    <w:rsid w:val="001B038A"/>
    <w:rsid w:val="001B1247"/>
    <w:rsid w:val="001B1B32"/>
    <w:rsid w:val="001B24DB"/>
    <w:rsid w:val="001B31E9"/>
    <w:rsid w:val="001B5580"/>
    <w:rsid w:val="001B5DD5"/>
    <w:rsid w:val="001B6CCB"/>
    <w:rsid w:val="001B75C4"/>
    <w:rsid w:val="001C2F5F"/>
    <w:rsid w:val="001C4795"/>
    <w:rsid w:val="001C5B5A"/>
    <w:rsid w:val="001C6831"/>
    <w:rsid w:val="001C7295"/>
    <w:rsid w:val="001D097F"/>
    <w:rsid w:val="001D118E"/>
    <w:rsid w:val="001D2B92"/>
    <w:rsid w:val="001D43F7"/>
    <w:rsid w:val="001D5817"/>
    <w:rsid w:val="001D5FA5"/>
    <w:rsid w:val="001D6B4A"/>
    <w:rsid w:val="001D6E40"/>
    <w:rsid w:val="001E00D9"/>
    <w:rsid w:val="001E18C2"/>
    <w:rsid w:val="001E21CA"/>
    <w:rsid w:val="001E2DE9"/>
    <w:rsid w:val="001E4126"/>
    <w:rsid w:val="001E581E"/>
    <w:rsid w:val="001E65E2"/>
    <w:rsid w:val="001E729D"/>
    <w:rsid w:val="001F01F2"/>
    <w:rsid w:val="001F0A91"/>
    <w:rsid w:val="001F16E7"/>
    <w:rsid w:val="001F23D9"/>
    <w:rsid w:val="001F28FE"/>
    <w:rsid w:val="001F29CE"/>
    <w:rsid w:val="001F310B"/>
    <w:rsid w:val="001F4347"/>
    <w:rsid w:val="001F4CD6"/>
    <w:rsid w:val="001F5EF0"/>
    <w:rsid w:val="001F6060"/>
    <w:rsid w:val="001F61E2"/>
    <w:rsid w:val="001F6E85"/>
    <w:rsid w:val="001F7919"/>
    <w:rsid w:val="00200022"/>
    <w:rsid w:val="00200DA2"/>
    <w:rsid w:val="002010BC"/>
    <w:rsid w:val="002010EA"/>
    <w:rsid w:val="002017AE"/>
    <w:rsid w:val="00203052"/>
    <w:rsid w:val="002040B7"/>
    <w:rsid w:val="002076A1"/>
    <w:rsid w:val="00207B1E"/>
    <w:rsid w:val="00210A76"/>
    <w:rsid w:val="00210B06"/>
    <w:rsid w:val="00210D79"/>
    <w:rsid w:val="00212E72"/>
    <w:rsid w:val="00214534"/>
    <w:rsid w:val="00214677"/>
    <w:rsid w:val="00214D7F"/>
    <w:rsid w:val="002156FD"/>
    <w:rsid w:val="002200E8"/>
    <w:rsid w:val="002202B0"/>
    <w:rsid w:val="00221300"/>
    <w:rsid w:val="00221593"/>
    <w:rsid w:val="00222645"/>
    <w:rsid w:val="00222AFC"/>
    <w:rsid w:val="0022300A"/>
    <w:rsid w:val="00223547"/>
    <w:rsid w:val="0022427D"/>
    <w:rsid w:val="00225680"/>
    <w:rsid w:val="0022585A"/>
    <w:rsid w:val="00226552"/>
    <w:rsid w:val="00227292"/>
    <w:rsid w:val="00227350"/>
    <w:rsid w:val="002279A8"/>
    <w:rsid w:val="00227C04"/>
    <w:rsid w:val="00230B4F"/>
    <w:rsid w:val="0023266F"/>
    <w:rsid w:val="00232736"/>
    <w:rsid w:val="0023300C"/>
    <w:rsid w:val="002330C3"/>
    <w:rsid w:val="00236946"/>
    <w:rsid w:val="002376F4"/>
    <w:rsid w:val="00237E5A"/>
    <w:rsid w:val="00237FF9"/>
    <w:rsid w:val="0024155F"/>
    <w:rsid w:val="002425CB"/>
    <w:rsid w:val="00244B39"/>
    <w:rsid w:val="00245007"/>
    <w:rsid w:val="002458FF"/>
    <w:rsid w:val="00246351"/>
    <w:rsid w:val="002469DE"/>
    <w:rsid w:val="00246E9E"/>
    <w:rsid w:val="00250E79"/>
    <w:rsid w:val="002515FD"/>
    <w:rsid w:val="002516F5"/>
    <w:rsid w:val="00252EF7"/>
    <w:rsid w:val="002531C8"/>
    <w:rsid w:val="0025323A"/>
    <w:rsid w:val="00253B7E"/>
    <w:rsid w:val="00256A1F"/>
    <w:rsid w:val="00256AD0"/>
    <w:rsid w:val="0025728E"/>
    <w:rsid w:val="00257740"/>
    <w:rsid w:val="00257DD0"/>
    <w:rsid w:val="00260AC0"/>
    <w:rsid w:val="00262646"/>
    <w:rsid w:val="00262CB3"/>
    <w:rsid w:val="002642A7"/>
    <w:rsid w:val="002657DF"/>
    <w:rsid w:val="00265C49"/>
    <w:rsid w:val="00267605"/>
    <w:rsid w:val="00270598"/>
    <w:rsid w:val="00270A9C"/>
    <w:rsid w:val="00271833"/>
    <w:rsid w:val="002718BB"/>
    <w:rsid w:val="00271AC6"/>
    <w:rsid w:val="002721C1"/>
    <w:rsid w:val="00272440"/>
    <w:rsid w:val="00272589"/>
    <w:rsid w:val="0027362D"/>
    <w:rsid w:val="0027387A"/>
    <w:rsid w:val="00276803"/>
    <w:rsid w:val="00277DD3"/>
    <w:rsid w:val="00280614"/>
    <w:rsid w:val="00281332"/>
    <w:rsid w:val="00282336"/>
    <w:rsid w:val="002834A0"/>
    <w:rsid w:val="00283A3E"/>
    <w:rsid w:val="00283DDE"/>
    <w:rsid w:val="00283EB6"/>
    <w:rsid w:val="00284350"/>
    <w:rsid w:val="0028452A"/>
    <w:rsid w:val="002848C6"/>
    <w:rsid w:val="00285899"/>
    <w:rsid w:val="00290386"/>
    <w:rsid w:val="00290742"/>
    <w:rsid w:val="00290CB1"/>
    <w:rsid w:val="002924D2"/>
    <w:rsid w:val="00292561"/>
    <w:rsid w:val="00292DC7"/>
    <w:rsid w:val="002933F3"/>
    <w:rsid w:val="0029349F"/>
    <w:rsid w:val="002935BE"/>
    <w:rsid w:val="00294932"/>
    <w:rsid w:val="00294BEF"/>
    <w:rsid w:val="00295771"/>
    <w:rsid w:val="002965EA"/>
    <w:rsid w:val="00296FC8"/>
    <w:rsid w:val="002A2387"/>
    <w:rsid w:val="002A26D2"/>
    <w:rsid w:val="002A54FC"/>
    <w:rsid w:val="002A60F9"/>
    <w:rsid w:val="002B0AB4"/>
    <w:rsid w:val="002B0C8E"/>
    <w:rsid w:val="002B16E3"/>
    <w:rsid w:val="002B19C1"/>
    <w:rsid w:val="002B2C42"/>
    <w:rsid w:val="002B3451"/>
    <w:rsid w:val="002B3711"/>
    <w:rsid w:val="002B41EA"/>
    <w:rsid w:val="002B5B43"/>
    <w:rsid w:val="002B6967"/>
    <w:rsid w:val="002B726A"/>
    <w:rsid w:val="002C01A2"/>
    <w:rsid w:val="002C0C35"/>
    <w:rsid w:val="002C0C9C"/>
    <w:rsid w:val="002C1476"/>
    <w:rsid w:val="002C2CFA"/>
    <w:rsid w:val="002C3281"/>
    <w:rsid w:val="002C49B3"/>
    <w:rsid w:val="002C4CA4"/>
    <w:rsid w:val="002C556C"/>
    <w:rsid w:val="002C5721"/>
    <w:rsid w:val="002C5E26"/>
    <w:rsid w:val="002C6904"/>
    <w:rsid w:val="002C698E"/>
    <w:rsid w:val="002C7B27"/>
    <w:rsid w:val="002D0ECF"/>
    <w:rsid w:val="002D22AB"/>
    <w:rsid w:val="002D37DC"/>
    <w:rsid w:val="002D455F"/>
    <w:rsid w:val="002D5408"/>
    <w:rsid w:val="002D5B14"/>
    <w:rsid w:val="002D72F3"/>
    <w:rsid w:val="002E0E4C"/>
    <w:rsid w:val="002E1A72"/>
    <w:rsid w:val="002E247F"/>
    <w:rsid w:val="002E2560"/>
    <w:rsid w:val="002E26D6"/>
    <w:rsid w:val="002E311F"/>
    <w:rsid w:val="002E333F"/>
    <w:rsid w:val="002E3472"/>
    <w:rsid w:val="002E3737"/>
    <w:rsid w:val="002E37C7"/>
    <w:rsid w:val="002E4483"/>
    <w:rsid w:val="002E5F6F"/>
    <w:rsid w:val="002E6A96"/>
    <w:rsid w:val="002E6AFF"/>
    <w:rsid w:val="002E7A5C"/>
    <w:rsid w:val="002F0A0B"/>
    <w:rsid w:val="002F0A12"/>
    <w:rsid w:val="002F1C61"/>
    <w:rsid w:val="002F2E5B"/>
    <w:rsid w:val="002F3653"/>
    <w:rsid w:val="002F4F49"/>
    <w:rsid w:val="002F54CA"/>
    <w:rsid w:val="002F5E04"/>
    <w:rsid w:val="002F7122"/>
    <w:rsid w:val="003007E3"/>
    <w:rsid w:val="00300CFE"/>
    <w:rsid w:val="00302C09"/>
    <w:rsid w:val="003030E6"/>
    <w:rsid w:val="00304144"/>
    <w:rsid w:val="003059F0"/>
    <w:rsid w:val="00305BED"/>
    <w:rsid w:val="00312BAD"/>
    <w:rsid w:val="00313132"/>
    <w:rsid w:val="0031339E"/>
    <w:rsid w:val="00314B8A"/>
    <w:rsid w:val="00315707"/>
    <w:rsid w:val="00315826"/>
    <w:rsid w:val="0031661D"/>
    <w:rsid w:val="00316DC3"/>
    <w:rsid w:val="003171A2"/>
    <w:rsid w:val="00317363"/>
    <w:rsid w:val="00317E7C"/>
    <w:rsid w:val="00320538"/>
    <w:rsid w:val="00320C6A"/>
    <w:rsid w:val="00320DA9"/>
    <w:rsid w:val="003230E1"/>
    <w:rsid w:val="00323D6C"/>
    <w:rsid w:val="00324918"/>
    <w:rsid w:val="00325EEE"/>
    <w:rsid w:val="00325F8E"/>
    <w:rsid w:val="00326D01"/>
    <w:rsid w:val="003277C0"/>
    <w:rsid w:val="00330EDE"/>
    <w:rsid w:val="003321A4"/>
    <w:rsid w:val="00333B1F"/>
    <w:rsid w:val="00333F26"/>
    <w:rsid w:val="00334A57"/>
    <w:rsid w:val="00334EDD"/>
    <w:rsid w:val="00335A8A"/>
    <w:rsid w:val="003376EF"/>
    <w:rsid w:val="00341726"/>
    <w:rsid w:val="003421E2"/>
    <w:rsid w:val="00342719"/>
    <w:rsid w:val="00343A73"/>
    <w:rsid w:val="00343DC6"/>
    <w:rsid w:val="00344707"/>
    <w:rsid w:val="00344D1D"/>
    <w:rsid w:val="00345345"/>
    <w:rsid w:val="003454A3"/>
    <w:rsid w:val="0034660E"/>
    <w:rsid w:val="003477B9"/>
    <w:rsid w:val="0034BB91"/>
    <w:rsid w:val="00350CC3"/>
    <w:rsid w:val="00350FB5"/>
    <w:rsid w:val="003518B6"/>
    <w:rsid w:val="00352215"/>
    <w:rsid w:val="00353C80"/>
    <w:rsid w:val="00355854"/>
    <w:rsid w:val="00355955"/>
    <w:rsid w:val="00355F57"/>
    <w:rsid w:val="0035617C"/>
    <w:rsid w:val="00356A5B"/>
    <w:rsid w:val="00356CCF"/>
    <w:rsid w:val="00356DE8"/>
    <w:rsid w:val="00356EC7"/>
    <w:rsid w:val="00360673"/>
    <w:rsid w:val="003610CD"/>
    <w:rsid w:val="003612BB"/>
    <w:rsid w:val="00362030"/>
    <w:rsid w:val="0036356A"/>
    <w:rsid w:val="0037070C"/>
    <w:rsid w:val="0037080D"/>
    <w:rsid w:val="00371320"/>
    <w:rsid w:val="00371838"/>
    <w:rsid w:val="00372135"/>
    <w:rsid w:val="003725F4"/>
    <w:rsid w:val="00373ED0"/>
    <w:rsid w:val="00374576"/>
    <w:rsid w:val="00376830"/>
    <w:rsid w:val="003768D8"/>
    <w:rsid w:val="003774B7"/>
    <w:rsid w:val="00380079"/>
    <w:rsid w:val="00380325"/>
    <w:rsid w:val="003814C8"/>
    <w:rsid w:val="003821F0"/>
    <w:rsid w:val="003823FB"/>
    <w:rsid w:val="003828F2"/>
    <w:rsid w:val="0038295B"/>
    <w:rsid w:val="003831F2"/>
    <w:rsid w:val="0038370E"/>
    <w:rsid w:val="0038401B"/>
    <w:rsid w:val="003855E0"/>
    <w:rsid w:val="003863E4"/>
    <w:rsid w:val="003870A1"/>
    <w:rsid w:val="00390F61"/>
    <w:rsid w:val="00391063"/>
    <w:rsid w:val="00391C19"/>
    <w:rsid w:val="00392869"/>
    <w:rsid w:val="003960B0"/>
    <w:rsid w:val="003965BA"/>
    <w:rsid w:val="003968C4"/>
    <w:rsid w:val="00396FF0"/>
    <w:rsid w:val="0039EDB5"/>
    <w:rsid w:val="003A0F3F"/>
    <w:rsid w:val="003A1713"/>
    <w:rsid w:val="003A227D"/>
    <w:rsid w:val="003A4C3D"/>
    <w:rsid w:val="003A4DEF"/>
    <w:rsid w:val="003A553F"/>
    <w:rsid w:val="003A6358"/>
    <w:rsid w:val="003A6633"/>
    <w:rsid w:val="003A69BD"/>
    <w:rsid w:val="003A6CAE"/>
    <w:rsid w:val="003B03AF"/>
    <w:rsid w:val="003B0F38"/>
    <w:rsid w:val="003B180F"/>
    <w:rsid w:val="003B3E8E"/>
    <w:rsid w:val="003B4D10"/>
    <w:rsid w:val="003C032E"/>
    <w:rsid w:val="003C0AB8"/>
    <w:rsid w:val="003C13A2"/>
    <w:rsid w:val="003C2305"/>
    <w:rsid w:val="003C3291"/>
    <w:rsid w:val="003C42D9"/>
    <w:rsid w:val="003C44EB"/>
    <w:rsid w:val="003C4E15"/>
    <w:rsid w:val="003C686F"/>
    <w:rsid w:val="003C6F9E"/>
    <w:rsid w:val="003C77FE"/>
    <w:rsid w:val="003D0688"/>
    <w:rsid w:val="003D148B"/>
    <w:rsid w:val="003D1BA8"/>
    <w:rsid w:val="003D210C"/>
    <w:rsid w:val="003D239C"/>
    <w:rsid w:val="003D24E8"/>
    <w:rsid w:val="003D3D77"/>
    <w:rsid w:val="003D4C93"/>
    <w:rsid w:val="003D711D"/>
    <w:rsid w:val="003D74BC"/>
    <w:rsid w:val="003E327A"/>
    <w:rsid w:val="003E477E"/>
    <w:rsid w:val="003E67BE"/>
    <w:rsid w:val="003E6980"/>
    <w:rsid w:val="003E7265"/>
    <w:rsid w:val="003E7912"/>
    <w:rsid w:val="003E7D14"/>
    <w:rsid w:val="003F115C"/>
    <w:rsid w:val="003F1628"/>
    <w:rsid w:val="003F16F4"/>
    <w:rsid w:val="003F19C6"/>
    <w:rsid w:val="003F2A14"/>
    <w:rsid w:val="003F38CC"/>
    <w:rsid w:val="003F3EFF"/>
    <w:rsid w:val="003F425A"/>
    <w:rsid w:val="003F4A68"/>
    <w:rsid w:val="003F4D59"/>
    <w:rsid w:val="00400CF9"/>
    <w:rsid w:val="00402015"/>
    <w:rsid w:val="00402F79"/>
    <w:rsid w:val="0040356B"/>
    <w:rsid w:val="00405DAF"/>
    <w:rsid w:val="0040639D"/>
    <w:rsid w:val="00406EF7"/>
    <w:rsid w:val="004072EE"/>
    <w:rsid w:val="00407698"/>
    <w:rsid w:val="0041083E"/>
    <w:rsid w:val="00410BB0"/>
    <w:rsid w:val="00411728"/>
    <w:rsid w:val="004121B4"/>
    <w:rsid w:val="004121CB"/>
    <w:rsid w:val="0041498E"/>
    <w:rsid w:val="00414A80"/>
    <w:rsid w:val="00414AB5"/>
    <w:rsid w:val="00414FA8"/>
    <w:rsid w:val="00415BBB"/>
    <w:rsid w:val="00416142"/>
    <w:rsid w:val="00417434"/>
    <w:rsid w:val="00417AED"/>
    <w:rsid w:val="00417D6E"/>
    <w:rsid w:val="00417E2A"/>
    <w:rsid w:val="00420F4B"/>
    <w:rsid w:val="00421C33"/>
    <w:rsid w:val="00421F3C"/>
    <w:rsid w:val="00421FA0"/>
    <w:rsid w:val="0042248A"/>
    <w:rsid w:val="00423115"/>
    <w:rsid w:val="00423316"/>
    <w:rsid w:val="00423D5D"/>
    <w:rsid w:val="00424EAA"/>
    <w:rsid w:val="00425410"/>
    <w:rsid w:val="004258CA"/>
    <w:rsid w:val="00425BC5"/>
    <w:rsid w:val="004270EA"/>
    <w:rsid w:val="004304C1"/>
    <w:rsid w:val="00430EFD"/>
    <w:rsid w:val="004313F7"/>
    <w:rsid w:val="004318EA"/>
    <w:rsid w:val="004328F9"/>
    <w:rsid w:val="00432BEC"/>
    <w:rsid w:val="00435203"/>
    <w:rsid w:val="004352C8"/>
    <w:rsid w:val="00435607"/>
    <w:rsid w:val="0043646D"/>
    <w:rsid w:val="00436EF8"/>
    <w:rsid w:val="004375DE"/>
    <w:rsid w:val="00437F11"/>
    <w:rsid w:val="00442AD1"/>
    <w:rsid w:val="00443827"/>
    <w:rsid w:val="004446CE"/>
    <w:rsid w:val="004448CB"/>
    <w:rsid w:val="00444BC6"/>
    <w:rsid w:val="0044520A"/>
    <w:rsid w:val="00446359"/>
    <w:rsid w:val="00446E2D"/>
    <w:rsid w:val="00446FF2"/>
    <w:rsid w:val="00447939"/>
    <w:rsid w:val="00450DEA"/>
    <w:rsid w:val="0045128A"/>
    <w:rsid w:val="004516AA"/>
    <w:rsid w:val="00452C4B"/>
    <w:rsid w:val="004545D6"/>
    <w:rsid w:val="00454F1B"/>
    <w:rsid w:val="00455ABC"/>
    <w:rsid w:val="0045674B"/>
    <w:rsid w:val="00456F33"/>
    <w:rsid w:val="0045717F"/>
    <w:rsid w:val="00457A88"/>
    <w:rsid w:val="00460844"/>
    <w:rsid w:val="00461766"/>
    <w:rsid w:val="00461DAD"/>
    <w:rsid w:val="0046384C"/>
    <w:rsid w:val="00464860"/>
    <w:rsid w:val="00464F92"/>
    <w:rsid w:val="00465853"/>
    <w:rsid w:val="00466F0F"/>
    <w:rsid w:val="004675A4"/>
    <w:rsid w:val="00467FE9"/>
    <w:rsid w:val="00470949"/>
    <w:rsid w:val="004723C2"/>
    <w:rsid w:val="0047352A"/>
    <w:rsid w:val="00474ACD"/>
    <w:rsid w:val="004758F8"/>
    <w:rsid w:val="00480442"/>
    <w:rsid w:val="00480E48"/>
    <w:rsid w:val="004828CD"/>
    <w:rsid w:val="00483271"/>
    <w:rsid w:val="004861D3"/>
    <w:rsid w:val="00486488"/>
    <w:rsid w:val="004904D9"/>
    <w:rsid w:val="00490F38"/>
    <w:rsid w:val="00491240"/>
    <w:rsid w:val="0049258F"/>
    <w:rsid w:val="00492B2B"/>
    <w:rsid w:val="00494761"/>
    <w:rsid w:val="0049502E"/>
    <w:rsid w:val="00496985"/>
    <w:rsid w:val="004A06B1"/>
    <w:rsid w:val="004A0F04"/>
    <w:rsid w:val="004A4488"/>
    <w:rsid w:val="004A5565"/>
    <w:rsid w:val="004A5FD5"/>
    <w:rsid w:val="004A7DDA"/>
    <w:rsid w:val="004B022E"/>
    <w:rsid w:val="004B047E"/>
    <w:rsid w:val="004B161F"/>
    <w:rsid w:val="004B1D30"/>
    <w:rsid w:val="004B2AA1"/>
    <w:rsid w:val="004B4362"/>
    <w:rsid w:val="004B6007"/>
    <w:rsid w:val="004B75B6"/>
    <w:rsid w:val="004C006A"/>
    <w:rsid w:val="004C0C2E"/>
    <w:rsid w:val="004C0F5D"/>
    <w:rsid w:val="004C1B01"/>
    <w:rsid w:val="004C472C"/>
    <w:rsid w:val="004C4965"/>
    <w:rsid w:val="004C4FF5"/>
    <w:rsid w:val="004C51FC"/>
    <w:rsid w:val="004C7A9C"/>
    <w:rsid w:val="004D011F"/>
    <w:rsid w:val="004D0F72"/>
    <w:rsid w:val="004D2044"/>
    <w:rsid w:val="004D3100"/>
    <w:rsid w:val="004D35DB"/>
    <w:rsid w:val="004D6107"/>
    <w:rsid w:val="004D6F26"/>
    <w:rsid w:val="004D74C7"/>
    <w:rsid w:val="004E0812"/>
    <w:rsid w:val="004E1206"/>
    <w:rsid w:val="004E146E"/>
    <w:rsid w:val="004E1B2A"/>
    <w:rsid w:val="004E2502"/>
    <w:rsid w:val="004E25C3"/>
    <w:rsid w:val="004E3303"/>
    <w:rsid w:val="004E4620"/>
    <w:rsid w:val="004E51A6"/>
    <w:rsid w:val="004E521E"/>
    <w:rsid w:val="004E65E9"/>
    <w:rsid w:val="004E6D43"/>
    <w:rsid w:val="004E7265"/>
    <w:rsid w:val="004F0B4C"/>
    <w:rsid w:val="004F10B1"/>
    <w:rsid w:val="004F12E6"/>
    <w:rsid w:val="004F2BD2"/>
    <w:rsid w:val="004F4096"/>
    <w:rsid w:val="004F4B72"/>
    <w:rsid w:val="004F4EA0"/>
    <w:rsid w:val="004F5AD1"/>
    <w:rsid w:val="004F7229"/>
    <w:rsid w:val="004F7851"/>
    <w:rsid w:val="0050077C"/>
    <w:rsid w:val="0050169F"/>
    <w:rsid w:val="005018A2"/>
    <w:rsid w:val="00503AC5"/>
    <w:rsid w:val="00503E89"/>
    <w:rsid w:val="00504035"/>
    <w:rsid w:val="0050593F"/>
    <w:rsid w:val="00506F28"/>
    <w:rsid w:val="005070EA"/>
    <w:rsid w:val="005073AD"/>
    <w:rsid w:val="005074BE"/>
    <w:rsid w:val="00511786"/>
    <w:rsid w:val="0051239F"/>
    <w:rsid w:val="005126A7"/>
    <w:rsid w:val="005129EE"/>
    <w:rsid w:val="00514196"/>
    <w:rsid w:val="00514303"/>
    <w:rsid w:val="00514941"/>
    <w:rsid w:val="00515E47"/>
    <w:rsid w:val="0052052B"/>
    <w:rsid w:val="00522192"/>
    <w:rsid w:val="005245A8"/>
    <w:rsid w:val="005249BE"/>
    <w:rsid w:val="00524F14"/>
    <w:rsid w:val="0052508F"/>
    <w:rsid w:val="00525D6B"/>
    <w:rsid w:val="005264A9"/>
    <w:rsid w:val="005268F1"/>
    <w:rsid w:val="00526E0B"/>
    <w:rsid w:val="005319D1"/>
    <w:rsid w:val="005326D2"/>
    <w:rsid w:val="00536AF8"/>
    <w:rsid w:val="00536BE8"/>
    <w:rsid w:val="00537812"/>
    <w:rsid w:val="00537B61"/>
    <w:rsid w:val="00537C4C"/>
    <w:rsid w:val="00537E89"/>
    <w:rsid w:val="00540FC5"/>
    <w:rsid w:val="005431EA"/>
    <w:rsid w:val="005451F9"/>
    <w:rsid w:val="005466D8"/>
    <w:rsid w:val="00550C3D"/>
    <w:rsid w:val="00551263"/>
    <w:rsid w:val="00553266"/>
    <w:rsid w:val="005532C6"/>
    <w:rsid w:val="00553772"/>
    <w:rsid w:val="00555770"/>
    <w:rsid w:val="0055718D"/>
    <w:rsid w:val="00560471"/>
    <w:rsid w:val="00560B99"/>
    <w:rsid w:val="0056153D"/>
    <w:rsid w:val="00562C71"/>
    <w:rsid w:val="0056490D"/>
    <w:rsid w:val="00565541"/>
    <w:rsid w:val="005672AA"/>
    <w:rsid w:val="005673F0"/>
    <w:rsid w:val="00567AB0"/>
    <w:rsid w:val="00567B10"/>
    <w:rsid w:val="00567D16"/>
    <w:rsid w:val="005700FF"/>
    <w:rsid w:val="005707BA"/>
    <w:rsid w:val="005711CF"/>
    <w:rsid w:val="00573392"/>
    <w:rsid w:val="005745DF"/>
    <w:rsid w:val="00574819"/>
    <w:rsid w:val="00575BD6"/>
    <w:rsid w:val="005767AB"/>
    <w:rsid w:val="00577619"/>
    <w:rsid w:val="00580DC1"/>
    <w:rsid w:val="00581B36"/>
    <w:rsid w:val="00582303"/>
    <w:rsid w:val="00582ACB"/>
    <w:rsid w:val="00584F20"/>
    <w:rsid w:val="00585BC1"/>
    <w:rsid w:val="00585D48"/>
    <w:rsid w:val="00586B0D"/>
    <w:rsid w:val="005878CD"/>
    <w:rsid w:val="00590112"/>
    <w:rsid w:val="0059108C"/>
    <w:rsid w:val="0059209F"/>
    <w:rsid w:val="005920B0"/>
    <w:rsid w:val="00592573"/>
    <w:rsid w:val="00593179"/>
    <w:rsid w:val="005950DE"/>
    <w:rsid w:val="00595CBC"/>
    <w:rsid w:val="00596AF9"/>
    <w:rsid w:val="0059C988"/>
    <w:rsid w:val="005A0546"/>
    <w:rsid w:val="005A0991"/>
    <w:rsid w:val="005A21EF"/>
    <w:rsid w:val="005A33A7"/>
    <w:rsid w:val="005A34E5"/>
    <w:rsid w:val="005A4367"/>
    <w:rsid w:val="005A56E3"/>
    <w:rsid w:val="005A59B2"/>
    <w:rsid w:val="005A624A"/>
    <w:rsid w:val="005A707C"/>
    <w:rsid w:val="005A7C09"/>
    <w:rsid w:val="005B0AB7"/>
    <w:rsid w:val="005B0D50"/>
    <w:rsid w:val="005B1374"/>
    <w:rsid w:val="005B196D"/>
    <w:rsid w:val="005B21E7"/>
    <w:rsid w:val="005B308F"/>
    <w:rsid w:val="005B3BDC"/>
    <w:rsid w:val="005B447F"/>
    <w:rsid w:val="005B51B0"/>
    <w:rsid w:val="005B6655"/>
    <w:rsid w:val="005B6835"/>
    <w:rsid w:val="005B70E7"/>
    <w:rsid w:val="005B7301"/>
    <w:rsid w:val="005C1305"/>
    <w:rsid w:val="005C1965"/>
    <w:rsid w:val="005C2714"/>
    <w:rsid w:val="005C3EAB"/>
    <w:rsid w:val="005C4191"/>
    <w:rsid w:val="005C59CB"/>
    <w:rsid w:val="005C706F"/>
    <w:rsid w:val="005D12FF"/>
    <w:rsid w:val="005D3ABA"/>
    <w:rsid w:val="005D3B71"/>
    <w:rsid w:val="005D4BE1"/>
    <w:rsid w:val="005E0C1E"/>
    <w:rsid w:val="005E1432"/>
    <w:rsid w:val="005E16F3"/>
    <w:rsid w:val="005E1834"/>
    <w:rsid w:val="005E18A3"/>
    <w:rsid w:val="005E2297"/>
    <w:rsid w:val="005E721C"/>
    <w:rsid w:val="005E7EC1"/>
    <w:rsid w:val="005F0AE3"/>
    <w:rsid w:val="005F11CD"/>
    <w:rsid w:val="005F126F"/>
    <w:rsid w:val="005F26E2"/>
    <w:rsid w:val="005F284E"/>
    <w:rsid w:val="005F289F"/>
    <w:rsid w:val="005F2943"/>
    <w:rsid w:val="005F404E"/>
    <w:rsid w:val="005F48C0"/>
    <w:rsid w:val="005F4AE4"/>
    <w:rsid w:val="005F4D6E"/>
    <w:rsid w:val="005F6323"/>
    <w:rsid w:val="005F694B"/>
    <w:rsid w:val="00600BC4"/>
    <w:rsid w:val="00600F71"/>
    <w:rsid w:val="006020C7"/>
    <w:rsid w:val="00603242"/>
    <w:rsid w:val="00606137"/>
    <w:rsid w:val="006072F8"/>
    <w:rsid w:val="00607EB9"/>
    <w:rsid w:val="006122D0"/>
    <w:rsid w:val="006128C6"/>
    <w:rsid w:val="0061296B"/>
    <w:rsid w:val="00614DBE"/>
    <w:rsid w:val="0061502D"/>
    <w:rsid w:val="00615C72"/>
    <w:rsid w:val="006164D5"/>
    <w:rsid w:val="00617440"/>
    <w:rsid w:val="006212FE"/>
    <w:rsid w:val="00621456"/>
    <w:rsid w:val="00621647"/>
    <w:rsid w:val="006217DB"/>
    <w:rsid w:val="00621BBE"/>
    <w:rsid w:val="006228D2"/>
    <w:rsid w:val="006239CE"/>
    <w:rsid w:val="00623A8D"/>
    <w:rsid w:val="006249F2"/>
    <w:rsid w:val="00624D28"/>
    <w:rsid w:val="00624D62"/>
    <w:rsid w:val="00625422"/>
    <w:rsid w:val="00625B06"/>
    <w:rsid w:val="00626F99"/>
    <w:rsid w:val="006271A4"/>
    <w:rsid w:val="0062797E"/>
    <w:rsid w:val="00627DDD"/>
    <w:rsid w:val="00627FDB"/>
    <w:rsid w:val="00630AB3"/>
    <w:rsid w:val="00631776"/>
    <w:rsid w:val="00631D87"/>
    <w:rsid w:val="00632F30"/>
    <w:rsid w:val="00633D86"/>
    <w:rsid w:val="006351BB"/>
    <w:rsid w:val="006354A1"/>
    <w:rsid w:val="006358DF"/>
    <w:rsid w:val="00635D7A"/>
    <w:rsid w:val="00635E55"/>
    <w:rsid w:val="006367A5"/>
    <w:rsid w:val="00637D36"/>
    <w:rsid w:val="006402AB"/>
    <w:rsid w:val="006402C7"/>
    <w:rsid w:val="00640EB5"/>
    <w:rsid w:val="00642913"/>
    <w:rsid w:val="00652292"/>
    <w:rsid w:val="006524E4"/>
    <w:rsid w:val="00653004"/>
    <w:rsid w:val="00653269"/>
    <w:rsid w:val="006535EA"/>
    <w:rsid w:val="00654E6E"/>
    <w:rsid w:val="006601FB"/>
    <w:rsid w:val="00660428"/>
    <w:rsid w:val="0066120A"/>
    <w:rsid w:val="00661C06"/>
    <w:rsid w:val="00665DA4"/>
    <w:rsid w:val="00666F66"/>
    <w:rsid w:val="00667348"/>
    <w:rsid w:val="00670BA2"/>
    <w:rsid w:val="006713C9"/>
    <w:rsid w:val="00672536"/>
    <w:rsid w:val="00672550"/>
    <w:rsid w:val="0067267F"/>
    <w:rsid w:val="00673B3D"/>
    <w:rsid w:val="006741E2"/>
    <w:rsid w:val="00674574"/>
    <w:rsid w:val="00675049"/>
    <w:rsid w:val="006763C5"/>
    <w:rsid w:val="00681050"/>
    <w:rsid w:val="0068145F"/>
    <w:rsid w:val="00681AF8"/>
    <w:rsid w:val="00681D83"/>
    <w:rsid w:val="0068209E"/>
    <w:rsid w:val="00682A70"/>
    <w:rsid w:val="00682BE9"/>
    <w:rsid w:val="006837F0"/>
    <w:rsid w:val="0068439B"/>
    <w:rsid w:val="006851C7"/>
    <w:rsid w:val="006854ED"/>
    <w:rsid w:val="00685A56"/>
    <w:rsid w:val="00685DB2"/>
    <w:rsid w:val="00686AF2"/>
    <w:rsid w:val="00686DE6"/>
    <w:rsid w:val="0069174C"/>
    <w:rsid w:val="00691E28"/>
    <w:rsid w:val="00691F54"/>
    <w:rsid w:val="006935EA"/>
    <w:rsid w:val="00694F12"/>
    <w:rsid w:val="006953AC"/>
    <w:rsid w:val="0069693C"/>
    <w:rsid w:val="00696C21"/>
    <w:rsid w:val="006A00F0"/>
    <w:rsid w:val="006A29AD"/>
    <w:rsid w:val="006A30CB"/>
    <w:rsid w:val="006A3686"/>
    <w:rsid w:val="006A4FAE"/>
    <w:rsid w:val="006A51E2"/>
    <w:rsid w:val="006A5FC1"/>
    <w:rsid w:val="006A6FE8"/>
    <w:rsid w:val="006B0F6D"/>
    <w:rsid w:val="006B1A1B"/>
    <w:rsid w:val="006B1E6C"/>
    <w:rsid w:val="006B29D6"/>
    <w:rsid w:val="006B48FD"/>
    <w:rsid w:val="006B639D"/>
    <w:rsid w:val="006B6B15"/>
    <w:rsid w:val="006C027D"/>
    <w:rsid w:val="006C08EB"/>
    <w:rsid w:val="006C28E8"/>
    <w:rsid w:val="006C3A76"/>
    <w:rsid w:val="006C4ACF"/>
    <w:rsid w:val="006C50A1"/>
    <w:rsid w:val="006C5559"/>
    <w:rsid w:val="006C7734"/>
    <w:rsid w:val="006C7AAC"/>
    <w:rsid w:val="006C7D0E"/>
    <w:rsid w:val="006C7DB8"/>
    <w:rsid w:val="006D018A"/>
    <w:rsid w:val="006D03FD"/>
    <w:rsid w:val="006D087D"/>
    <w:rsid w:val="006D1C73"/>
    <w:rsid w:val="006D26E1"/>
    <w:rsid w:val="006D29D2"/>
    <w:rsid w:val="006D47CC"/>
    <w:rsid w:val="006E0EB0"/>
    <w:rsid w:val="006E2263"/>
    <w:rsid w:val="006E4D9A"/>
    <w:rsid w:val="006E50FF"/>
    <w:rsid w:val="006E5199"/>
    <w:rsid w:val="006E5CD3"/>
    <w:rsid w:val="006E6733"/>
    <w:rsid w:val="006E6846"/>
    <w:rsid w:val="006E6ECA"/>
    <w:rsid w:val="006E7198"/>
    <w:rsid w:val="006E71CD"/>
    <w:rsid w:val="006E7CE3"/>
    <w:rsid w:val="006F1B2C"/>
    <w:rsid w:val="006F321E"/>
    <w:rsid w:val="006F3362"/>
    <w:rsid w:val="006F3898"/>
    <w:rsid w:val="006F4C1B"/>
    <w:rsid w:val="006F4F6A"/>
    <w:rsid w:val="006F577E"/>
    <w:rsid w:val="006F5885"/>
    <w:rsid w:val="006F59D3"/>
    <w:rsid w:val="006F7FC0"/>
    <w:rsid w:val="00700D8C"/>
    <w:rsid w:val="00703069"/>
    <w:rsid w:val="00704080"/>
    <w:rsid w:val="0070449F"/>
    <w:rsid w:val="007077C3"/>
    <w:rsid w:val="00707B23"/>
    <w:rsid w:val="0071005E"/>
    <w:rsid w:val="00710F48"/>
    <w:rsid w:val="00711252"/>
    <w:rsid w:val="00711D6C"/>
    <w:rsid w:val="0071253F"/>
    <w:rsid w:val="00713F9B"/>
    <w:rsid w:val="00714057"/>
    <w:rsid w:val="00714257"/>
    <w:rsid w:val="00714CDE"/>
    <w:rsid w:val="0072076F"/>
    <w:rsid w:val="00721329"/>
    <w:rsid w:val="00721BB2"/>
    <w:rsid w:val="00722412"/>
    <w:rsid w:val="00722510"/>
    <w:rsid w:val="007234A8"/>
    <w:rsid w:val="007236B8"/>
    <w:rsid w:val="007251BD"/>
    <w:rsid w:val="0072671C"/>
    <w:rsid w:val="00726A3A"/>
    <w:rsid w:val="00726B0C"/>
    <w:rsid w:val="00726B13"/>
    <w:rsid w:val="00727EBF"/>
    <w:rsid w:val="0073028A"/>
    <w:rsid w:val="00732D81"/>
    <w:rsid w:val="00733486"/>
    <w:rsid w:val="007336C1"/>
    <w:rsid w:val="00733DB8"/>
    <w:rsid w:val="00735BB5"/>
    <w:rsid w:val="00735CD1"/>
    <w:rsid w:val="00736452"/>
    <w:rsid w:val="00742714"/>
    <w:rsid w:val="007454F0"/>
    <w:rsid w:val="00746481"/>
    <w:rsid w:val="00746F5A"/>
    <w:rsid w:val="00747279"/>
    <w:rsid w:val="00747740"/>
    <w:rsid w:val="00750E77"/>
    <w:rsid w:val="00750F40"/>
    <w:rsid w:val="00751018"/>
    <w:rsid w:val="00751EA8"/>
    <w:rsid w:val="00753874"/>
    <w:rsid w:val="007547C8"/>
    <w:rsid w:val="00755345"/>
    <w:rsid w:val="00755C89"/>
    <w:rsid w:val="007571F9"/>
    <w:rsid w:val="007576D0"/>
    <w:rsid w:val="00757A23"/>
    <w:rsid w:val="00757A2F"/>
    <w:rsid w:val="00757ADF"/>
    <w:rsid w:val="00757AF6"/>
    <w:rsid w:val="00757E34"/>
    <w:rsid w:val="007603D8"/>
    <w:rsid w:val="007603EA"/>
    <w:rsid w:val="007612D3"/>
    <w:rsid w:val="00761900"/>
    <w:rsid w:val="00761AE3"/>
    <w:rsid w:val="007640FA"/>
    <w:rsid w:val="00764945"/>
    <w:rsid w:val="00765A9D"/>
    <w:rsid w:val="00765DCE"/>
    <w:rsid w:val="0076678C"/>
    <w:rsid w:val="00766A67"/>
    <w:rsid w:val="00766ABD"/>
    <w:rsid w:val="00766B2E"/>
    <w:rsid w:val="00766DEC"/>
    <w:rsid w:val="007730D7"/>
    <w:rsid w:val="00774370"/>
    <w:rsid w:val="007767B2"/>
    <w:rsid w:val="007771A6"/>
    <w:rsid w:val="007775D6"/>
    <w:rsid w:val="00777C29"/>
    <w:rsid w:val="00777F9F"/>
    <w:rsid w:val="00780614"/>
    <w:rsid w:val="00780EB8"/>
    <w:rsid w:val="0078108E"/>
    <w:rsid w:val="0078203E"/>
    <w:rsid w:val="00782068"/>
    <w:rsid w:val="00782C17"/>
    <w:rsid w:val="007830A0"/>
    <w:rsid w:val="007841AB"/>
    <w:rsid w:val="00785E37"/>
    <w:rsid w:val="0078690F"/>
    <w:rsid w:val="007871DC"/>
    <w:rsid w:val="00787F1A"/>
    <w:rsid w:val="007908FD"/>
    <w:rsid w:val="00790FA4"/>
    <w:rsid w:val="007913A0"/>
    <w:rsid w:val="00793D15"/>
    <w:rsid w:val="00793E09"/>
    <w:rsid w:val="0079453C"/>
    <w:rsid w:val="007949B2"/>
    <w:rsid w:val="00794F35"/>
    <w:rsid w:val="00795DA6"/>
    <w:rsid w:val="00796151"/>
    <w:rsid w:val="00796BB4"/>
    <w:rsid w:val="007A0E6D"/>
    <w:rsid w:val="007A185F"/>
    <w:rsid w:val="007A1E7E"/>
    <w:rsid w:val="007A2744"/>
    <w:rsid w:val="007A3E98"/>
    <w:rsid w:val="007A4E00"/>
    <w:rsid w:val="007A59C7"/>
    <w:rsid w:val="007B13D8"/>
    <w:rsid w:val="007B22BC"/>
    <w:rsid w:val="007B3382"/>
    <w:rsid w:val="007B377A"/>
    <w:rsid w:val="007B465A"/>
    <w:rsid w:val="007B4711"/>
    <w:rsid w:val="007B4D2E"/>
    <w:rsid w:val="007B5682"/>
    <w:rsid w:val="007B5D86"/>
    <w:rsid w:val="007B6559"/>
    <w:rsid w:val="007B67D9"/>
    <w:rsid w:val="007B7B71"/>
    <w:rsid w:val="007C0975"/>
    <w:rsid w:val="007C112A"/>
    <w:rsid w:val="007C12DC"/>
    <w:rsid w:val="007C2BAF"/>
    <w:rsid w:val="007C32E9"/>
    <w:rsid w:val="007C3A36"/>
    <w:rsid w:val="007C3ECC"/>
    <w:rsid w:val="007C405B"/>
    <w:rsid w:val="007C6131"/>
    <w:rsid w:val="007D0149"/>
    <w:rsid w:val="007D017B"/>
    <w:rsid w:val="007D024A"/>
    <w:rsid w:val="007D0516"/>
    <w:rsid w:val="007D084B"/>
    <w:rsid w:val="007D0F5E"/>
    <w:rsid w:val="007D1687"/>
    <w:rsid w:val="007D1C6A"/>
    <w:rsid w:val="007D2621"/>
    <w:rsid w:val="007D2729"/>
    <w:rsid w:val="007D2DF5"/>
    <w:rsid w:val="007D3721"/>
    <w:rsid w:val="007D3A93"/>
    <w:rsid w:val="007E07BB"/>
    <w:rsid w:val="007E0930"/>
    <w:rsid w:val="007E17F8"/>
    <w:rsid w:val="007E18F9"/>
    <w:rsid w:val="007E1F4D"/>
    <w:rsid w:val="007E3856"/>
    <w:rsid w:val="007E3A59"/>
    <w:rsid w:val="007E7216"/>
    <w:rsid w:val="007E75AC"/>
    <w:rsid w:val="007F0BEC"/>
    <w:rsid w:val="007F2B4F"/>
    <w:rsid w:val="007F3D42"/>
    <w:rsid w:val="007F446A"/>
    <w:rsid w:val="007F45FD"/>
    <w:rsid w:val="007F46E9"/>
    <w:rsid w:val="007F56E3"/>
    <w:rsid w:val="007F6D20"/>
    <w:rsid w:val="00800039"/>
    <w:rsid w:val="00800168"/>
    <w:rsid w:val="0080028C"/>
    <w:rsid w:val="008011CC"/>
    <w:rsid w:val="00801ED7"/>
    <w:rsid w:val="008021BE"/>
    <w:rsid w:val="008028A1"/>
    <w:rsid w:val="00804F58"/>
    <w:rsid w:val="00805485"/>
    <w:rsid w:val="0080613D"/>
    <w:rsid w:val="00806528"/>
    <w:rsid w:val="00806BE3"/>
    <w:rsid w:val="00806D81"/>
    <w:rsid w:val="00806E6A"/>
    <w:rsid w:val="00810131"/>
    <w:rsid w:val="00810C4B"/>
    <w:rsid w:val="00811B1B"/>
    <w:rsid w:val="00811CD5"/>
    <w:rsid w:val="00812187"/>
    <w:rsid w:val="0081255E"/>
    <w:rsid w:val="00812627"/>
    <w:rsid w:val="008140A5"/>
    <w:rsid w:val="008144F5"/>
    <w:rsid w:val="00814A64"/>
    <w:rsid w:val="00815267"/>
    <w:rsid w:val="00815633"/>
    <w:rsid w:val="00816FEA"/>
    <w:rsid w:val="008176C0"/>
    <w:rsid w:val="00817834"/>
    <w:rsid w:val="00817856"/>
    <w:rsid w:val="00821B92"/>
    <w:rsid w:val="00821CD8"/>
    <w:rsid w:val="0082272F"/>
    <w:rsid w:val="00822BB1"/>
    <w:rsid w:val="00822DCB"/>
    <w:rsid w:val="00825084"/>
    <w:rsid w:val="008252ED"/>
    <w:rsid w:val="00827021"/>
    <w:rsid w:val="00827A2F"/>
    <w:rsid w:val="00830E5D"/>
    <w:rsid w:val="008318FA"/>
    <w:rsid w:val="00832774"/>
    <w:rsid w:val="00832E5D"/>
    <w:rsid w:val="008335B4"/>
    <w:rsid w:val="008338DD"/>
    <w:rsid w:val="0083426C"/>
    <w:rsid w:val="00841BDB"/>
    <w:rsid w:val="00841F5D"/>
    <w:rsid w:val="00842DF6"/>
    <w:rsid w:val="008430D2"/>
    <w:rsid w:val="008439A2"/>
    <w:rsid w:val="00843A5D"/>
    <w:rsid w:val="0084476F"/>
    <w:rsid w:val="0084513D"/>
    <w:rsid w:val="00846941"/>
    <w:rsid w:val="00847645"/>
    <w:rsid w:val="0084775D"/>
    <w:rsid w:val="008507B8"/>
    <w:rsid w:val="008520B9"/>
    <w:rsid w:val="0085276B"/>
    <w:rsid w:val="00852D0D"/>
    <w:rsid w:val="00855971"/>
    <w:rsid w:val="008574E8"/>
    <w:rsid w:val="00857560"/>
    <w:rsid w:val="008616EE"/>
    <w:rsid w:val="00861849"/>
    <w:rsid w:val="00861887"/>
    <w:rsid w:val="00861BA6"/>
    <w:rsid w:val="00861E7A"/>
    <w:rsid w:val="0086235B"/>
    <w:rsid w:val="00865267"/>
    <w:rsid w:val="00865F9D"/>
    <w:rsid w:val="0086626A"/>
    <w:rsid w:val="00867876"/>
    <w:rsid w:val="00871439"/>
    <w:rsid w:val="00871DF2"/>
    <w:rsid w:val="00872C0B"/>
    <w:rsid w:val="008731C9"/>
    <w:rsid w:val="00874C74"/>
    <w:rsid w:val="00875DBE"/>
    <w:rsid w:val="00877687"/>
    <w:rsid w:val="00880133"/>
    <w:rsid w:val="00880240"/>
    <w:rsid w:val="00880353"/>
    <w:rsid w:val="0088035A"/>
    <w:rsid w:val="00880E83"/>
    <w:rsid w:val="0088173D"/>
    <w:rsid w:val="00881785"/>
    <w:rsid w:val="008827F6"/>
    <w:rsid w:val="00882DCA"/>
    <w:rsid w:val="008841F9"/>
    <w:rsid w:val="00884BB1"/>
    <w:rsid w:val="00885050"/>
    <w:rsid w:val="00887269"/>
    <w:rsid w:val="008875B8"/>
    <w:rsid w:val="00891AD1"/>
    <w:rsid w:val="00892072"/>
    <w:rsid w:val="00893C83"/>
    <w:rsid w:val="0089432E"/>
    <w:rsid w:val="00894470"/>
    <w:rsid w:val="0089462C"/>
    <w:rsid w:val="008947C1"/>
    <w:rsid w:val="00894EA7"/>
    <w:rsid w:val="00894FEF"/>
    <w:rsid w:val="00896D2C"/>
    <w:rsid w:val="0089758E"/>
    <w:rsid w:val="008976AC"/>
    <w:rsid w:val="00897A8C"/>
    <w:rsid w:val="008A30C2"/>
    <w:rsid w:val="008A32FB"/>
    <w:rsid w:val="008A503D"/>
    <w:rsid w:val="008A68FF"/>
    <w:rsid w:val="008A7550"/>
    <w:rsid w:val="008A7632"/>
    <w:rsid w:val="008A7B64"/>
    <w:rsid w:val="008A7D20"/>
    <w:rsid w:val="008B22AF"/>
    <w:rsid w:val="008B2FDE"/>
    <w:rsid w:val="008B3936"/>
    <w:rsid w:val="008B3C3E"/>
    <w:rsid w:val="008B417C"/>
    <w:rsid w:val="008B423D"/>
    <w:rsid w:val="008B49E1"/>
    <w:rsid w:val="008B4DD8"/>
    <w:rsid w:val="008B50B9"/>
    <w:rsid w:val="008B529A"/>
    <w:rsid w:val="008B5ABC"/>
    <w:rsid w:val="008B62CB"/>
    <w:rsid w:val="008B6843"/>
    <w:rsid w:val="008B6D46"/>
    <w:rsid w:val="008C18C4"/>
    <w:rsid w:val="008C264A"/>
    <w:rsid w:val="008C3C39"/>
    <w:rsid w:val="008C3E8D"/>
    <w:rsid w:val="008C4203"/>
    <w:rsid w:val="008C4995"/>
    <w:rsid w:val="008C4C09"/>
    <w:rsid w:val="008C5C29"/>
    <w:rsid w:val="008C604D"/>
    <w:rsid w:val="008D11A0"/>
    <w:rsid w:val="008D26D6"/>
    <w:rsid w:val="008D31A3"/>
    <w:rsid w:val="008D3F90"/>
    <w:rsid w:val="008D4250"/>
    <w:rsid w:val="008D49A9"/>
    <w:rsid w:val="008D50A9"/>
    <w:rsid w:val="008D628C"/>
    <w:rsid w:val="008D6B9F"/>
    <w:rsid w:val="008D734A"/>
    <w:rsid w:val="008E1358"/>
    <w:rsid w:val="008E1B3C"/>
    <w:rsid w:val="008E2A88"/>
    <w:rsid w:val="008E2EE7"/>
    <w:rsid w:val="008E5C78"/>
    <w:rsid w:val="008F03F9"/>
    <w:rsid w:val="008F1425"/>
    <w:rsid w:val="008F2CA3"/>
    <w:rsid w:val="008F2D19"/>
    <w:rsid w:val="008F42FC"/>
    <w:rsid w:val="008F4927"/>
    <w:rsid w:val="008F792E"/>
    <w:rsid w:val="00900E6F"/>
    <w:rsid w:val="00901040"/>
    <w:rsid w:val="00902BCF"/>
    <w:rsid w:val="00904252"/>
    <w:rsid w:val="009059A7"/>
    <w:rsid w:val="00905B00"/>
    <w:rsid w:val="00905DB4"/>
    <w:rsid w:val="00906B82"/>
    <w:rsid w:val="00907A9F"/>
    <w:rsid w:val="00907C7A"/>
    <w:rsid w:val="00910618"/>
    <w:rsid w:val="00911A90"/>
    <w:rsid w:val="0091308D"/>
    <w:rsid w:val="00913475"/>
    <w:rsid w:val="0091415E"/>
    <w:rsid w:val="00914450"/>
    <w:rsid w:val="00915CD3"/>
    <w:rsid w:val="00916A6D"/>
    <w:rsid w:val="00917843"/>
    <w:rsid w:val="00917A3B"/>
    <w:rsid w:val="00917D1E"/>
    <w:rsid w:val="00920988"/>
    <w:rsid w:val="009210DA"/>
    <w:rsid w:val="00922B1E"/>
    <w:rsid w:val="00923BC9"/>
    <w:rsid w:val="009242F3"/>
    <w:rsid w:val="00925536"/>
    <w:rsid w:val="00925635"/>
    <w:rsid w:val="00925B40"/>
    <w:rsid w:val="00930559"/>
    <w:rsid w:val="009308FC"/>
    <w:rsid w:val="00930958"/>
    <w:rsid w:val="00930B1A"/>
    <w:rsid w:val="00930CE2"/>
    <w:rsid w:val="00930F89"/>
    <w:rsid w:val="009310DB"/>
    <w:rsid w:val="00931E5D"/>
    <w:rsid w:val="00931F29"/>
    <w:rsid w:val="0093361E"/>
    <w:rsid w:val="00933EEF"/>
    <w:rsid w:val="0093483C"/>
    <w:rsid w:val="009357C8"/>
    <w:rsid w:val="009359C3"/>
    <w:rsid w:val="0094019A"/>
    <w:rsid w:val="00940D8B"/>
    <w:rsid w:val="00941C9F"/>
    <w:rsid w:val="00941D1D"/>
    <w:rsid w:val="00941ED1"/>
    <w:rsid w:val="00941FE3"/>
    <w:rsid w:val="0094293E"/>
    <w:rsid w:val="00942AB6"/>
    <w:rsid w:val="00943323"/>
    <w:rsid w:val="009434D8"/>
    <w:rsid w:val="0094482F"/>
    <w:rsid w:val="00945AAC"/>
    <w:rsid w:val="00945E63"/>
    <w:rsid w:val="0094689A"/>
    <w:rsid w:val="0094698D"/>
    <w:rsid w:val="00946CC6"/>
    <w:rsid w:val="00950A59"/>
    <w:rsid w:val="009511B9"/>
    <w:rsid w:val="00952172"/>
    <w:rsid w:val="00952251"/>
    <w:rsid w:val="0095347F"/>
    <w:rsid w:val="009547F1"/>
    <w:rsid w:val="00955889"/>
    <w:rsid w:val="00955C39"/>
    <w:rsid w:val="00956117"/>
    <w:rsid w:val="0095612F"/>
    <w:rsid w:val="00956FB9"/>
    <w:rsid w:val="00957716"/>
    <w:rsid w:val="009601F6"/>
    <w:rsid w:val="00961D6A"/>
    <w:rsid w:val="00963124"/>
    <w:rsid w:val="0096412D"/>
    <w:rsid w:val="009665DE"/>
    <w:rsid w:val="009669B5"/>
    <w:rsid w:val="00966D9C"/>
    <w:rsid w:val="009671E5"/>
    <w:rsid w:val="00967DDC"/>
    <w:rsid w:val="00970510"/>
    <w:rsid w:val="009708B2"/>
    <w:rsid w:val="00970D8A"/>
    <w:rsid w:val="00972617"/>
    <w:rsid w:val="009740B0"/>
    <w:rsid w:val="009749BD"/>
    <w:rsid w:val="0097581B"/>
    <w:rsid w:val="009765D4"/>
    <w:rsid w:val="00980F4B"/>
    <w:rsid w:val="0098182B"/>
    <w:rsid w:val="009819B1"/>
    <w:rsid w:val="00981E88"/>
    <w:rsid w:val="0098235D"/>
    <w:rsid w:val="009830C5"/>
    <w:rsid w:val="009846A8"/>
    <w:rsid w:val="0098511B"/>
    <w:rsid w:val="009854C2"/>
    <w:rsid w:val="009867F7"/>
    <w:rsid w:val="00986EDD"/>
    <w:rsid w:val="00987E05"/>
    <w:rsid w:val="009918EA"/>
    <w:rsid w:val="0099234D"/>
    <w:rsid w:val="0099259F"/>
    <w:rsid w:val="0099383C"/>
    <w:rsid w:val="009938CA"/>
    <w:rsid w:val="00994032"/>
    <w:rsid w:val="009943E1"/>
    <w:rsid w:val="009957FD"/>
    <w:rsid w:val="00996064"/>
    <w:rsid w:val="00996D83"/>
    <w:rsid w:val="00997714"/>
    <w:rsid w:val="009978E4"/>
    <w:rsid w:val="00997E24"/>
    <w:rsid w:val="00997EAF"/>
    <w:rsid w:val="009A1558"/>
    <w:rsid w:val="009A2343"/>
    <w:rsid w:val="009A4D32"/>
    <w:rsid w:val="009A5BC2"/>
    <w:rsid w:val="009A6223"/>
    <w:rsid w:val="009A7AB2"/>
    <w:rsid w:val="009B0475"/>
    <w:rsid w:val="009B1166"/>
    <w:rsid w:val="009B18A9"/>
    <w:rsid w:val="009B1DF9"/>
    <w:rsid w:val="009B2C92"/>
    <w:rsid w:val="009B32BB"/>
    <w:rsid w:val="009B371A"/>
    <w:rsid w:val="009B5697"/>
    <w:rsid w:val="009B6A86"/>
    <w:rsid w:val="009B706A"/>
    <w:rsid w:val="009B73E1"/>
    <w:rsid w:val="009C2B09"/>
    <w:rsid w:val="009C43F4"/>
    <w:rsid w:val="009C48D9"/>
    <w:rsid w:val="009C525E"/>
    <w:rsid w:val="009C6727"/>
    <w:rsid w:val="009C7209"/>
    <w:rsid w:val="009C7B66"/>
    <w:rsid w:val="009C7CC9"/>
    <w:rsid w:val="009C7E92"/>
    <w:rsid w:val="009D0657"/>
    <w:rsid w:val="009D10BC"/>
    <w:rsid w:val="009D16FE"/>
    <w:rsid w:val="009D1AC5"/>
    <w:rsid w:val="009D3345"/>
    <w:rsid w:val="009D3798"/>
    <w:rsid w:val="009D3C93"/>
    <w:rsid w:val="009D4D66"/>
    <w:rsid w:val="009D5323"/>
    <w:rsid w:val="009D64BD"/>
    <w:rsid w:val="009D6E37"/>
    <w:rsid w:val="009E03B8"/>
    <w:rsid w:val="009E0E07"/>
    <w:rsid w:val="009E1B35"/>
    <w:rsid w:val="009E201E"/>
    <w:rsid w:val="009E2700"/>
    <w:rsid w:val="009E3027"/>
    <w:rsid w:val="009E36A5"/>
    <w:rsid w:val="009E429F"/>
    <w:rsid w:val="009E4C0C"/>
    <w:rsid w:val="009E5076"/>
    <w:rsid w:val="009E69AB"/>
    <w:rsid w:val="009E6A3E"/>
    <w:rsid w:val="009E7C30"/>
    <w:rsid w:val="009F0456"/>
    <w:rsid w:val="009F0E67"/>
    <w:rsid w:val="009F1B23"/>
    <w:rsid w:val="009F3430"/>
    <w:rsid w:val="009F35E3"/>
    <w:rsid w:val="009F3C9B"/>
    <w:rsid w:val="009F6D5A"/>
    <w:rsid w:val="00A0266B"/>
    <w:rsid w:val="00A0267A"/>
    <w:rsid w:val="00A0299A"/>
    <w:rsid w:val="00A0330A"/>
    <w:rsid w:val="00A0348F"/>
    <w:rsid w:val="00A04568"/>
    <w:rsid w:val="00A04859"/>
    <w:rsid w:val="00A04A6E"/>
    <w:rsid w:val="00A04C42"/>
    <w:rsid w:val="00A0513E"/>
    <w:rsid w:val="00A05287"/>
    <w:rsid w:val="00A06078"/>
    <w:rsid w:val="00A06401"/>
    <w:rsid w:val="00A06AEA"/>
    <w:rsid w:val="00A1152C"/>
    <w:rsid w:val="00A117BE"/>
    <w:rsid w:val="00A11E76"/>
    <w:rsid w:val="00A12379"/>
    <w:rsid w:val="00A12D5E"/>
    <w:rsid w:val="00A12D7B"/>
    <w:rsid w:val="00A130D8"/>
    <w:rsid w:val="00A13236"/>
    <w:rsid w:val="00A13344"/>
    <w:rsid w:val="00A135BB"/>
    <w:rsid w:val="00A1399E"/>
    <w:rsid w:val="00A148CF"/>
    <w:rsid w:val="00A15A45"/>
    <w:rsid w:val="00A15DD6"/>
    <w:rsid w:val="00A164F8"/>
    <w:rsid w:val="00A21302"/>
    <w:rsid w:val="00A215F2"/>
    <w:rsid w:val="00A2185F"/>
    <w:rsid w:val="00A21CB4"/>
    <w:rsid w:val="00A21DD3"/>
    <w:rsid w:val="00A22B34"/>
    <w:rsid w:val="00A24B92"/>
    <w:rsid w:val="00A25888"/>
    <w:rsid w:val="00A26262"/>
    <w:rsid w:val="00A26B53"/>
    <w:rsid w:val="00A26F30"/>
    <w:rsid w:val="00A276C7"/>
    <w:rsid w:val="00A278FA"/>
    <w:rsid w:val="00A31025"/>
    <w:rsid w:val="00A3195E"/>
    <w:rsid w:val="00A32855"/>
    <w:rsid w:val="00A34005"/>
    <w:rsid w:val="00A342E2"/>
    <w:rsid w:val="00A35550"/>
    <w:rsid w:val="00A36063"/>
    <w:rsid w:val="00A40918"/>
    <w:rsid w:val="00A43B2D"/>
    <w:rsid w:val="00A4570E"/>
    <w:rsid w:val="00A474E7"/>
    <w:rsid w:val="00A5014F"/>
    <w:rsid w:val="00A51749"/>
    <w:rsid w:val="00A51B1E"/>
    <w:rsid w:val="00A55BD4"/>
    <w:rsid w:val="00A56FA0"/>
    <w:rsid w:val="00A57350"/>
    <w:rsid w:val="00A61078"/>
    <w:rsid w:val="00A61509"/>
    <w:rsid w:val="00A61B11"/>
    <w:rsid w:val="00A62087"/>
    <w:rsid w:val="00A62F98"/>
    <w:rsid w:val="00A63414"/>
    <w:rsid w:val="00A637D3"/>
    <w:rsid w:val="00A64F25"/>
    <w:rsid w:val="00A65872"/>
    <w:rsid w:val="00A67513"/>
    <w:rsid w:val="00A677CB"/>
    <w:rsid w:val="00A67FDA"/>
    <w:rsid w:val="00A705DF"/>
    <w:rsid w:val="00A7131D"/>
    <w:rsid w:val="00A73202"/>
    <w:rsid w:val="00A73607"/>
    <w:rsid w:val="00A73D09"/>
    <w:rsid w:val="00A74413"/>
    <w:rsid w:val="00A74DC2"/>
    <w:rsid w:val="00A7503D"/>
    <w:rsid w:val="00A75600"/>
    <w:rsid w:val="00A8054E"/>
    <w:rsid w:val="00A816E6"/>
    <w:rsid w:val="00A82D99"/>
    <w:rsid w:val="00A83028"/>
    <w:rsid w:val="00A84C61"/>
    <w:rsid w:val="00A859F7"/>
    <w:rsid w:val="00A85B2C"/>
    <w:rsid w:val="00A86DF2"/>
    <w:rsid w:val="00A87B6B"/>
    <w:rsid w:val="00A87E70"/>
    <w:rsid w:val="00A91A04"/>
    <w:rsid w:val="00A91CBC"/>
    <w:rsid w:val="00A91CEA"/>
    <w:rsid w:val="00A926B1"/>
    <w:rsid w:val="00A929AA"/>
    <w:rsid w:val="00A934D7"/>
    <w:rsid w:val="00A93628"/>
    <w:rsid w:val="00A93827"/>
    <w:rsid w:val="00A952B6"/>
    <w:rsid w:val="00A95532"/>
    <w:rsid w:val="00A973D4"/>
    <w:rsid w:val="00A9780B"/>
    <w:rsid w:val="00AA00E3"/>
    <w:rsid w:val="00AA1406"/>
    <w:rsid w:val="00AA224D"/>
    <w:rsid w:val="00AA264C"/>
    <w:rsid w:val="00AA267B"/>
    <w:rsid w:val="00AA28F0"/>
    <w:rsid w:val="00AA37C0"/>
    <w:rsid w:val="00AA6046"/>
    <w:rsid w:val="00AA6AC1"/>
    <w:rsid w:val="00AA7331"/>
    <w:rsid w:val="00AB04FD"/>
    <w:rsid w:val="00AB13DE"/>
    <w:rsid w:val="00AB2EBE"/>
    <w:rsid w:val="00AB5B48"/>
    <w:rsid w:val="00AB6F15"/>
    <w:rsid w:val="00AB7017"/>
    <w:rsid w:val="00AC0743"/>
    <w:rsid w:val="00AC16B2"/>
    <w:rsid w:val="00AC17F5"/>
    <w:rsid w:val="00AC2BD7"/>
    <w:rsid w:val="00AC4142"/>
    <w:rsid w:val="00AC52FB"/>
    <w:rsid w:val="00AC5605"/>
    <w:rsid w:val="00AC5A7B"/>
    <w:rsid w:val="00AC69F8"/>
    <w:rsid w:val="00AD0EDB"/>
    <w:rsid w:val="00AD16DE"/>
    <w:rsid w:val="00AD26FF"/>
    <w:rsid w:val="00AD2FD5"/>
    <w:rsid w:val="00AD409F"/>
    <w:rsid w:val="00AD498C"/>
    <w:rsid w:val="00AD5129"/>
    <w:rsid w:val="00AD6BD8"/>
    <w:rsid w:val="00AD7407"/>
    <w:rsid w:val="00AD747E"/>
    <w:rsid w:val="00AD7A61"/>
    <w:rsid w:val="00AE0241"/>
    <w:rsid w:val="00AE087D"/>
    <w:rsid w:val="00AE225B"/>
    <w:rsid w:val="00AE39D6"/>
    <w:rsid w:val="00AE4104"/>
    <w:rsid w:val="00AE4D23"/>
    <w:rsid w:val="00AE5DAE"/>
    <w:rsid w:val="00AE78E3"/>
    <w:rsid w:val="00AE7B04"/>
    <w:rsid w:val="00AF206F"/>
    <w:rsid w:val="00AF2BBE"/>
    <w:rsid w:val="00AF3F29"/>
    <w:rsid w:val="00AF3F87"/>
    <w:rsid w:val="00AF4337"/>
    <w:rsid w:val="00AF46A9"/>
    <w:rsid w:val="00AF4D23"/>
    <w:rsid w:val="00AF5D60"/>
    <w:rsid w:val="00AF608D"/>
    <w:rsid w:val="00AF6CB2"/>
    <w:rsid w:val="00AF6CFC"/>
    <w:rsid w:val="00AF74D2"/>
    <w:rsid w:val="00B00CDB"/>
    <w:rsid w:val="00B013D3"/>
    <w:rsid w:val="00B02663"/>
    <w:rsid w:val="00B02DC7"/>
    <w:rsid w:val="00B02FC4"/>
    <w:rsid w:val="00B034D6"/>
    <w:rsid w:val="00B03800"/>
    <w:rsid w:val="00B04093"/>
    <w:rsid w:val="00B0429D"/>
    <w:rsid w:val="00B04996"/>
    <w:rsid w:val="00B051E1"/>
    <w:rsid w:val="00B07026"/>
    <w:rsid w:val="00B07557"/>
    <w:rsid w:val="00B07FD9"/>
    <w:rsid w:val="00B10B6D"/>
    <w:rsid w:val="00B123C9"/>
    <w:rsid w:val="00B1291F"/>
    <w:rsid w:val="00B138C1"/>
    <w:rsid w:val="00B14B34"/>
    <w:rsid w:val="00B159E7"/>
    <w:rsid w:val="00B1634A"/>
    <w:rsid w:val="00B203C2"/>
    <w:rsid w:val="00B208E7"/>
    <w:rsid w:val="00B22BF6"/>
    <w:rsid w:val="00B22F3F"/>
    <w:rsid w:val="00B22F79"/>
    <w:rsid w:val="00B243FD"/>
    <w:rsid w:val="00B24B12"/>
    <w:rsid w:val="00B2538B"/>
    <w:rsid w:val="00B2547E"/>
    <w:rsid w:val="00B26F2C"/>
    <w:rsid w:val="00B301AB"/>
    <w:rsid w:val="00B30914"/>
    <w:rsid w:val="00B311A0"/>
    <w:rsid w:val="00B32EDF"/>
    <w:rsid w:val="00B33366"/>
    <w:rsid w:val="00B337E8"/>
    <w:rsid w:val="00B33AFB"/>
    <w:rsid w:val="00B33FA8"/>
    <w:rsid w:val="00B345CB"/>
    <w:rsid w:val="00B3467F"/>
    <w:rsid w:val="00B34F3A"/>
    <w:rsid w:val="00B37285"/>
    <w:rsid w:val="00B379E1"/>
    <w:rsid w:val="00B425B3"/>
    <w:rsid w:val="00B42CEA"/>
    <w:rsid w:val="00B438F8"/>
    <w:rsid w:val="00B44517"/>
    <w:rsid w:val="00B44585"/>
    <w:rsid w:val="00B44B41"/>
    <w:rsid w:val="00B455E3"/>
    <w:rsid w:val="00B45F1B"/>
    <w:rsid w:val="00B465C1"/>
    <w:rsid w:val="00B47C38"/>
    <w:rsid w:val="00B47DC1"/>
    <w:rsid w:val="00B50D20"/>
    <w:rsid w:val="00B50EE6"/>
    <w:rsid w:val="00B5108D"/>
    <w:rsid w:val="00B519CC"/>
    <w:rsid w:val="00B530ED"/>
    <w:rsid w:val="00B54B6B"/>
    <w:rsid w:val="00B550F7"/>
    <w:rsid w:val="00B55117"/>
    <w:rsid w:val="00B553B0"/>
    <w:rsid w:val="00B55D03"/>
    <w:rsid w:val="00B55E85"/>
    <w:rsid w:val="00B577B7"/>
    <w:rsid w:val="00B57F87"/>
    <w:rsid w:val="00B60283"/>
    <w:rsid w:val="00B61011"/>
    <w:rsid w:val="00B612DE"/>
    <w:rsid w:val="00B61ED5"/>
    <w:rsid w:val="00B6207D"/>
    <w:rsid w:val="00B621AF"/>
    <w:rsid w:val="00B62F28"/>
    <w:rsid w:val="00B63365"/>
    <w:rsid w:val="00B63B32"/>
    <w:rsid w:val="00B64C66"/>
    <w:rsid w:val="00B64EC7"/>
    <w:rsid w:val="00B65628"/>
    <w:rsid w:val="00B65ACD"/>
    <w:rsid w:val="00B664D9"/>
    <w:rsid w:val="00B70F63"/>
    <w:rsid w:val="00B71C2E"/>
    <w:rsid w:val="00B71D10"/>
    <w:rsid w:val="00B71F30"/>
    <w:rsid w:val="00B72201"/>
    <w:rsid w:val="00B722D3"/>
    <w:rsid w:val="00B7529D"/>
    <w:rsid w:val="00B75F20"/>
    <w:rsid w:val="00B76073"/>
    <w:rsid w:val="00B76536"/>
    <w:rsid w:val="00B76C11"/>
    <w:rsid w:val="00B77D11"/>
    <w:rsid w:val="00B80D98"/>
    <w:rsid w:val="00B80E8F"/>
    <w:rsid w:val="00B85A97"/>
    <w:rsid w:val="00B85D10"/>
    <w:rsid w:val="00B87799"/>
    <w:rsid w:val="00B9002B"/>
    <w:rsid w:val="00B907DD"/>
    <w:rsid w:val="00B909EB"/>
    <w:rsid w:val="00B9131E"/>
    <w:rsid w:val="00B9244F"/>
    <w:rsid w:val="00B92470"/>
    <w:rsid w:val="00B92567"/>
    <w:rsid w:val="00B935C6"/>
    <w:rsid w:val="00B936D8"/>
    <w:rsid w:val="00B93BF7"/>
    <w:rsid w:val="00B93DB0"/>
    <w:rsid w:val="00B9421F"/>
    <w:rsid w:val="00B967DD"/>
    <w:rsid w:val="00B96B72"/>
    <w:rsid w:val="00B972D2"/>
    <w:rsid w:val="00B976F9"/>
    <w:rsid w:val="00BA02FC"/>
    <w:rsid w:val="00BA0A2B"/>
    <w:rsid w:val="00BA2CC6"/>
    <w:rsid w:val="00BA4D47"/>
    <w:rsid w:val="00BA59AF"/>
    <w:rsid w:val="00BA6A0D"/>
    <w:rsid w:val="00BA7CF9"/>
    <w:rsid w:val="00BB0F96"/>
    <w:rsid w:val="00BB22E9"/>
    <w:rsid w:val="00BB2DA2"/>
    <w:rsid w:val="00BB41B3"/>
    <w:rsid w:val="00BB4F67"/>
    <w:rsid w:val="00BB5AEC"/>
    <w:rsid w:val="00BB7AEE"/>
    <w:rsid w:val="00BB7D51"/>
    <w:rsid w:val="00BC0572"/>
    <w:rsid w:val="00BC080A"/>
    <w:rsid w:val="00BC17B4"/>
    <w:rsid w:val="00BC2216"/>
    <w:rsid w:val="00BC607D"/>
    <w:rsid w:val="00BC64EC"/>
    <w:rsid w:val="00BC7296"/>
    <w:rsid w:val="00BD063D"/>
    <w:rsid w:val="00BD094C"/>
    <w:rsid w:val="00BD146A"/>
    <w:rsid w:val="00BD19CF"/>
    <w:rsid w:val="00BD1B02"/>
    <w:rsid w:val="00BD259A"/>
    <w:rsid w:val="00BD2F89"/>
    <w:rsid w:val="00BD490D"/>
    <w:rsid w:val="00BD4D9D"/>
    <w:rsid w:val="00BD5B63"/>
    <w:rsid w:val="00BD5F42"/>
    <w:rsid w:val="00BD6C74"/>
    <w:rsid w:val="00BE08EE"/>
    <w:rsid w:val="00BE0D46"/>
    <w:rsid w:val="00BE25D8"/>
    <w:rsid w:val="00BE3E70"/>
    <w:rsid w:val="00BE7D74"/>
    <w:rsid w:val="00BF2600"/>
    <w:rsid w:val="00BF3108"/>
    <w:rsid w:val="00BF36E0"/>
    <w:rsid w:val="00BF394E"/>
    <w:rsid w:val="00BF3B09"/>
    <w:rsid w:val="00BF4797"/>
    <w:rsid w:val="00BF6A15"/>
    <w:rsid w:val="00BF6CA4"/>
    <w:rsid w:val="00BF720D"/>
    <w:rsid w:val="00C00E59"/>
    <w:rsid w:val="00C01F89"/>
    <w:rsid w:val="00C0204E"/>
    <w:rsid w:val="00C022AF"/>
    <w:rsid w:val="00C03C5D"/>
    <w:rsid w:val="00C03D85"/>
    <w:rsid w:val="00C04386"/>
    <w:rsid w:val="00C048A2"/>
    <w:rsid w:val="00C068C9"/>
    <w:rsid w:val="00C07799"/>
    <w:rsid w:val="00C07CF0"/>
    <w:rsid w:val="00C11428"/>
    <w:rsid w:val="00C11BE8"/>
    <w:rsid w:val="00C12286"/>
    <w:rsid w:val="00C12E4F"/>
    <w:rsid w:val="00C12F90"/>
    <w:rsid w:val="00C14838"/>
    <w:rsid w:val="00C152B7"/>
    <w:rsid w:val="00C155AA"/>
    <w:rsid w:val="00C202BF"/>
    <w:rsid w:val="00C2048E"/>
    <w:rsid w:val="00C21BCA"/>
    <w:rsid w:val="00C23278"/>
    <w:rsid w:val="00C246C4"/>
    <w:rsid w:val="00C24A41"/>
    <w:rsid w:val="00C27530"/>
    <w:rsid w:val="00C27BB6"/>
    <w:rsid w:val="00C307BA"/>
    <w:rsid w:val="00C30C2E"/>
    <w:rsid w:val="00C31059"/>
    <w:rsid w:val="00C31CD4"/>
    <w:rsid w:val="00C31D69"/>
    <w:rsid w:val="00C33940"/>
    <w:rsid w:val="00C354F6"/>
    <w:rsid w:val="00C35E4A"/>
    <w:rsid w:val="00C36870"/>
    <w:rsid w:val="00C37FAA"/>
    <w:rsid w:val="00C4125B"/>
    <w:rsid w:val="00C415D1"/>
    <w:rsid w:val="00C41B90"/>
    <w:rsid w:val="00C43247"/>
    <w:rsid w:val="00C44093"/>
    <w:rsid w:val="00C4515C"/>
    <w:rsid w:val="00C459B4"/>
    <w:rsid w:val="00C46F50"/>
    <w:rsid w:val="00C472BC"/>
    <w:rsid w:val="00C4781A"/>
    <w:rsid w:val="00C517EF"/>
    <w:rsid w:val="00C51D2E"/>
    <w:rsid w:val="00C52E64"/>
    <w:rsid w:val="00C53D18"/>
    <w:rsid w:val="00C54CA5"/>
    <w:rsid w:val="00C558D1"/>
    <w:rsid w:val="00C568BF"/>
    <w:rsid w:val="00C60C47"/>
    <w:rsid w:val="00C61CCB"/>
    <w:rsid w:val="00C6322C"/>
    <w:rsid w:val="00C64A2F"/>
    <w:rsid w:val="00C64DF7"/>
    <w:rsid w:val="00C673D1"/>
    <w:rsid w:val="00C70684"/>
    <w:rsid w:val="00C70A81"/>
    <w:rsid w:val="00C70AAD"/>
    <w:rsid w:val="00C7110B"/>
    <w:rsid w:val="00C7226C"/>
    <w:rsid w:val="00C7396C"/>
    <w:rsid w:val="00C73B50"/>
    <w:rsid w:val="00C7504E"/>
    <w:rsid w:val="00C75B67"/>
    <w:rsid w:val="00C767E0"/>
    <w:rsid w:val="00C769EA"/>
    <w:rsid w:val="00C7796A"/>
    <w:rsid w:val="00C802A1"/>
    <w:rsid w:val="00C82339"/>
    <w:rsid w:val="00C827EC"/>
    <w:rsid w:val="00C82B62"/>
    <w:rsid w:val="00C8330B"/>
    <w:rsid w:val="00C83573"/>
    <w:rsid w:val="00C8440B"/>
    <w:rsid w:val="00C84AE3"/>
    <w:rsid w:val="00C84EB2"/>
    <w:rsid w:val="00C865D2"/>
    <w:rsid w:val="00C868E3"/>
    <w:rsid w:val="00C872E1"/>
    <w:rsid w:val="00C87BD9"/>
    <w:rsid w:val="00C87DD1"/>
    <w:rsid w:val="00C9014F"/>
    <w:rsid w:val="00C90E42"/>
    <w:rsid w:val="00C9131D"/>
    <w:rsid w:val="00C914CD"/>
    <w:rsid w:val="00C920A7"/>
    <w:rsid w:val="00C92786"/>
    <w:rsid w:val="00C95B0B"/>
    <w:rsid w:val="00C95F5F"/>
    <w:rsid w:val="00C96D18"/>
    <w:rsid w:val="00C97D8B"/>
    <w:rsid w:val="00CA0254"/>
    <w:rsid w:val="00CA0DC8"/>
    <w:rsid w:val="00CA10C7"/>
    <w:rsid w:val="00CA1280"/>
    <w:rsid w:val="00CA1AF3"/>
    <w:rsid w:val="00CA1F25"/>
    <w:rsid w:val="00CA2DAE"/>
    <w:rsid w:val="00CA3140"/>
    <w:rsid w:val="00CA489D"/>
    <w:rsid w:val="00CA49CB"/>
    <w:rsid w:val="00CA57B0"/>
    <w:rsid w:val="00CA5CC4"/>
    <w:rsid w:val="00CA603A"/>
    <w:rsid w:val="00CA6264"/>
    <w:rsid w:val="00CA6276"/>
    <w:rsid w:val="00CA6A00"/>
    <w:rsid w:val="00CB0781"/>
    <w:rsid w:val="00CB0F15"/>
    <w:rsid w:val="00CB1A72"/>
    <w:rsid w:val="00CB2688"/>
    <w:rsid w:val="00CB2B10"/>
    <w:rsid w:val="00CB2B9F"/>
    <w:rsid w:val="00CB2BB1"/>
    <w:rsid w:val="00CB33B8"/>
    <w:rsid w:val="00CB3953"/>
    <w:rsid w:val="00CB4514"/>
    <w:rsid w:val="00CB4950"/>
    <w:rsid w:val="00CB4C16"/>
    <w:rsid w:val="00CB5655"/>
    <w:rsid w:val="00CC1F0D"/>
    <w:rsid w:val="00CC2669"/>
    <w:rsid w:val="00CC3A9C"/>
    <w:rsid w:val="00CC426D"/>
    <w:rsid w:val="00CC4EBB"/>
    <w:rsid w:val="00CC6CB9"/>
    <w:rsid w:val="00CC6DD3"/>
    <w:rsid w:val="00CC79B3"/>
    <w:rsid w:val="00CD1FD7"/>
    <w:rsid w:val="00CD22BE"/>
    <w:rsid w:val="00CD2A64"/>
    <w:rsid w:val="00CD2BE5"/>
    <w:rsid w:val="00CD2CBC"/>
    <w:rsid w:val="00CD3619"/>
    <w:rsid w:val="00CD4598"/>
    <w:rsid w:val="00CD4833"/>
    <w:rsid w:val="00CD4F5D"/>
    <w:rsid w:val="00CD6AD1"/>
    <w:rsid w:val="00CE0622"/>
    <w:rsid w:val="00CE12D8"/>
    <w:rsid w:val="00CE1E17"/>
    <w:rsid w:val="00CE21BD"/>
    <w:rsid w:val="00CE2F45"/>
    <w:rsid w:val="00CE5A77"/>
    <w:rsid w:val="00CE66D4"/>
    <w:rsid w:val="00CE6C75"/>
    <w:rsid w:val="00CF0A24"/>
    <w:rsid w:val="00CF17B8"/>
    <w:rsid w:val="00CF1B71"/>
    <w:rsid w:val="00CF2419"/>
    <w:rsid w:val="00CF2BB4"/>
    <w:rsid w:val="00CF3D1E"/>
    <w:rsid w:val="00CF4F8E"/>
    <w:rsid w:val="00CF5199"/>
    <w:rsid w:val="00CF68F3"/>
    <w:rsid w:val="00CF71E1"/>
    <w:rsid w:val="00D000C2"/>
    <w:rsid w:val="00D0087D"/>
    <w:rsid w:val="00D02D9F"/>
    <w:rsid w:val="00D03F39"/>
    <w:rsid w:val="00D042F4"/>
    <w:rsid w:val="00D04AE0"/>
    <w:rsid w:val="00D067B1"/>
    <w:rsid w:val="00D07731"/>
    <w:rsid w:val="00D1069D"/>
    <w:rsid w:val="00D12985"/>
    <w:rsid w:val="00D13822"/>
    <w:rsid w:val="00D13ADC"/>
    <w:rsid w:val="00D1429C"/>
    <w:rsid w:val="00D147D2"/>
    <w:rsid w:val="00D14D21"/>
    <w:rsid w:val="00D14D4A"/>
    <w:rsid w:val="00D16A70"/>
    <w:rsid w:val="00D170D4"/>
    <w:rsid w:val="00D174BE"/>
    <w:rsid w:val="00D21697"/>
    <w:rsid w:val="00D2184E"/>
    <w:rsid w:val="00D21BAD"/>
    <w:rsid w:val="00D21F5C"/>
    <w:rsid w:val="00D22304"/>
    <w:rsid w:val="00D2244D"/>
    <w:rsid w:val="00D2318E"/>
    <w:rsid w:val="00D238BF"/>
    <w:rsid w:val="00D255CE"/>
    <w:rsid w:val="00D25758"/>
    <w:rsid w:val="00D25DDA"/>
    <w:rsid w:val="00D272AF"/>
    <w:rsid w:val="00D27967"/>
    <w:rsid w:val="00D30412"/>
    <w:rsid w:val="00D316D3"/>
    <w:rsid w:val="00D34DCD"/>
    <w:rsid w:val="00D35972"/>
    <w:rsid w:val="00D36141"/>
    <w:rsid w:val="00D3651D"/>
    <w:rsid w:val="00D37C32"/>
    <w:rsid w:val="00D40481"/>
    <w:rsid w:val="00D40E8C"/>
    <w:rsid w:val="00D424A8"/>
    <w:rsid w:val="00D42C3F"/>
    <w:rsid w:val="00D42DE9"/>
    <w:rsid w:val="00D432F4"/>
    <w:rsid w:val="00D44C9A"/>
    <w:rsid w:val="00D4626B"/>
    <w:rsid w:val="00D4651E"/>
    <w:rsid w:val="00D47809"/>
    <w:rsid w:val="00D50696"/>
    <w:rsid w:val="00D50A75"/>
    <w:rsid w:val="00D50DF6"/>
    <w:rsid w:val="00D51BA3"/>
    <w:rsid w:val="00D526BC"/>
    <w:rsid w:val="00D546C2"/>
    <w:rsid w:val="00D548DD"/>
    <w:rsid w:val="00D54908"/>
    <w:rsid w:val="00D564AD"/>
    <w:rsid w:val="00D56EC7"/>
    <w:rsid w:val="00D572F9"/>
    <w:rsid w:val="00D5785D"/>
    <w:rsid w:val="00D6039F"/>
    <w:rsid w:val="00D60791"/>
    <w:rsid w:val="00D609B1"/>
    <w:rsid w:val="00D610B3"/>
    <w:rsid w:val="00D6273B"/>
    <w:rsid w:val="00D63844"/>
    <w:rsid w:val="00D64613"/>
    <w:rsid w:val="00D646CE"/>
    <w:rsid w:val="00D65100"/>
    <w:rsid w:val="00D6519C"/>
    <w:rsid w:val="00D65C5E"/>
    <w:rsid w:val="00D65E29"/>
    <w:rsid w:val="00D7053B"/>
    <w:rsid w:val="00D705EF"/>
    <w:rsid w:val="00D71203"/>
    <w:rsid w:val="00D72332"/>
    <w:rsid w:val="00D72980"/>
    <w:rsid w:val="00D72E2C"/>
    <w:rsid w:val="00D72F62"/>
    <w:rsid w:val="00D749C5"/>
    <w:rsid w:val="00D802CB"/>
    <w:rsid w:val="00D806AF"/>
    <w:rsid w:val="00D8081C"/>
    <w:rsid w:val="00D8103A"/>
    <w:rsid w:val="00D828C3"/>
    <w:rsid w:val="00D82DD2"/>
    <w:rsid w:val="00D83BC7"/>
    <w:rsid w:val="00D83F35"/>
    <w:rsid w:val="00D84080"/>
    <w:rsid w:val="00D84319"/>
    <w:rsid w:val="00D844F6"/>
    <w:rsid w:val="00D8471E"/>
    <w:rsid w:val="00D84B10"/>
    <w:rsid w:val="00D85806"/>
    <w:rsid w:val="00D86EE4"/>
    <w:rsid w:val="00D876A3"/>
    <w:rsid w:val="00D90526"/>
    <w:rsid w:val="00D92A0B"/>
    <w:rsid w:val="00D92D76"/>
    <w:rsid w:val="00D93B63"/>
    <w:rsid w:val="00D9444B"/>
    <w:rsid w:val="00D94511"/>
    <w:rsid w:val="00D94526"/>
    <w:rsid w:val="00D946A6"/>
    <w:rsid w:val="00D95E9D"/>
    <w:rsid w:val="00D9619C"/>
    <w:rsid w:val="00D96557"/>
    <w:rsid w:val="00D97201"/>
    <w:rsid w:val="00DA10E5"/>
    <w:rsid w:val="00DA330B"/>
    <w:rsid w:val="00DA43AE"/>
    <w:rsid w:val="00DA4407"/>
    <w:rsid w:val="00DA46C8"/>
    <w:rsid w:val="00DA4E5A"/>
    <w:rsid w:val="00DA558D"/>
    <w:rsid w:val="00DA5969"/>
    <w:rsid w:val="00DA5A95"/>
    <w:rsid w:val="00DA5C39"/>
    <w:rsid w:val="00DA5C55"/>
    <w:rsid w:val="00DA690D"/>
    <w:rsid w:val="00DA77E9"/>
    <w:rsid w:val="00DA7A41"/>
    <w:rsid w:val="00DA7B75"/>
    <w:rsid w:val="00DB2017"/>
    <w:rsid w:val="00DB2240"/>
    <w:rsid w:val="00DB30A7"/>
    <w:rsid w:val="00DB332E"/>
    <w:rsid w:val="00DB4140"/>
    <w:rsid w:val="00DB7688"/>
    <w:rsid w:val="00DC0FF0"/>
    <w:rsid w:val="00DC227F"/>
    <w:rsid w:val="00DC2D18"/>
    <w:rsid w:val="00DC2DCE"/>
    <w:rsid w:val="00DC2FC6"/>
    <w:rsid w:val="00DC38E7"/>
    <w:rsid w:val="00DC3C2B"/>
    <w:rsid w:val="00DC58FA"/>
    <w:rsid w:val="00DC78F8"/>
    <w:rsid w:val="00DC791C"/>
    <w:rsid w:val="00DC7BBA"/>
    <w:rsid w:val="00DD017D"/>
    <w:rsid w:val="00DD0B03"/>
    <w:rsid w:val="00DD108F"/>
    <w:rsid w:val="00DD16B0"/>
    <w:rsid w:val="00DD16B4"/>
    <w:rsid w:val="00DD17CA"/>
    <w:rsid w:val="00DD1D18"/>
    <w:rsid w:val="00DD341D"/>
    <w:rsid w:val="00DD685E"/>
    <w:rsid w:val="00DE0170"/>
    <w:rsid w:val="00DE178F"/>
    <w:rsid w:val="00DE2C4A"/>
    <w:rsid w:val="00DE31E6"/>
    <w:rsid w:val="00DE4487"/>
    <w:rsid w:val="00DE49BC"/>
    <w:rsid w:val="00DE5F4B"/>
    <w:rsid w:val="00DE6621"/>
    <w:rsid w:val="00DE702C"/>
    <w:rsid w:val="00DF0A11"/>
    <w:rsid w:val="00DF2762"/>
    <w:rsid w:val="00DF42D6"/>
    <w:rsid w:val="00DF5034"/>
    <w:rsid w:val="00DF52A7"/>
    <w:rsid w:val="00DF56F0"/>
    <w:rsid w:val="00DF586A"/>
    <w:rsid w:val="00DF6B28"/>
    <w:rsid w:val="00DF6C95"/>
    <w:rsid w:val="00E00E82"/>
    <w:rsid w:val="00E00F61"/>
    <w:rsid w:val="00E0235E"/>
    <w:rsid w:val="00E02E65"/>
    <w:rsid w:val="00E042EC"/>
    <w:rsid w:val="00E04812"/>
    <w:rsid w:val="00E057F5"/>
    <w:rsid w:val="00E05EB1"/>
    <w:rsid w:val="00E0737C"/>
    <w:rsid w:val="00E07FA7"/>
    <w:rsid w:val="00E10B6A"/>
    <w:rsid w:val="00E11059"/>
    <w:rsid w:val="00E1135F"/>
    <w:rsid w:val="00E11491"/>
    <w:rsid w:val="00E11C10"/>
    <w:rsid w:val="00E11C20"/>
    <w:rsid w:val="00E11D08"/>
    <w:rsid w:val="00E12312"/>
    <w:rsid w:val="00E131AA"/>
    <w:rsid w:val="00E13B37"/>
    <w:rsid w:val="00E1441B"/>
    <w:rsid w:val="00E15073"/>
    <w:rsid w:val="00E15BC8"/>
    <w:rsid w:val="00E165A7"/>
    <w:rsid w:val="00E16E87"/>
    <w:rsid w:val="00E1766F"/>
    <w:rsid w:val="00E21E0A"/>
    <w:rsid w:val="00E228BD"/>
    <w:rsid w:val="00E23C1E"/>
    <w:rsid w:val="00E24004"/>
    <w:rsid w:val="00E25411"/>
    <w:rsid w:val="00E254C4"/>
    <w:rsid w:val="00E25B39"/>
    <w:rsid w:val="00E25B3C"/>
    <w:rsid w:val="00E3001A"/>
    <w:rsid w:val="00E306EF"/>
    <w:rsid w:val="00E30881"/>
    <w:rsid w:val="00E308C4"/>
    <w:rsid w:val="00E30F89"/>
    <w:rsid w:val="00E313D1"/>
    <w:rsid w:val="00E330A2"/>
    <w:rsid w:val="00E331EB"/>
    <w:rsid w:val="00E3361D"/>
    <w:rsid w:val="00E33C87"/>
    <w:rsid w:val="00E35719"/>
    <w:rsid w:val="00E36140"/>
    <w:rsid w:val="00E41E11"/>
    <w:rsid w:val="00E42617"/>
    <w:rsid w:val="00E43039"/>
    <w:rsid w:val="00E4521F"/>
    <w:rsid w:val="00E46A57"/>
    <w:rsid w:val="00E517D3"/>
    <w:rsid w:val="00E51B64"/>
    <w:rsid w:val="00E52334"/>
    <w:rsid w:val="00E52AB6"/>
    <w:rsid w:val="00E5332C"/>
    <w:rsid w:val="00E543E3"/>
    <w:rsid w:val="00E548AF"/>
    <w:rsid w:val="00E557C5"/>
    <w:rsid w:val="00E55BE2"/>
    <w:rsid w:val="00E55C2F"/>
    <w:rsid w:val="00E55D50"/>
    <w:rsid w:val="00E5674D"/>
    <w:rsid w:val="00E56F11"/>
    <w:rsid w:val="00E57100"/>
    <w:rsid w:val="00E6159E"/>
    <w:rsid w:val="00E618E9"/>
    <w:rsid w:val="00E625E5"/>
    <w:rsid w:val="00E63371"/>
    <w:rsid w:val="00E633BF"/>
    <w:rsid w:val="00E64937"/>
    <w:rsid w:val="00E657E4"/>
    <w:rsid w:val="00E660C3"/>
    <w:rsid w:val="00E66379"/>
    <w:rsid w:val="00E66946"/>
    <w:rsid w:val="00E70570"/>
    <w:rsid w:val="00E7138E"/>
    <w:rsid w:val="00E71422"/>
    <w:rsid w:val="00E716A1"/>
    <w:rsid w:val="00E71956"/>
    <w:rsid w:val="00E72D95"/>
    <w:rsid w:val="00E740A4"/>
    <w:rsid w:val="00E763D1"/>
    <w:rsid w:val="00E764CF"/>
    <w:rsid w:val="00E7681F"/>
    <w:rsid w:val="00E76903"/>
    <w:rsid w:val="00E80E6F"/>
    <w:rsid w:val="00E82235"/>
    <w:rsid w:val="00E82614"/>
    <w:rsid w:val="00E836A3"/>
    <w:rsid w:val="00E84A56"/>
    <w:rsid w:val="00E85DBC"/>
    <w:rsid w:val="00E87024"/>
    <w:rsid w:val="00E8740C"/>
    <w:rsid w:val="00E87A26"/>
    <w:rsid w:val="00E87B97"/>
    <w:rsid w:val="00E902F5"/>
    <w:rsid w:val="00E91BC8"/>
    <w:rsid w:val="00E92281"/>
    <w:rsid w:val="00E95E4D"/>
    <w:rsid w:val="00E96D29"/>
    <w:rsid w:val="00E97A99"/>
    <w:rsid w:val="00EA039A"/>
    <w:rsid w:val="00EA0A0F"/>
    <w:rsid w:val="00EA0C62"/>
    <w:rsid w:val="00EA18C9"/>
    <w:rsid w:val="00EA1CFE"/>
    <w:rsid w:val="00EA20B9"/>
    <w:rsid w:val="00EA2345"/>
    <w:rsid w:val="00EA2A19"/>
    <w:rsid w:val="00EA3080"/>
    <w:rsid w:val="00EA3DCD"/>
    <w:rsid w:val="00EA5275"/>
    <w:rsid w:val="00EA5975"/>
    <w:rsid w:val="00EA5EE9"/>
    <w:rsid w:val="00EA7075"/>
    <w:rsid w:val="00EA7509"/>
    <w:rsid w:val="00EB0FA7"/>
    <w:rsid w:val="00EB1012"/>
    <w:rsid w:val="00EB2DD3"/>
    <w:rsid w:val="00EB34DF"/>
    <w:rsid w:val="00EB5508"/>
    <w:rsid w:val="00EB5DFC"/>
    <w:rsid w:val="00EB6246"/>
    <w:rsid w:val="00EB6773"/>
    <w:rsid w:val="00EB6949"/>
    <w:rsid w:val="00EB6A2E"/>
    <w:rsid w:val="00EB6B49"/>
    <w:rsid w:val="00EB7574"/>
    <w:rsid w:val="00EC2733"/>
    <w:rsid w:val="00EC3892"/>
    <w:rsid w:val="00EC4C94"/>
    <w:rsid w:val="00EC6CF4"/>
    <w:rsid w:val="00EC74DF"/>
    <w:rsid w:val="00ED1138"/>
    <w:rsid w:val="00ED1DA9"/>
    <w:rsid w:val="00ED2377"/>
    <w:rsid w:val="00ED246A"/>
    <w:rsid w:val="00ED2E7D"/>
    <w:rsid w:val="00ED38BF"/>
    <w:rsid w:val="00ED4060"/>
    <w:rsid w:val="00ED446B"/>
    <w:rsid w:val="00ED7545"/>
    <w:rsid w:val="00ED78E1"/>
    <w:rsid w:val="00EE0694"/>
    <w:rsid w:val="00EE080E"/>
    <w:rsid w:val="00EE3D6F"/>
    <w:rsid w:val="00EE6275"/>
    <w:rsid w:val="00EE694C"/>
    <w:rsid w:val="00EE6AF9"/>
    <w:rsid w:val="00EE722A"/>
    <w:rsid w:val="00EE73A4"/>
    <w:rsid w:val="00EE799D"/>
    <w:rsid w:val="00EF0130"/>
    <w:rsid w:val="00EF116B"/>
    <w:rsid w:val="00EF1902"/>
    <w:rsid w:val="00EF3FC4"/>
    <w:rsid w:val="00EF5977"/>
    <w:rsid w:val="00EF6AEE"/>
    <w:rsid w:val="00F00130"/>
    <w:rsid w:val="00F007C7"/>
    <w:rsid w:val="00F013AF"/>
    <w:rsid w:val="00F019CC"/>
    <w:rsid w:val="00F041CB"/>
    <w:rsid w:val="00F04AED"/>
    <w:rsid w:val="00F05094"/>
    <w:rsid w:val="00F050B2"/>
    <w:rsid w:val="00F056AB"/>
    <w:rsid w:val="00F05FE9"/>
    <w:rsid w:val="00F061C9"/>
    <w:rsid w:val="00F06F80"/>
    <w:rsid w:val="00F073C6"/>
    <w:rsid w:val="00F100A1"/>
    <w:rsid w:val="00F10575"/>
    <w:rsid w:val="00F10DB1"/>
    <w:rsid w:val="00F11CB2"/>
    <w:rsid w:val="00F11D6A"/>
    <w:rsid w:val="00F1272F"/>
    <w:rsid w:val="00F151B9"/>
    <w:rsid w:val="00F15589"/>
    <w:rsid w:val="00F1596F"/>
    <w:rsid w:val="00F159E7"/>
    <w:rsid w:val="00F1620C"/>
    <w:rsid w:val="00F16A10"/>
    <w:rsid w:val="00F16BBA"/>
    <w:rsid w:val="00F1736B"/>
    <w:rsid w:val="00F205BB"/>
    <w:rsid w:val="00F237B4"/>
    <w:rsid w:val="00F23C40"/>
    <w:rsid w:val="00F24F1A"/>
    <w:rsid w:val="00F25B1C"/>
    <w:rsid w:val="00F26699"/>
    <w:rsid w:val="00F27F3C"/>
    <w:rsid w:val="00F2840B"/>
    <w:rsid w:val="00F30464"/>
    <w:rsid w:val="00F3084E"/>
    <w:rsid w:val="00F319AB"/>
    <w:rsid w:val="00F342F6"/>
    <w:rsid w:val="00F348F2"/>
    <w:rsid w:val="00F34C77"/>
    <w:rsid w:val="00F3512D"/>
    <w:rsid w:val="00F3550E"/>
    <w:rsid w:val="00F3593A"/>
    <w:rsid w:val="00F35DB9"/>
    <w:rsid w:val="00F3697F"/>
    <w:rsid w:val="00F3731D"/>
    <w:rsid w:val="00F37614"/>
    <w:rsid w:val="00F4033A"/>
    <w:rsid w:val="00F40D5C"/>
    <w:rsid w:val="00F41CB6"/>
    <w:rsid w:val="00F41F13"/>
    <w:rsid w:val="00F42B30"/>
    <w:rsid w:val="00F43D72"/>
    <w:rsid w:val="00F44D77"/>
    <w:rsid w:val="00F44EB1"/>
    <w:rsid w:val="00F47512"/>
    <w:rsid w:val="00F47B9C"/>
    <w:rsid w:val="00F510B1"/>
    <w:rsid w:val="00F51797"/>
    <w:rsid w:val="00F517A1"/>
    <w:rsid w:val="00F52ECF"/>
    <w:rsid w:val="00F5427F"/>
    <w:rsid w:val="00F54B4C"/>
    <w:rsid w:val="00F54D5E"/>
    <w:rsid w:val="00F55A80"/>
    <w:rsid w:val="00F55CEC"/>
    <w:rsid w:val="00F5693E"/>
    <w:rsid w:val="00F56FA7"/>
    <w:rsid w:val="00F572F9"/>
    <w:rsid w:val="00F6122E"/>
    <w:rsid w:val="00F61FAE"/>
    <w:rsid w:val="00F6204A"/>
    <w:rsid w:val="00F621E8"/>
    <w:rsid w:val="00F621F1"/>
    <w:rsid w:val="00F62665"/>
    <w:rsid w:val="00F63247"/>
    <w:rsid w:val="00F65540"/>
    <w:rsid w:val="00F655BF"/>
    <w:rsid w:val="00F65DE8"/>
    <w:rsid w:val="00F66B4D"/>
    <w:rsid w:val="00F66BBE"/>
    <w:rsid w:val="00F679E9"/>
    <w:rsid w:val="00F70627"/>
    <w:rsid w:val="00F7215A"/>
    <w:rsid w:val="00F72503"/>
    <w:rsid w:val="00F72875"/>
    <w:rsid w:val="00F735F6"/>
    <w:rsid w:val="00F740A5"/>
    <w:rsid w:val="00F774C5"/>
    <w:rsid w:val="00F777CC"/>
    <w:rsid w:val="00F77F06"/>
    <w:rsid w:val="00F80FD7"/>
    <w:rsid w:val="00F81A2A"/>
    <w:rsid w:val="00F81D4B"/>
    <w:rsid w:val="00F82D12"/>
    <w:rsid w:val="00F82EA2"/>
    <w:rsid w:val="00F83194"/>
    <w:rsid w:val="00F83D88"/>
    <w:rsid w:val="00F83E19"/>
    <w:rsid w:val="00F850CB"/>
    <w:rsid w:val="00F86E14"/>
    <w:rsid w:val="00F8700F"/>
    <w:rsid w:val="00F870CE"/>
    <w:rsid w:val="00F87782"/>
    <w:rsid w:val="00F903B2"/>
    <w:rsid w:val="00F903DF"/>
    <w:rsid w:val="00F90A7A"/>
    <w:rsid w:val="00F90B44"/>
    <w:rsid w:val="00F91537"/>
    <w:rsid w:val="00F9232B"/>
    <w:rsid w:val="00F930D9"/>
    <w:rsid w:val="00F93966"/>
    <w:rsid w:val="00F94566"/>
    <w:rsid w:val="00F948D4"/>
    <w:rsid w:val="00F94A1F"/>
    <w:rsid w:val="00F950AD"/>
    <w:rsid w:val="00F965BB"/>
    <w:rsid w:val="00F96E31"/>
    <w:rsid w:val="00FA11F6"/>
    <w:rsid w:val="00FA3523"/>
    <w:rsid w:val="00FA38E7"/>
    <w:rsid w:val="00FA447D"/>
    <w:rsid w:val="00FA4696"/>
    <w:rsid w:val="00FA5C22"/>
    <w:rsid w:val="00FA6F0B"/>
    <w:rsid w:val="00FA747E"/>
    <w:rsid w:val="00FA7DA8"/>
    <w:rsid w:val="00FB03FF"/>
    <w:rsid w:val="00FB23E8"/>
    <w:rsid w:val="00FB3724"/>
    <w:rsid w:val="00FB375C"/>
    <w:rsid w:val="00FB415B"/>
    <w:rsid w:val="00FB54BF"/>
    <w:rsid w:val="00FB69B0"/>
    <w:rsid w:val="00FC00BC"/>
    <w:rsid w:val="00FC0112"/>
    <w:rsid w:val="00FC02CC"/>
    <w:rsid w:val="00FC1B6D"/>
    <w:rsid w:val="00FC24C1"/>
    <w:rsid w:val="00FC2578"/>
    <w:rsid w:val="00FC38B6"/>
    <w:rsid w:val="00FC3A33"/>
    <w:rsid w:val="00FC405A"/>
    <w:rsid w:val="00FC455E"/>
    <w:rsid w:val="00FC4E36"/>
    <w:rsid w:val="00FC4F43"/>
    <w:rsid w:val="00FC5834"/>
    <w:rsid w:val="00FC6094"/>
    <w:rsid w:val="00FC634B"/>
    <w:rsid w:val="00FC6B81"/>
    <w:rsid w:val="00FC7746"/>
    <w:rsid w:val="00FC789B"/>
    <w:rsid w:val="00FD0B17"/>
    <w:rsid w:val="00FD1E81"/>
    <w:rsid w:val="00FD253E"/>
    <w:rsid w:val="00FD323B"/>
    <w:rsid w:val="00FD38E7"/>
    <w:rsid w:val="00FD58B7"/>
    <w:rsid w:val="00FD6146"/>
    <w:rsid w:val="00FD6A07"/>
    <w:rsid w:val="00FE064B"/>
    <w:rsid w:val="00FE1CBA"/>
    <w:rsid w:val="00FE22B5"/>
    <w:rsid w:val="00FE2F3C"/>
    <w:rsid w:val="00FE2FB3"/>
    <w:rsid w:val="00FE390B"/>
    <w:rsid w:val="00FE4534"/>
    <w:rsid w:val="00FE4549"/>
    <w:rsid w:val="00FE531C"/>
    <w:rsid w:val="00FE6BFF"/>
    <w:rsid w:val="00FE7589"/>
    <w:rsid w:val="00FF1082"/>
    <w:rsid w:val="00FF23FD"/>
    <w:rsid w:val="00FF2592"/>
    <w:rsid w:val="00FF27B6"/>
    <w:rsid w:val="00FF3A6E"/>
    <w:rsid w:val="00FF572E"/>
    <w:rsid w:val="00FF6155"/>
    <w:rsid w:val="00FF6ED2"/>
    <w:rsid w:val="0111A3F2"/>
    <w:rsid w:val="018E1C8D"/>
    <w:rsid w:val="019B200D"/>
    <w:rsid w:val="01A881D1"/>
    <w:rsid w:val="01D02CEC"/>
    <w:rsid w:val="01EB5A78"/>
    <w:rsid w:val="020CD262"/>
    <w:rsid w:val="0216195C"/>
    <w:rsid w:val="021FD7FF"/>
    <w:rsid w:val="02228979"/>
    <w:rsid w:val="027A8769"/>
    <w:rsid w:val="0280FC87"/>
    <w:rsid w:val="02D40B20"/>
    <w:rsid w:val="02E9C381"/>
    <w:rsid w:val="031522F1"/>
    <w:rsid w:val="031680ED"/>
    <w:rsid w:val="036B6EF7"/>
    <w:rsid w:val="0395D83F"/>
    <w:rsid w:val="03B44F83"/>
    <w:rsid w:val="03CCF095"/>
    <w:rsid w:val="04847E22"/>
    <w:rsid w:val="04CD53B4"/>
    <w:rsid w:val="052DC380"/>
    <w:rsid w:val="05490642"/>
    <w:rsid w:val="0560F657"/>
    <w:rsid w:val="057401CB"/>
    <w:rsid w:val="057BB530"/>
    <w:rsid w:val="0582AC95"/>
    <w:rsid w:val="05893371"/>
    <w:rsid w:val="05A2548A"/>
    <w:rsid w:val="05B86DE7"/>
    <w:rsid w:val="05D6FC55"/>
    <w:rsid w:val="06035ECD"/>
    <w:rsid w:val="063539A6"/>
    <w:rsid w:val="06438019"/>
    <w:rsid w:val="068BEBAA"/>
    <w:rsid w:val="069D9BC2"/>
    <w:rsid w:val="06A453D0"/>
    <w:rsid w:val="06BDF923"/>
    <w:rsid w:val="06CE4697"/>
    <w:rsid w:val="06E08583"/>
    <w:rsid w:val="070A952C"/>
    <w:rsid w:val="0734B931"/>
    <w:rsid w:val="075D1A63"/>
    <w:rsid w:val="0770CFE0"/>
    <w:rsid w:val="07BD913A"/>
    <w:rsid w:val="07EFBF70"/>
    <w:rsid w:val="082B4460"/>
    <w:rsid w:val="0840F70A"/>
    <w:rsid w:val="08712628"/>
    <w:rsid w:val="08888E7C"/>
    <w:rsid w:val="08D28510"/>
    <w:rsid w:val="08F51C32"/>
    <w:rsid w:val="091FFE07"/>
    <w:rsid w:val="09688336"/>
    <w:rsid w:val="097096E8"/>
    <w:rsid w:val="09746A55"/>
    <w:rsid w:val="09DF9B0B"/>
    <w:rsid w:val="0A03284F"/>
    <w:rsid w:val="0A090F75"/>
    <w:rsid w:val="0A2A5938"/>
    <w:rsid w:val="0A5A57E5"/>
    <w:rsid w:val="0A6AAEEB"/>
    <w:rsid w:val="0A778DBD"/>
    <w:rsid w:val="0AB16F7B"/>
    <w:rsid w:val="0AF5A413"/>
    <w:rsid w:val="0B2C0AB6"/>
    <w:rsid w:val="0B74A446"/>
    <w:rsid w:val="0BA82640"/>
    <w:rsid w:val="0BE2FEE8"/>
    <w:rsid w:val="0BE403FA"/>
    <w:rsid w:val="0BE7BEA6"/>
    <w:rsid w:val="0BEDC7B7"/>
    <w:rsid w:val="0BFE7F30"/>
    <w:rsid w:val="0C78D627"/>
    <w:rsid w:val="0C883FC6"/>
    <w:rsid w:val="0CB37DAF"/>
    <w:rsid w:val="0CC0BA3B"/>
    <w:rsid w:val="0CCDC08F"/>
    <w:rsid w:val="0CEF8FF3"/>
    <w:rsid w:val="0D07180F"/>
    <w:rsid w:val="0D204660"/>
    <w:rsid w:val="0D2A9F65"/>
    <w:rsid w:val="0D466DA5"/>
    <w:rsid w:val="0D5AB4FE"/>
    <w:rsid w:val="0D5E0CF3"/>
    <w:rsid w:val="0D5FBF4A"/>
    <w:rsid w:val="0DBD43B7"/>
    <w:rsid w:val="0DD06545"/>
    <w:rsid w:val="0E184C12"/>
    <w:rsid w:val="0E24469C"/>
    <w:rsid w:val="0E5599E2"/>
    <w:rsid w:val="0E9E910A"/>
    <w:rsid w:val="0E9EE1CB"/>
    <w:rsid w:val="0EC840FF"/>
    <w:rsid w:val="0EDA113B"/>
    <w:rsid w:val="0F030C8E"/>
    <w:rsid w:val="0F09ABBA"/>
    <w:rsid w:val="0F0EC348"/>
    <w:rsid w:val="0F1C9281"/>
    <w:rsid w:val="0F4B75F7"/>
    <w:rsid w:val="0F761D38"/>
    <w:rsid w:val="0F86FAC9"/>
    <w:rsid w:val="0FA5182C"/>
    <w:rsid w:val="0FB7E92F"/>
    <w:rsid w:val="1092AE80"/>
    <w:rsid w:val="10C68A87"/>
    <w:rsid w:val="10E3EA26"/>
    <w:rsid w:val="110229AF"/>
    <w:rsid w:val="1129109E"/>
    <w:rsid w:val="112DB7B5"/>
    <w:rsid w:val="114323CA"/>
    <w:rsid w:val="117011E7"/>
    <w:rsid w:val="11792756"/>
    <w:rsid w:val="11848C02"/>
    <w:rsid w:val="119A4A49"/>
    <w:rsid w:val="11BA3BAB"/>
    <w:rsid w:val="11CD539B"/>
    <w:rsid w:val="11FAC8F3"/>
    <w:rsid w:val="12125686"/>
    <w:rsid w:val="1214B8E5"/>
    <w:rsid w:val="1232718F"/>
    <w:rsid w:val="12961AC7"/>
    <w:rsid w:val="12A10D68"/>
    <w:rsid w:val="12E86B0F"/>
    <w:rsid w:val="135A334D"/>
    <w:rsid w:val="135CC3A4"/>
    <w:rsid w:val="136E6D09"/>
    <w:rsid w:val="137C348E"/>
    <w:rsid w:val="1389A323"/>
    <w:rsid w:val="1395ECAA"/>
    <w:rsid w:val="139C2E6D"/>
    <w:rsid w:val="13AE8EBB"/>
    <w:rsid w:val="13C691CC"/>
    <w:rsid w:val="13C7E4BE"/>
    <w:rsid w:val="13FE129B"/>
    <w:rsid w:val="14241588"/>
    <w:rsid w:val="1427D1CA"/>
    <w:rsid w:val="142A823E"/>
    <w:rsid w:val="142D1B29"/>
    <w:rsid w:val="1440F3BE"/>
    <w:rsid w:val="14E9C137"/>
    <w:rsid w:val="14E9DE0D"/>
    <w:rsid w:val="14F37A46"/>
    <w:rsid w:val="14FA1A56"/>
    <w:rsid w:val="1500240B"/>
    <w:rsid w:val="1520BF9D"/>
    <w:rsid w:val="1544579B"/>
    <w:rsid w:val="156E4ABA"/>
    <w:rsid w:val="1594836F"/>
    <w:rsid w:val="15E56970"/>
    <w:rsid w:val="163B0F7D"/>
    <w:rsid w:val="163F38B2"/>
    <w:rsid w:val="1646ED72"/>
    <w:rsid w:val="16518D1B"/>
    <w:rsid w:val="166C8BE5"/>
    <w:rsid w:val="1675F311"/>
    <w:rsid w:val="168FB3AF"/>
    <w:rsid w:val="169E3E87"/>
    <w:rsid w:val="16AF20C5"/>
    <w:rsid w:val="16B070E5"/>
    <w:rsid w:val="16BFF094"/>
    <w:rsid w:val="16D16D8F"/>
    <w:rsid w:val="16F0DB17"/>
    <w:rsid w:val="1712BC2C"/>
    <w:rsid w:val="172B4FD5"/>
    <w:rsid w:val="1738BB6B"/>
    <w:rsid w:val="178F8585"/>
    <w:rsid w:val="1792FD10"/>
    <w:rsid w:val="17D61EE2"/>
    <w:rsid w:val="17D99BEE"/>
    <w:rsid w:val="18021E86"/>
    <w:rsid w:val="18057C31"/>
    <w:rsid w:val="180721B0"/>
    <w:rsid w:val="181B26C8"/>
    <w:rsid w:val="182F9183"/>
    <w:rsid w:val="183F5D0C"/>
    <w:rsid w:val="188B8F54"/>
    <w:rsid w:val="188F874B"/>
    <w:rsid w:val="1894084B"/>
    <w:rsid w:val="18A9A131"/>
    <w:rsid w:val="18C87C6C"/>
    <w:rsid w:val="18E33B00"/>
    <w:rsid w:val="18F95049"/>
    <w:rsid w:val="191557F0"/>
    <w:rsid w:val="1922E104"/>
    <w:rsid w:val="192348D5"/>
    <w:rsid w:val="19391091"/>
    <w:rsid w:val="19572F6D"/>
    <w:rsid w:val="19674013"/>
    <w:rsid w:val="19BD788E"/>
    <w:rsid w:val="19CF16F6"/>
    <w:rsid w:val="19E6B5A8"/>
    <w:rsid w:val="19F6E0A2"/>
    <w:rsid w:val="1A2DE39F"/>
    <w:rsid w:val="1A32071E"/>
    <w:rsid w:val="1A506816"/>
    <w:rsid w:val="1A590588"/>
    <w:rsid w:val="1A60DCEE"/>
    <w:rsid w:val="1A86F176"/>
    <w:rsid w:val="1A889116"/>
    <w:rsid w:val="1A8EA8DA"/>
    <w:rsid w:val="1AA6240A"/>
    <w:rsid w:val="1ABC1C1B"/>
    <w:rsid w:val="1AC7CF5F"/>
    <w:rsid w:val="1AE64F93"/>
    <w:rsid w:val="1B04959F"/>
    <w:rsid w:val="1B38CFF3"/>
    <w:rsid w:val="1B76516C"/>
    <w:rsid w:val="1B8C751D"/>
    <w:rsid w:val="1BC133FA"/>
    <w:rsid w:val="1BE653D8"/>
    <w:rsid w:val="1C1438FE"/>
    <w:rsid w:val="1C183D8C"/>
    <w:rsid w:val="1C24CCF2"/>
    <w:rsid w:val="1C31CDFA"/>
    <w:rsid w:val="1C4CAB4B"/>
    <w:rsid w:val="1CB1C67A"/>
    <w:rsid w:val="1CB243F6"/>
    <w:rsid w:val="1CC41C63"/>
    <w:rsid w:val="1CD91E99"/>
    <w:rsid w:val="1CDDE5F6"/>
    <w:rsid w:val="1CE92598"/>
    <w:rsid w:val="1D6DD5E8"/>
    <w:rsid w:val="1D746669"/>
    <w:rsid w:val="1D75F7A9"/>
    <w:rsid w:val="1DB27298"/>
    <w:rsid w:val="1DD73DA5"/>
    <w:rsid w:val="1DF3376C"/>
    <w:rsid w:val="1E09ABB7"/>
    <w:rsid w:val="1E0AB158"/>
    <w:rsid w:val="1E400707"/>
    <w:rsid w:val="1E923229"/>
    <w:rsid w:val="1EA88C06"/>
    <w:rsid w:val="1EB9BB05"/>
    <w:rsid w:val="1EE49F31"/>
    <w:rsid w:val="1F025566"/>
    <w:rsid w:val="1F1B32A8"/>
    <w:rsid w:val="1F47F6E6"/>
    <w:rsid w:val="1F772B60"/>
    <w:rsid w:val="1F80F435"/>
    <w:rsid w:val="1F811A3C"/>
    <w:rsid w:val="1FD25C54"/>
    <w:rsid w:val="202DA6C3"/>
    <w:rsid w:val="203BBDB1"/>
    <w:rsid w:val="2063B36E"/>
    <w:rsid w:val="206F7FB4"/>
    <w:rsid w:val="20842883"/>
    <w:rsid w:val="20917828"/>
    <w:rsid w:val="20A59352"/>
    <w:rsid w:val="20AB9C05"/>
    <w:rsid w:val="211619D9"/>
    <w:rsid w:val="211EF5C4"/>
    <w:rsid w:val="213F4070"/>
    <w:rsid w:val="218F5002"/>
    <w:rsid w:val="2194454B"/>
    <w:rsid w:val="21A63E56"/>
    <w:rsid w:val="21DD8548"/>
    <w:rsid w:val="22409547"/>
    <w:rsid w:val="224A82F2"/>
    <w:rsid w:val="22691390"/>
    <w:rsid w:val="228165EF"/>
    <w:rsid w:val="2286F6F2"/>
    <w:rsid w:val="22AE921D"/>
    <w:rsid w:val="22B8B50E"/>
    <w:rsid w:val="22C75FC4"/>
    <w:rsid w:val="22C8C01C"/>
    <w:rsid w:val="22CB8362"/>
    <w:rsid w:val="22CD893E"/>
    <w:rsid w:val="22EA489D"/>
    <w:rsid w:val="22F134BC"/>
    <w:rsid w:val="230278AA"/>
    <w:rsid w:val="23045D5A"/>
    <w:rsid w:val="23261C5A"/>
    <w:rsid w:val="232B0045"/>
    <w:rsid w:val="232C2CD8"/>
    <w:rsid w:val="2354D37E"/>
    <w:rsid w:val="237E39F1"/>
    <w:rsid w:val="2382FB7B"/>
    <w:rsid w:val="23EC738A"/>
    <w:rsid w:val="23ECB72A"/>
    <w:rsid w:val="23F0E6FF"/>
    <w:rsid w:val="23F70080"/>
    <w:rsid w:val="24044EB5"/>
    <w:rsid w:val="2486C563"/>
    <w:rsid w:val="24E8BFA1"/>
    <w:rsid w:val="24FB1963"/>
    <w:rsid w:val="252A7859"/>
    <w:rsid w:val="25335E3A"/>
    <w:rsid w:val="2542CA03"/>
    <w:rsid w:val="25AD4E56"/>
    <w:rsid w:val="25F5C8EB"/>
    <w:rsid w:val="26158885"/>
    <w:rsid w:val="264F2A0F"/>
    <w:rsid w:val="26635CAA"/>
    <w:rsid w:val="26670707"/>
    <w:rsid w:val="268DF043"/>
    <w:rsid w:val="269EA144"/>
    <w:rsid w:val="26A71D49"/>
    <w:rsid w:val="26BABA98"/>
    <w:rsid w:val="271330D8"/>
    <w:rsid w:val="2716DDAA"/>
    <w:rsid w:val="271DF040"/>
    <w:rsid w:val="2741E8B8"/>
    <w:rsid w:val="274F4326"/>
    <w:rsid w:val="27594C79"/>
    <w:rsid w:val="2763D0A2"/>
    <w:rsid w:val="27672A3C"/>
    <w:rsid w:val="279D0B13"/>
    <w:rsid w:val="27BDBB19"/>
    <w:rsid w:val="27DC1599"/>
    <w:rsid w:val="27E69E1A"/>
    <w:rsid w:val="2813CBB9"/>
    <w:rsid w:val="281A65CB"/>
    <w:rsid w:val="287B11EE"/>
    <w:rsid w:val="28DE2D89"/>
    <w:rsid w:val="2916BD9D"/>
    <w:rsid w:val="2950AB45"/>
    <w:rsid w:val="2988342F"/>
    <w:rsid w:val="298C66F2"/>
    <w:rsid w:val="299AB69F"/>
    <w:rsid w:val="29B1C9E5"/>
    <w:rsid w:val="29C233EA"/>
    <w:rsid w:val="29C9E60D"/>
    <w:rsid w:val="2A0D8EA2"/>
    <w:rsid w:val="2A0DC08F"/>
    <w:rsid w:val="2A14710B"/>
    <w:rsid w:val="2A192E3F"/>
    <w:rsid w:val="2A524B28"/>
    <w:rsid w:val="2A531D5A"/>
    <w:rsid w:val="2A7DCD0A"/>
    <w:rsid w:val="2A7F5A33"/>
    <w:rsid w:val="2A8AE075"/>
    <w:rsid w:val="2A921909"/>
    <w:rsid w:val="2AFF28F5"/>
    <w:rsid w:val="2B50D611"/>
    <w:rsid w:val="2B56BECB"/>
    <w:rsid w:val="2B60B1DB"/>
    <w:rsid w:val="2B8276F7"/>
    <w:rsid w:val="2B83B9F7"/>
    <w:rsid w:val="2BA35715"/>
    <w:rsid w:val="2BA3DEFF"/>
    <w:rsid w:val="2BA8614E"/>
    <w:rsid w:val="2BBA6E07"/>
    <w:rsid w:val="2BC7313F"/>
    <w:rsid w:val="2BD0015F"/>
    <w:rsid w:val="2BF5B832"/>
    <w:rsid w:val="2C10DBB0"/>
    <w:rsid w:val="2C1A1EB6"/>
    <w:rsid w:val="2C230D58"/>
    <w:rsid w:val="2C31CC0E"/>
    <w:rsid w:val="2C468EA1"/>
    <w:rsid w:val="2C4A1B14"/>
    <w:rsid w:val="2C66600F"/>
    <w:rsid w:val="2C844E08"/>
    <w:rsid w:val="2C893B65"/>
    <w:rsid w:val="2CA8B45D"/>
    <w:rsid w:val="2CBA92CB"/>
    <w:rsid w:val="2CD62460"/>
    <w:rsid w:val="2CE784C8"/>
    <w:rsid w:val="2CF0FD08"/>
    <w:rsid w:val="2D2B43EE"/>
    <w:rsid w:val="2D4B23BC"/>
    <w:rsid w:val="2D6DE356"/>
    <w:rsid w:val="2D90C575"/>
    <w:rsid w:val="2DC17E35"/>
    <w:rsid w:val="2DE18BA4"/>
    <w:rsid w:val="2DE52B6B"/>
    <w:rsid w:val="2DEEE6AD"/>
    <w:rsid w:val="2E0A9371"/>
    <w:rsid w:val="2E161FCA"/>
    <w:rsid w:val="2E28B1AB"/>
    <w:rsid w:val="2E436DC3"/>
    <w:rsid w:val="2E8E400A"/>
    <w:rsid w:val="2EC00F85"/>
    <w:rsid w:val="2EE0418D"/>
    <w:rsid w:val="2EFEAFEC"/>
    <w:rsid w:val="2F01F702"/>
    <w:rsid w:val="2F0DAA9E"/>
    <w:rsid w:val="2F0F4F80"/>
    <w:rsid w:val="2F265E14"/>
    <w:rsid w:val="2F271DB9"/>
    <w:rsid w:val="2F292028"/>
    <w:rsid w:val="2F6EF529"/>
    <w:rsid w:val="2FA41211"/>
    <w:rsid w:val="2FC06571"/>
    <w:rsid w:val="2FCAA761"/>
    <w:rsid w:val="2FD18729"/>
    <w:rsid w:val="3004AA95"/>
    <w:rsid w:val="3011B268"/>
    <w:rsid w:val="301CB800"/>
    <w:rsid w:val="303AAB9F"/>
    <w:rsid w:val="30626F7F"/>
    <w:rsid w:val="30BFC6A3"/>
    <w:rsid w:val="30FDD59D"/>
    <w:rsid w:val="312B5A0C"/>
    <w:rsid w:val="316214B5"/>
    <w:rsid w:val="317948BB"/>
    <w:rsid w:val="31AD00D1"/>
    <w:rsid w:val="31B231D5"/>
    <w:rsid w:val="31B3E294"/>
    <w:rsid w:val="31B794A4"/>
    <w:rsid w:val="31DA891D"/>
    <w:rsid w:val="320806C2"/>
    <w:rsid w:val="3228CE3E"/>
    <w:rsid w:val="322CDE68"/>
    <w:rsid w:val="322FBF2B"/>
    <w:rsid w:val="3232D482"/>
    <w:rsid w:val="3248EFE7"/>
    <w:rsid w:val="3275DC2D"/>
    <w:rsid w:val="32A0BDD2"/>
    <w:rsid w:val="32A88E5C"/>
    <w:rsid w:val="32BE1E0C"/>
    <w:rsid w:val="32C5B87D"/>
    <w:rsid w:val="32CC74F4"/>
    <w:rsid w:val="32DE084E"/>
    <w:rsid w:val="32FD697D"/>
    <w:rsid w:val="330A571D"/>
    <w:rsid w:val="3326AF94"/>
    <w:rsid w:val="335907C8"/>
    <w:rsid w:val="337F1375"/>
    <w:rsid w:val="33974745"/>
    <w:rsid w:val="33A9C89A"/>
    <w:rsid w:val="33B06970"/>
    <w:rsid w:val="3403B616"/>
    <w:rsid w:val="343AEC46"/>
    <w:rsid w:val="343F2F77"/>
    <w:rsid w:val="344E2B96"/>
    <w:rsid w:val="3479BF5E"/>
    <w:rsid w:val="34B7F3DE"/>
    <w:rsid w:val="34C28F21"/>
    <w:rsid w:val="34E20E29"/>
    <w:rsid w:val="34E29777"/>
    <w:rsid w:val="3511BD7D"/>
    <w:rsid w:val="352DF8A9"/>
    <w:rsid w:val="35900D41"/>
    <w:rsid w:val="35943F68"/>
    <w:rsid w:val="35E2FF2C"/>
    <w:rsid w:val="36480D4F"/>
    <w:rsid w:val="366C1F01"/>
    <w:rsid w:val="368E18B5"/>
    <w:rsid w:val="36AB6503"/>
    <w:rsid w:val="36AE7C64"/>
    <w:rsid w:val="36C19263"/>
    <w:rsid w:val="36E5F1A3"/>
    <w:rsid w:val="37334FAB"/>
    <w:rsid w:val="37464D7A"/>
    <w:rsid w:val="374BB902"/>
    <w:rsid w:val="376D8D5C"/>
    <w:rsid w:val="3770A48B"/>
    <w:rsid w:val="37BE8838"/>
    <w:rsid w:val="37C0DB15"/>
    <w:rsid w:val="37D807E3"/>
    <w:rsid w:val="37FBCED0"/>
    <w:rsid w:val="381C31FA"/>
    <w:rsid w:val="383C9DF4"/>
    <w:rsid w:val="384B4010"/>
    <w:rsid w:val="3866A6F4"/>
    <w:rsid w:val="388F8066"/>
    <w:rsid w:val="38940DD9"/>
    <w:rsid w:val="3894DFDF"/>
    <w:rsid w:val="3895EEB2"/>
    <w:rsid w:val="38B497E4"/>
    <w:rsid w:val="38C43D70"/>
    <w:rsid w:val="38CD8B60"/>
    <w:rsid w:val="39035289"/>
    <w:rsid w:val="391F0735"/>
    <w:rsid w:val="3920E1F2"/>
    <w:rsid w:val="3930E3D7"/>
    <w:rsid w:val="39634310"/>
    <w:rsid w:val="3968D334"/>
    <w:rsid w:val="39DF5733"/>
    <w:rsid w:val="39E06015"/>
    <w:rsid w:val="3A0D4086"/>
    <w:rsid w:val="3A2F999C"/>
    <w:rsid w:val="3A587D89"/>
    <w:rsid w:val="3A75C058"/>
    <w:rsid w:val="3A7C08DF"/>
    <w:rsid w:val="3AEE5465"/>
    <w:rsid w:val="3B1DFB0B"/>
    <w:rsid w:val="3B285854"/>
    <w:rsid w:val="3BBEB426"/>
    <w:rsid w:val="3BC23E55"/>
    <w:rsid w:val="3BDD6D0F"/>
    <w:rsid w:val="3BDD9720"/>
    <w:rsid w:val="3BF3642B"/>
    <w:rsid w:val="3C39133B"/>
    <w:rsid w:val="3C629965"/>
    <w:rsid w:val="3CA8D88F"/>
    <w:rsid w:val="3CB4A752"/>
    <w:rsid w:val="3CC59F29"/>
    <w:rsid w:val="3CC782C3"/>
    <w:rsid w:val="3CD1CCEB"/>
    <w:rsid w:val="3D2EE563"/>
    <w:rsid w:val="3D2EF310"/>
    <w:rsid w:val="3D41B840"/>
    <w:rsid w:val="3D612FD4"/>
    <w:rsid w:val="3D61BE73"/>
    <w:rsid w:val="3D71F127"/>
    <w:rsid w:val="3D71F9F2"/>
    <w:rsid w:val="3D876A2F"/>
    <w:rsid w:val="3D892689"/>
    <w:rsid w:val="3D9C3BE4"/>
    <w:rsid w:val="3DB022A3"/>
    <w:rsid w:val="3DC7EC56"/>
    <w:rsid w:val="3DD89075"/>
    <w:rsid w:val="3DFFE09D"/>
    <w:rsid w:val="3E03228B"/>
    <w:rsid w:val="3E289578"/>
    <w:rsid w:val="3E29B2DE"/>
    <w:rsid w:val="3E3CF52B"/>
    <w:rsid w:val="3E59126B"/>
    <w:rsid w:val="3E64134C"/>
    <w:rsid w:val="3E8E9CE2"/>
    <w:rsid w:val="3E967A02"/>
    <w:rsid w:val="3EBB252A"/>
    <w:rsid w:val="3EC18DFE"/>
    <w:rsid w:val="3EE7D5F4"/>
    <w:rsid w:val="3F019B3B"/>
    <w:rsid w:val="3F642C7A"/>
    <w:rsid w:val="3F6A13F2"/>
    <w:rsid w:val="3F90284A"/>
    <w:rsid w:val="402AD690"/>
    <w:rsid w:val="40339A7A"/>
    <w:rsid w:val="40415A55"/>
    <w:rsid w:val="407A4813"/>
    <w:rsid w:val="409B8EA5"/>
    <w:rsid w:val="40C0CE6E"/>
    <w:rsid w:val="40C1BF52"/>
    <w:rsid w:val="40D38FDF"/>
    <w:rsid w:val="40D77C04"/>
    <w:rsid w:val="40D8D6AB"/>
    <w:rsid w:val="413538C5"/>
    <w:rsid w:val="414BC744"/>
    <w:rsid w:val="414F953A"/>
    <w:rsid w:val="4158BDAC"/>
    <w:rsid w:val="4169FAB2"/>
    <w:rsid w:val="416C9059"/>
    <w:rsid w:val="41733AD0"/>
    <w:rsid w:val="4195AA4A"/>
    <w:rsid w:val="41DD40E6"/>
    <w:rsid w:val="4204EF4C"/>
    <w:rsid w:val="42080924"/>
    <w:rsid w:val="423236D8"/>
    <w:rsid w:val="424BDCD9"/>
    <w:rsid w:val="424E893E"/>
    <w:rsid w:val="42862750"/>
    <w:rsid w:val="428BFED8"/>
    <w:rsid w:val="42FB9B7F"/>
    <w:rsid w:val="431400B4"/>
    <w:rsid w:val="4328096D"/>
    <w:rsid w:val="4334195E"/>
    <w:rsid w:val="433BE18D"/>
    <w:rsid w:val="434CFDAD"/>
    <w:rsid w:val="436EAA84"/>
    <w:rsid w:val="440D8D1F"/>
    <w:rsid w:val="44231F5B"/>
    <w:rsid w:val="44380260"/>
    <w:rsid w:val="443B1296"/>
    <w:rsid w:val="44B80068"/>
    <w:rsid w:val="44CA8CB3"/>
    <w:rsid w:val="44F7C0F0"/>
    <w:rsid w:val="45043128"/>
    <w:rsid w:val="45425975"/>
    <w:rsid w:val="45510BE1"/>
    <w:rsid w:val="45599905"/>
    <w:rsid w:val="458FDC20"/>
    <w:rsid w:val="45F00044"/>
    <w:rsid w:val="45F2D5A5"/>
    <w:rsid w:val="45F3DFAE"/>
    <w:rsid w:val="45F56AA5"/>
    <w:rsid w:val="45F8A73D"/>
    <w:rsid w:val="46354FD2"/>
    <w:rsid w:val="4642634C"/>
    <w:rsid w:val="4649A9D0"/>
    <w:rsid w:val="464AF010"/>
    <w:rsid w:val="4650F544"/>
    <w:rsid w:val="46644A88"/>
    <w:rsid w:val="467F03CB"/>
    <w:rsid w:val="46898AFA"/>
    <w:rsid w:val="4694E862"/>
    <w:rsid w:val="46A40071"/>
    <w:rsid w:val="47064B16"/>
    <w:rsid w:val="472A0B14"/>
    <w:rsid w:val="472AD619"/>
    <w:rsid w:val="47522267"/>
    <w:rsid w:val="475F069E"/>
    <w:rsid w:val="476B23CE"/>
    <w:rsid w:val="47738B97"/>
    <w:rsid w:val="47A2A649"/>
    <w:rsid w:val="47A534E9"/>
    <w:rsid w:val="47B607FB"/>
    <w:rsid w:val="4803E61A"/>
    <w:rsid w:val="485C4756"/>
    <w:rsid w:val="48725708"/>
    <w:rsid w:val="48879864"/>
    <w:rsid w:val="489282C2"/>
    <w:rsid w:val="48BC0BB1"/>
    <w:rsid w:val="493FAC0A"/>
    <w:rsid w:val="494B802F"/>
    <w:rsid w:val="498AAE2C"/>
    <w:rsid w:val="49CB624F"/>
    <w:rsid w:val="49D9B528"/>
    <w:rsid w:val="49F96473"/>
    <w:rsid w:val="4A232E12"/>
    <w:rsid w:val="4A462779"/>
    <w:rsid w:val="4A6078F1"/>
    <w:rsid w:val="4A716E8B"/>
    <w:rsid w:val="4A9DC6C8"/>
    <w:rsid w:val="4AA4AEC7"/>
    <w:rsid w:val="4AAB79B7"/>
    <w:rsid w:val="4AAF5080"/>
    <w:rsid w:val="4ACEFA4D"/>
    <w:rsid w:val="4AEAAAF7"/>
    <w:rsid w:val="4B1DF8CB"/>
    <w:rsid w:val="4B37073B"/>
    <w:rsid w:val="4B38BA6D"/>
    <w:rsid w:val="4B3F402B"/>
    <w:rsid w:val="4B8DB3CE"/>
    <w:rsid w:val="4B9CED2D"/>
    <w:rsid w:val="4BB10E2E"/>
    <w:rsid w:val="4BD7CB3D"/>
    <w:rsid w:val="4BEBFC96"/>
    <w:rsid w:val="4BEFEFF0"/>
    <w:rsid w:val="4BFCF72F"/>
    <w:rsid w:val="4C1089C6"/>
    <w:rsid w:val="4C1A4278"/>
    <w:rsid w:val="4C20F9CC"/>
    <w:rsid w:val="4C2AF301"/>
    <w:rsid w:val="4CC9DEC7"/>
    <w:rsid w:val="4CD5EE87"/>
    <w:rsid w:val="4D0E63DC"/>
    <w:rsid w:val="4D125955"/>
    <w:rsid w:val="4D1D782F"/>
    <w:rsid w:val="4D282D26"/>
    <w:rsid w:val="4D2C22AB"/>
    <w:rsid w:val="4D3688AC"/>
    <w:rsid w:val="4DFC7AEA"/>
    <w:rsid w:val="4E05FDEF"/>
    <w:rsid w:val="4E5EDF5A"/>
    <w:rsid w:val="4E7D42E2"/>
    <w:rsid w:val="4ECAAF7A"/>
    <w:rsid w:val="4EDCBC2C"/>
    <w:rsid w:val="4F4B399D"/>
    <w:rsid w:val="4F8BFD8E"/>
    <w:rsid w:val="4FBB7CB8"/>
    <w:rsid w:val="4FC3A46A"/>
    <w:rsid w:val="4FE41513"/>
    <w:rsid w:val="4FE69526"/>
    <w:rsid w:val="50281F49"/>
    <w:rsid w:val="503F841E"/>
    <w:rsid w:val="5043F344"/>
    <w:rsid w:val="50A6FB00"/>
    <w:rsid w:val="512DDC32"/>
    <w:rsid w:val="51763ED3"/>
    <w:rsid w:val="51D81A7F"/>
    <w:rsid w:val="51DECF1A"/>
    <w:rsid w:val="51DF68A1"/>
    <w:rsid w:val="5224473A"/>
    <w:rsid w:val="52EE7372"/>
    <w:rsid w:val="530CBCBE"/>
    <w:rsid w:val="53128799"/>
    <w:rsid w:val="5351497D"/>
    <w:rsid w:val="5352B1D0"/>
    <w:rsid w:val="5368F840"/>
    <w:rsid w:val="53934D77"/>
    <w:rsid w:val="53D81134"/>
    <w:rsid w:val="53F5CA1E"/>
    <w:rsid w:val="540522BF"/>
    <w:rsid w:val="54527A36"/>
    <w:rsid w:val="54626D16"/>
    <w:rsid w:val="54774DEE"/>
    <w:rsid w:val="54864488"/>
    <w:rsid w:val="549A8B16"/>
    <w:rsid w:val="54A446FE"/>
    <w:rsid w:val="54D0E8D6"/>
    <w:rsid w:val="5513962C"/>
    <w:rsid w:val="5529C849"/>
    <w:rsid w:val="55391C24"/>
    <w:rsid w:val="553A7298"/>
    <w:rsid w:val="555DF717"/>
    <w:rsid w:val="55A6E89D"/>
    <w:rsid w:val="55D89513"/>
    <w:rsid w:val="55FACD8A"/>
    <w:rsid w:val="560C5FC1"/>
    <w:rsid w:val="56322AF8"/>
    <w:rsid w:val="563F61C8"/>
    <w:rsid w:val="565163B0"/>
    <w:rsid w:val="5694EF86"/>
    <w:rsid w:val="56C057E6"/>
    <w:rsid w:val="56F5F55F"/>
    <w:rsid w:val="5704E43F"/>
    <w:rsid w:val="5716E854"/>
    <w:rsid w:val="5746A769"/>
    <w:rsid w:val="576BD7E1"/>
    <w:rsid w:val="577A771A"/>
    <w:rsid w:val="57A2317C"/>
    <w:rsid w:val="57B91525"/>
    <w:rsid w:val="582C8CB9"/>
    <w:rsid w:val="584A2CE5"/>
    <w:rsid w:val="585A8D34"/>
    <w:rsid w:val="589217DD"/>
    <w:rsid w:val="58A71A4B"/>
    <w:rsid w:val="58C4A8A7"/>
    <w:rsid w:val="58E58FBB"/>
    <w:rsid w:val="5912589A"/>
    <w:rsid w:val="59128FD1"/>
    <w:rsid w:val="593375F2"/>
    <w:rsid w:val="593627D1"/>
    <w:rsid w:val="596CEEC7"/>
    <w:rsid w:val="59739E9F"/>
    <w:rsid w:val="599F5136"/>
    <w:rsid w:val="59C5F61D"/>
    <w:rsid w:val="5A4E0961"/>
    <w:rsid w:val="5A4F446A"/>
    <w:rsid w:val="5A5FFF6E"/>
    <w:rsid w:val="5A73966B"/>
    <w:rsid w:val="5AC784E5"/>
    <w:rsid w:val="5ACC706F"/>
    <w:rsid w:val="5ADAF0BE"/>
    <w:rsid w:val="5AE85DFD"/>
    <w:rsid w:val="5AEE02D2"/>
    <w:rsid w:val="5AFE303E"/>
    <w:rsid w:val="5B588478"/>
    <w:rsid w:val="5B8DF3AB"/>
    <w:rsid w:val="5B9E0F24"/>
    <w:rsid w:val="5BC3DB85"/>
    <w:rsid w:val="5BEA1301"/>
    <w:rsid w:val="5C046D26"/>
    <w:rsid w:val="5C243860"/>
    <w:rsid w:val="5C262007"/>
    <w:rsid w:val="5C41E3AA"/>
    <w:rsid w:val="5C5E2DA9"/>
    <w:rsid w:val="5C634ACB"/>
    <w:rsid w:val="5C6FA061"/>
    <w:rsid w:val="5CAB1230"/>
    <w:rsid w:val="5CABF31F"/>
    <w:rsid w:val="5CCA4F52"/>
    <w:rsid w:val="5CCEF7A6"/>
    <w:rsid w:val="5CE35701"/>
    <w:rsid w:val="5CF1E98F"/>
    <w:rsid w:val="5D40B78A"/>
    <w:rsid w:val="5D41EFD3"/>
    <w:rsid w:val="5D46AD4C"/>
    <w:rsid w:val="5D98E672"/>
    <w:rsid w:val="5DBB684E"/>
    <w:rsid w:val="5DC1194D"/>
    <w:rsid w:val="5DC58FF9"/>
    <w:rsid w:val="5DE6CC0A"/>
    <w:rsid w:val="5DF56C1D"/>
    <w:rsid w:val="5E298E94"/>
    <w:rsid w:val="5E7736EE"/>
    <w:rsid w:val="5E874BC3"/>
    <w:rsid w:val="5EAF4B3F"/>
    <w:rsid w:val="5F004880"/>
    <w:rsid w:val="5F03322A"/>
    <w:rsid w:val="5F14CC58"/>
    <w:rsid w:val="5F2601BB"/>
    <w:rsid w:val="5F39B0D9"/>
    <w:rsid w:val="5F70620D"/>
    <w:rsid w:val="5F80903D"/>
    <w:rsid w:val="5F8AAB9F"/>
    <w:rsid w:val="5F930AC6"/>
    <w:rsid w:val="5FB78B6F"/>
    <w:rsid w:val="5FD34BCA"/>
    <w:rsid w:val="5FD8D262"/>
    <w:rsid w:val="6017DF99"/>
    <w:rsid w:val="602F457B"/>
    <w:rsid w:val="603139F9"/>
    <w:rsid w:val="603C2008"/>
    <w:rsid w:val="605A1501"/>
    <w:rsid w:val="607AE91E"/>
    <w:rsid w:val="608561D2"/>
    <w:rsid w:val="609A6DE2"/>
    <w:rsid w:val="60C4570A"/>
    <w:rsid w:val="60C5E88B"/>
    <w:rsid w:val="60C63E23"/>
    <w:rsid w:val="60D8FFC0"/>
    <w:rsid w:val="60DFABA3"/>
    <w:rsid w:val="60E4C629"/>
    <w:rsid w:val="61189E99"/>
    <w:rsid w:val="61770D1E"/>
    <w:rsid w:val="619D09C1"/>
    <w:rsid w:val="61A16535"/>
    <w:rsid w:val="61A82BEC"/>
    <w:rsid w:val="61D2C9AE"/>
    <w:rsid w:val="6218F76F"/>
    <w:rsid w:val="624FCC75"/>
    <w:rsid w:val="625C0C99"/>
    <w:rsid w:val="626C04D3"/>
    <w:rsid w:val="62765E57"/>
    <w:rsid w:val="6295ED64"/>
    <w:rsid w:val="62A0DC28"/>
    <w:rsid w:val="62B4ADF9"/>
    <w:rsid w:val="62E706FB"/>
    <w:rsid w:val="63033F36"/>
    <w:rsid w:val="6344487C"/>
    <w:rsid w:val="63526608"/>
    <w:rsid w:val="635C5FA2"/>
    <w:rsid w:val="63ABECC4"/>
    <w:rsid w:val="63B2D785"/>
    <w:rsid w:val="63BC2FD2"/>
    <w:rsid w:val="64196288"/>
    <w:rsid w:val="6421BEB2"/>
    <w:rsid w:val="6450963A"/>
    <w:rsid w:val="645F029C"/>
    <w:rsid w:val="6529F7F4"/>
    <w:rsid w:val="654E8B49"/>
    <w:rsid w:val="6559D33C"/>
    <w:rsid w:val="6597839F"/>
    <w:rsid w:val="659DE927"/>
    <w:rsid w:val="65C20BBF"/>
    <w:rsid w:val="65C7238A"/>
    <w:rsid w:val="66986AAD"/>
    <w:rsid w:val="66C6DDFA"/>
    <w:rsid w:val="66EF6998"/>
    <w:rsid w:val="67041B2B"/>
    <w:rsid w:val="670E35E6"/>
    <w:rsid w:val="6738E765"/>
    <w:rsid w:val="67462F66"/>
    <w:rsid w:val="678689D5"/>
    <w:rsid w:val="6786A238"/>
    <w:rsid w:val="67878B72"/>
    <w:rsid w:val="6787EBC8"/>
    <w:rsid w:val="67AA5277"/>
    <w:rsid w:val="67AB713F"/>
    <w:rsid w:val="67BE3199"/>
    <w:rsid w:val="67EE2C40"/>
    <w:rsid w:val="682592FD"/>
    <w:rsid w:val="688E09B5"/>
    <w:rsid w:val="68E9EEC2"/>
    <w:rsid w:val="691FD851"/>
    <w:rsid w:val="693EFBD0"/>
    <w:rsid w:val="693FC860"/>
    <w:rsid w:val="696D5AC2"/>
    <w:rsid w:val="69E4CAEA"/>
    <w:rsid w:val="69F1016C"/>
    <w:rsid w:val="69F75741"/>
    <w:rsid w:val="69F840EA"/>
    <w:rsid w:val="69FBAC3E"/>
    <w:rsid w:val="69FF9ECC"/>
    <w:rsid w:val="6A2BFBD6"/>
    <w:rsid w:val="6A51CA71"/>
    <w:rsid w:val="6A6499EC"/>
    <w:rsid w:val="6A66E999"/>
    <w:rsid w:val="6A799CFF"/>
    <w:rsid w:val="6A7A730B"/>
    <w:rsid w:val="6A8BDBE4"/>
    <w:rsid w:val="6A8EE159"/>
    <w:rsid w:val="6AC04480"/>
    <w:rsid w:val="6AF3DACC"/>
    <w:rsid w:val="6B32F234"/>
    <w:rsid w:val="6B70CD49"/>
    <w:rsid w:val="6B9DC2E3"/>
    <w:rsid w:val="6BA03C2C"/>
    <w:rsid w:val="6BA75CA4"/>
    <w:rsid w:val="6BAD74BB"/>
    <w:rsid w:val="6BB56BE2"/>
    <w:rsid w:val="6BE5DC21"/>
    <w:rsid w:val="6C02BA2C"/>
    <w:rsid w:val="6C673542"/>
    <w:rsid w:val="6CA2ABC9"/>
    <w:rsid w:val="6CC37E73"/>
    <w:rsid w:val="6CD7E4B4"/>
    <w:rsid w:val="6CDBA198"/>
    <w:rsid w:val="6D0C1701"/>
    <w:rsid w:val="6D1295F4"/>
    <w:rsid w:val="6D1589E2"/>
    <w:rsid w:val="6D3E0FE0"/>
    <w:rsid w:val="6D5D4ED3"/>
    <w:rsid w:val="6D66D09B"/>
    <w:rsid w:val="6D6F432D"/>
    <w:rsid w:val="6DE4FBB7"/>
    <w:rsid w:val="6DEACFD8"/>
    <w:rsid w:val="6DFDC1AA"/>
    <w:rsid w:val="6E06F8A2"/>
    <w:rsid w:val="6E15B21F"/>
    <w:rsid w:val="6E3E5F17"/>
    <w:rsid w:val="6E417A63"/>
    <w:rsid w:val="6E5FB2FB"/>
    <w:rsid w:val="6E8C90C1"/>
    <w:rsid w:val="6E979E89"/>
    <w:rsid w:val="6EDE55A7"/>
    <w:rsid w:val="6F4B7AF2"/>
    <w:rsid w:val="6F4E9B9F"/>
    <w:rsid w:val="6F5599B2"/>
    <w:rsid w:val="6F63AA45"/>
    <w:rsid w:val="6F6EB398"/>
    <w:rsid w:val="6F9D58ED"/>
    <w:rsid w:val="6FB01C2B"/>
    <w:rsid w:val="6FC229B2"/>
    <w:rsid w:val="6FC78734"/>
    <w:rsid w:val="70145BF7"/>
    <w:rsid w:val="702BD718"/>
    <w:rsid w:val="703CDCF1"/>
    <w:rsid w:val="70520C9D"/>
    <w:rsid w:val="70A82D72"/>
    <w:rsid w:val="70CDA2E5"/>
    <w:rsid w:val="70CDC23B"/>
    <w:rsid w:val="714C0FB1"/>
    <w:rsid w:val="7156AF2C"/>
    <w:rsid w:val="717B14FC"/>
    <w:rsid w:val="71A1F306"/>
    <w:rsid w:val="71C42AA5"/>
    <w:rsid w:val="71D3A5A0"/>
    <w:rsid w:val="7230AF58"/>
    <w:rsid w:val="725D58E6"/>
    <w:rsid w:val="72786F08"/>
    <w:rsid w:val="727F48A8"/>
    <w:rsid w:val="72D487B0"/>
    <w:rsid w:val="72DFD3B5"/>
    <w:rsid w:val="72EC8652"/>
    <w:rsid w:val="72F0A83F"/>
    <w:rsid w:val="72F217AC"/>
    <w:rsid w:val="72FB8D6B"/>
    <w:rsid w:val="731D7A01"/>
    <w:rsid w:val="73323D2E"/>
    <w:rsid w:val="73342BD3"/>
    <w:rsid w:val="733E5DF0"/>
    <w:rsid w:val="733F175A"/>
    <w:rsid w:val="737A7D14"/>
    <w:rsid w:val="73B6806B"/>
    <w:rsid w:val="73E2E28B"/>
    <w:rsid w:val="74047E56"/>
    <w:rsid w:val="741F8BD4"/>
    <w:rsid w:val="7432F510"/>
    <w:rsid w:val="7462359C"/>
    <w:rsid w:val="749070F6"/>
    <w:rsid w:val="7491C3A4"/>
    <w:rsid w:val="74B80E99"/>
    <w:rsid w:val="74EC25F8"/>
    <w:rsid w:val="750AFA45"/>
    <w:rsid w:val="75120717"/>
    <w:rsid w:val="75584ADA"/>
    <w:rsid w:val="755CC237"/>
    <w:rsid w:val="756CD64D"/>
    <w:rsid w:val="757AC5CE"/>
    <w:rsid w:val="7582AF94"/>
    <w:rsid w:val="75908964"/>
    <w:rsid w:val="7593D867"/>
    <w:rsid w:val="759705CF"/>
    <w:rsid w:val="75CCA4BC"/>
    <w:rsid w:val="75F3C848"/>
    <w:rsid w:val="7613AF45"/>
    <w:rsid w:val="7625F2F4"/>
    <w:rsid w:val="768F16AE"/>
    <w:rsid w:val="76B6BBA3"/>
    <w:rsid w:val="76C33861"/>
    <w:rsid w:val="76D2873F"/>
    <w:rsid w:val="76D47CA4"/>
    <w:rsid w:val="76DC3878"/>
    <w:rsid w:val="76E55939"/>
    <w:rsid w:val="77250721"/>
    <w:rsid w:val="77367655"/>
    <w:rsid w:val="77672369"/>
    <w:rsid w:val="77AFAA44"/>
    <w:rsid w:val="77CAD1C0"/>
    <w:rsid w:val="77D92B52"/>
    <w:rsid w:val="77E28071"/>
    <w:rsid w:val="77E953AC"/>
    <w:rsid w:val="78147D3A"/>
    <w:rsid w:val="781B1E83"/>
    <w:rsid w:val="782050DB"/>
    <w:rsid w:val="78334884"/>
    <w:rsid w:val="7877AC57"/>
    <w:rsid w:val="78A6272B"/>
    <w:rsid w:val="78DDDA40"/>
    <w:rsid w:val="791AE37C"/>
    <w:rsid w:val="79241704"/>
    <w:rsid w:val="7956987B"/>
    <w:rsid w:val="7972BBF7"/>
    <w:rsid w:val="797511E8"/>
    <w:rsid w:val="79769D38"/>
    <w:rsid w:val="79AB65E2"/>
    <w:rsid w:val="79AFB902"/>
    <w:rsid w:val="79B50471"/>
    <w:rsid w:val="79F58D97"/>
    <w:rsid w:val="7A496CE8"/>
    <w:rsid w:val="7A65B0EC"/>
    <w:rsid w:val="7A70377F"/>
    <w:rsid w:val="7AAD8F79"/>
    <w:rsid w:val="7AB84C5A"/>
    <w:rsid w:val="7ABF677E"/>
    <w:rsid w:val="7AD64B6F"/>
    <w:rsid w:val="7AD6A502"/>
    <w:rsid w:val="7AD79352"/>
    <w:rsid w:val="7AE90409"/>
    <w:rsid w:val="7AFA160A"/>
    <w:rsid w:val="7B01A27B"/>
    <w:rsid w:val="7B13A15A"/>
    <w:rsid w:val="7B580CCD"/>
    <w:rsid w:val="7B6397E4"/>
    <w:rsid w:val="7B6D2431"/>
    <w:rsid w:val="7B86329E"/>
    <w:rsid w:val="7BCC4FC5"/>
    <w:rsid w:val="7BD09C0B"/>
    <w:rsid w:val="7BD0BFE4"/>
    <w:rsid w:val="7BD16676"/>
    <w:rsid w:val="7BD67451"/>
    <w:rsid w:val="7C06C926"/>
    <w:rsid w:val="7C0B2FFE"/>
    <w:rsid w:val="7C9B730A"/>
    <w:rsid w:val="7D11451C"/>
    <w:rsid w:val="7D372C15"/>
    <w:rsid w:val="7D3AEC5A"/>
    <w:rsid w:val="7D4AFDBA"/>
    <w:rsid w:val="7DB36083"/>
    <w:rsid w:val="7DBD8161"/>
    <w:rsid w:val="7DE5AC88"/>
    <w:rsid w:val="7DE967F9"/>
    <w:rsid w:val="7E020487"/>
    <w:rsid w:val="7E2AF139"/>
    <w:rsid w:val="7E2D0CD1"/>
    <w:rsid w:val="7E6C73AA"/>
    <w:rsid w:val="7E8AB735"/>
    <w:rsid w:val="7EB4F395"/>
    <w:rsid w:val="7EC27EAD"/>
    <w:rsid w:val="7EC2AED6"/>
    <w:rsid w:val="7ED9CD7D"/>
    <w:rsid w:val="7F2D3640"/>
    <w:rsid w:val="7F3195C3"/>
    <w:rsid w:val="7F6D356E"/>
    <w:rsid w:val="7F82EF14"/>
    <w:rsid w:val="7FBAC8F5"/>
    <w:rsid w:val="7FCCE66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D6D20"/>
  <w15:chartTrackingRefBased/>
  <w15:docId w15:val="{8BCA5677-5A37-445E-A71E-A74EA96C1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4B34"/>
    <w:pPr>
      <w:spacing w:after="240" w:line="240" w:lineRule="auto"/>
    </w:pPr>
    <w:rPr>
      <w:rFonts w:ascii="Arial" w:eastAsia="Aptos" w:hAnsi="Arial" w:cs="Arial"/>
      <w:kern w:val="0"/>
      <w:sz w:val="22"/>
      <w:szCs w:val="20"/>
      <w:lang w:eastAsia="en-GB"/>
      <w14:ligatures w14:val="none"/>
    </w:rPr>
  </w:style>
  <w:style w:type="paragraph" w:styleId="Heading1">
    <w:name w:val="heading 1"/>
    <w:basedOn w:val="Normal"/>
    <w:next w:val="Normal"/>
    <w:link w:val="Heading1Char"/>
    <w:uiPriority w:val="9"/>
    <w:qFormat/>
    <w:rsid w:val="00A35550"/>
    <w:pPr>
      <w:numPr>
        <w:numId w:val="168"/>
      </w:numPr>
      <w:spacing w:before="240" w:after="120"/>
      <w:outlineLvl w:val="0"/>
    </w:pPr>
    <w:rPr>
      <w:b/>
      <w:bCs/>
      <w:sz w:val="28"/>
      <w:szCs w:val="28"/>
      <w:lang w:eastAsia="ja-JP"/>
    </w:rPr>
  </w:style>
  <w:style w:type="paragraph" w:styleId="Heading2">
    <w:name w:val="heading 2"/>
    <w:basedOn w:val="Normal"/>
    <w:next w:val="Normal"/>
    <w:link w:val="Heading2Char"/>
    <w:uiPriority w:val="9"/>
    <w:unhideWhenUsed/>
    <w:qFormat/>
    <w:rsid w:val="00197CF3"/>
    <w:pPr>
      <w:numPr>
        <w:ilvl w:val="1"/>
        <w:numId w:val="174"/>
      </w:numPr>
      <w:outlineLvl w:val="1"/>
    </w:pPr>
    <w:rPr>
      <w:b/>
      <w:bCs/>
      <w:lang w:eastAsia="ja-JP"/>
    </w:rPr>
  </w:style>
  <w:style w:type="paragraph" w:styleId="Heading3">
    <w:name w:val="heading 3"/>
    <w:basedOn w:val="Heading2"/>
    <w:next w:val="Normal"/>
    <w:link w:val="Heading3Char"/>
    <w:uiPriority w:val="9"/>
    <w:unhideWhenUsed/>
    <w:qFormat/>
    <w:rsid w:val="00CC2669"/>
    <w:pPr>
      <w:keepNext/>
      <w:numPr>
        <w:ilvl w:val="2"/>
        <w:numId w:val="127"/>
      </w:numPr>
      <w:outlineLvl w:val="2"/>
    </w:pPr>
    <w:rPr>
      <w:b w:val="0"/>
      <w:bCs w:val="0"/>
      <w:u w:val="single"/>
    </w:rPr>
  </w:style>
  <w:style w:type="paragraph" w:styleId="Heading4">
    <w:name w:val="heading 4"/>
    <w:basedOn w:val="Normal"/>
    <w:next w:val="Normal"/>
    <w:link w:val="Heading4Char"/>
    <w:uiPriority w:val="9"/>
    <w:semiHidden/>
    <w:unhideWhenUsed/>
    <w:qFormat/>
    <w:rsid w:val="0027680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7680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7680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680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680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680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5550"/>
    <w:rPr>
      <w:rFonts w:cstheme="minorHAnsi"/>
      <w:b/>
      <w:sz w:val="28"/>
      <w:szCs w:val="28"/>
      <w:lang w:eastAsia="ja-JP"/>
    </w:rPr>
  </w:style>
  <w:style w:type="character" w:customStyle="1" w:styleId="Heading2Char">
    <w:name w:val="Heading 2 Char"/>
    <w:basedOn w:val="DefaultParagraphFont"/>
    <w:link w:val="Heading2"/>
    <w:uiPriority w:val="9"/>
    <w:rsid w:val="00197CF3"/>
    <w:rPr>
      <w:rFonts w:cstheme="minorHAnsi"/>
      <w:b/>
      <w:lang w:eastAsia="ja-JP"/>
    </w:rPr>
  </w:style>
  <w:style w:type="character" w:customStyle="1" w:styleId="Heading3Char">
    <w:name w:val="Heading 3 Char"/>
    <w:basedOn w:val="DefaultParagraphFont"/>
    <w:link w:val="Heading3"/>
    <w:uiPriority w:val="9"/>
    <w:rsid w:val="00CC2669"/>
    <w:rPr>
      <w:rFonts w:cstheme="minorHAnsi"/>
      <w:bCs/>
      <w:u w:val="single"/>
      <w:lang w:eastAsia="ja-JP"/>
    </w:rPr>
  </w:style>
  <w:style w:type="character" w:customStyle="1" w:styleId="Heading4Char">
    <w:name w:val="Heading 4 Char"/>
    <w:basedOn w:val="DefaultParagraphFont"/>
    <w:link w:val="Heading4"/>
    <w:uiPriority w:val="9"/>
    <w:semiHidden/>
    <w:rsid w:val="0027680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7680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7680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680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680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6803"/>
    <w:rPr>
      <w:rFonts w:eastAsiaTheme="majorEastAsia" w:cstheme="majorBidi"/>
      <w:color w:val="272727" w:themeColor="text1" w:themeTint="D8"/>
    </w:rPr>
  </w:style>
  <w:style w:type="paragraph" w:styleId="Title">
    <w:name w:val="Title"/>
    <w:basedOn w:val="Normal"/>
    <w:next w:val="Normal"/>
    <w:link w:val="TitleChar"/>
    <w:uiPriority w:val="10"/>
    <w:qFormat/>
    <w:rsid w:val="00D97201"/>
    <w:rPr>
      <w:b/>
      <w:bCs/>
      <w:sz w:val="28"/>
      <w:szCs w:val="28"/>
    </w:rPr>
  </w:style>
  <w:style w:type="character" w:customStyle="1" w:styleId="TitleChar">
    <w:name w:val="Title Char"/>
    <w:basedOn w:val="DefaultParagraphFont"/>
    <w:link w:val="Title"/>
    <w:uiPriority w:val="10"/>
    <w:rsid w:val="00D97201"/>
    <w:rPr>
      <w:b/>
      <w:bCs/>
      <w:sz w:val="28"/>
      <w:szCs w:val="28"/>
    </w:rPr>
  </w:style>
  <w:style w:type="paragraph" w:styleId="Subtitle">
    <w:name w:val="Subtitle"/>
    <w:basedOn w:val="Normal"/>
    <w:next w:val="Normal"/>
    <w:link w:val="SubtitleChar"/>
    <w:uiPriority w:val="11"/>
    <w:qFormat/>
    <w:rsid w:val="0027680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680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6803"/>
    <w:pPr>
      <w:spacing w:before="160"/>
      <w:jc w:val="center"/>
    </w:pPr>
    <w:rPr>
      <w:i/>
      <w:iCs/>
      <w:color w:val="404040" w:themeColor="text1" w:themeTint="BF"/>
    </w:rPr>
  </w:style>
  <w:style w:type="character" w:customStyle="1" w:styleId="QuoteChar">
    <w:name w:val="Quote Char"/>
    <w:basedOn w:val="DefaultParagraphFont"/>
    <w:link w:val="Quote"/>
    <w:uiPriority w:val="29"/>
    <w:rsid w:val="00276803"/>
    <w:rPr>
      <w:i/>
      <w:iCs/>
      <w:color w:val="404040" w:themeColor="text1" w:themeTint="BF"/>
    </w:rPr>
  </w:style>
  <w:style w:type="paragraph" w:styleId="ListParagraph">
    <w:name w:val="List Paragraph"/>
    <w:basedOn w:val="Bibliography"/>
    <w:link w:val="ListParagraphChar"/>
    <w:uiPriority w:val="34"/>
    <w:qFormat/>
    <w:rsid w:val="00B14B34"/>
    <w:pPr>
      <w:numPr>
        <w:numId w:val="179"/>
      </w:numPr>
      <w:spacing w:before="120" w:after="240" w:line="240" w:lineRule="auto"/>
    </w:pPr>
  </w:style>
  <w:style w:type="character" w:styleId="IntenseEmphasis">
    <w:name w:val="Intense Emphasis"/>
    <w:basedOn w:val="DefaultParagraphFont"/>
    <w:uiPriority w:val="21"/>
    <w:qFormat/>
    <w:rsid w:val="00276803"/>
    <w:rPr>
      <w:i/>
      <w:iCs/>
      <w:color w:val="0F4761" w:themeColor="accent1" w:themeShade="BF"/>
    </w:rPr>
  </w:style>
  <w:style w:type="paragraph" w:styleId="IntenseQuote">
    <w:name w:val="Intense Quote"/>
    <w:basedOn w:val="Normal"/>
    <w:next w:val="Normal"/>
    <w:link w:val="IntenseQuoteChar"/>
    <w:uiPriority w:val="30"/>
    <w:qFormat/>
    <w:rsid w:val="0027680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76803"/>
    <w:rPr>
      <w:i/>
      <w:iCs/>
      <w:color w:val="0F4761" w:themeColor="accent1" w:themeShade="BF"/>
    </w:rPr>
  </w:style>
  <w:style w:type="character" w:styleId="IntenseReference">
    <w:name w:val="Intense Reference"/>
    <w:basedOn w:val="DefaultParagraphFont"/>
    <w:uiPriority w:val="32"/>
    <w:qFormat/>
    <w:rsid w:val="00276803"/>
    <w:rPr>
      <w:b/>
      <w:bCs/>
      <w:smallCaps/>
      <w:color w:val="0F4761" w:themeColor="accent1" w:themeShade="BF"/>
      <w:spacing w:val="5"/>
    </w:rPr>
  </w:style>
  <w:style w:type="paragraph" w:styleId="Revision">
    <w:name w:val="Revision"/>
    <w:hidden/>
    <w:uiPriority w:val="99"/>
    <w:semiHidden/>
    <w:rsid w:val="00222AFC"/>
    <w:pPr>
      <w:spacing w:after="0" w:line="240" w:lineRule="auto"/>
    </w:pPr>
  </w:style>
  <w:style w:type="character" w:styleId="Hyperlink">
    <w:name w:val="Hyperlink"/>
    <w:basedOn w:val="DefaultParagraphFont"/>
    <w:uiPriority w:val="99"/>
    <w:unhideWhenUsed/>
    <w:rsid w:val="00AA1406"/>
    <w:rPr>
      <w:color w:val="467886" w:themeColor="hyperlink"/>
      <w:u w:val="single"/>
    </w:rPr>
  </w:style>
  <w:style w:type="character" w:styleId="UnresolvedMention">
    <w:name w:val="Unresolved Mention"/>
    <w:basedOn w:val="DefaultParagraphFont"/>
    <w:uiPriority w:val="99"/>
    <w:semiHidden/>
    <w:unhideWhenUsed/>
    <w:rsid w:val="00AA1406"/>
    <w:rPr>
      <w:color w:val="605E5C"/>
      <w:shd w:val="clear" w:color="auto" w:fill="E1DFDD"/>
    </w:rPr>
  </w:style>
  <w:style w:type="character" w:styleId="CommentReference">
    <w:name w:val="annotation reference"/>
    <w:basedOn w:val="DefaultParagraphFont"/>
    <w:uiPriority w:val="99"/>
    <w:semiHidden/>
    <w:unhideWhenUsed/>
    <w:rsid w:val="0006257A"/>
    <w:rPr>
      <w:sz w:val="16"/>
      <w:szCs w:val="16"/>
    </w:rPr>
  </w:style>
  <w:style w:type="paragraph" w:styleId="CommentText">
    <w:name w:val="annotation text"/>
    <w:basedOn w:val="Normal"/>
    <w:link w:val="CommentTextChar"/>
    <w:uiPriority w:val="99"/>
    <w:unhideWhenUsed/>
    <w:rsid w:val="0006257A"/>
    <w:rPr>
      <w:sz w:val="20"/>
    </w:rPr>
  </w:style>
  <w:style w:type="character" w:customStyle="1" w:styleId="CommentTextChar">
    <w:name w:val="Comment Text Char"/>
    <w:basedOn w:val="DefaultParagraphFont"/>
    <w:link w:val="CommentText"/>
    <w:uiPriority w:val="99"/>
    <w:rsid w:val="0006257A"/>
    <w:rPr>
      <w:sz w:val="20"/>
      <w:szCs w:val="20"/>
    </w:rPr>
  </w:style>
  <w:style w:type="paragraph" w:styleId="CommentSubject">
    <w:name w:val="annotation subject"/>
    <w:basedOn w:val="CommentText"/>
    <w:next w:val="CommentText"/>
    <w:link w:val="CommentSubjectChar"/>
    <w:uiPriority w:val="99"/>
    <w:semiHidden/>
    <w:unhideWhenUsed/>
    <w:rsid w:val="0006257A"/>
    <w:rPr>
      <w:b/>
      <w:bCs/>
    </w:rPr>
  </w:style>
  <w:style w:type="character" w:customStyle="1" w:styleId="CommentSubjectChar">
    <w:name w:val="Comment Subject Char"/>
    <w:basedOn w:val="CommentTextChar"/>
    <w:link w:val="CommentSubject"/>
    <w:uiPriority w:val="99"/>
    <w:semiHidden/>
    <w:rsid w:val="0006257A"/>
    <w:rPr>
      <w:b/>
      <w:bCs/>
      <w:sz w:val="20"/>
      <w:szCs w:val="20"/>
    </w:rPr>
  </w:style>
  <w:style w:type="paragraph" w:styleId="Bibliography">
    <w:name w:val="Bibliography"/>
    <w:basedOn w:val="Normal"/>
    <w:next w:val="Normal"/>
    <w:link w:val="BibliographyChar"/>
    <w:uiPriority w:val="37"/>
    <w:unhideWhenUsed/>
    <w:rsid w:val="00090953"/>
    <w:pPr>
      <w:spacing w:after="0" w:line="480" w:lineRule="auto"/>
      <w:ind w:left="720" w:hanging="720"/>
    </w:pPr>
  </w:style>
  <w:style w:type="paragraph" w:styleId="NoSpacing">
    <w:name w:val="No Spacing"/>
    <w:uiPriority w:val="1"/>
    <w:qFormat/>
    <w:rsid w:val="00600BC4"/>
    <w:pPr>
      <w:spacing w:after="0" w:line="240" w:lineRule="auto"/>
    </w:pPr>
    <w:rPr>
      <w:rFonts w:cstheme="minorHAnsi"/>
      <w:bCs/>
    </w:rPr>
  </w:style>
  <w:style w:type="character" w:styleId="Mention">
    <w:name w:val="Mention"/>
    <w:basedOn w:val="DefaultParagraphFont"/>
    <w:uiPriority w:val="99"/>
    <w:unhideWhenUsed/>
    <w:rsid w:val="00003427"/>
    <w:rPr>
      <w:color w:val="2B579A"/>
      <w:shd w:val="clear" w:color="auto" w:fill="E1DFDD"/>
    </w:rPr>
  </w:style>
  <w:style w:type="paragraph" w:styleId="TOCHeading">
    <w:name w:val="TOC Heading"/>
    <w:basedOn w:val="Heading1"/>
    <w:next w:val="Normal"/>
    <w:uiPriority w:val="39"/>
    <w:unhideWhenUsed/>
    <w:qFormat/>
    <w:rsid w:val="000C5B5F"/>
    <w:pPr>
      <w:keepNext/>
      <w:keepLines/>
      <w:numPr>
        <w:numId w:val="0"/>
      </w:numPr>
      <w:spacing w:after="0" w:line="259" w:lineRule="auto"/>
      <w:outlineLvl w:val="9"/>
    </w:pPr>
    <w:rPr>
      <w:rFonts w:asciiTheme="majorHAnsi" w:eastAsiaTheme="majorEastAsia" w:hAnsiTheme="majorHAnsi" w:cstheme="majorBidi"/>
      <w:b w:val="0"/>
      <w:color w:val="0F4761" w:themeColor="accent1" w:themeShade="BF"/>
      <w:sz w:val="32"/>
      <w:szCs w:val="32"/>
      <w:lang w:val="en-US" w:eastAsia="en-US"/>
    </w:rPr>
  </w:style>
  <w:style w:type="paragraph" w:styleId="TOC1">
    <w:name w:val="toc 1"/>
    <w:basedOn w:val="Normal"/>
    <w:next w:val="Normal"/>
    <w:autoRedefine/>
    <w:uiPriority w:val="39"/>
    <w:unhideWhenUsed/>
    <w:rsid w:val="000C5B5F"/>
    <w:pPr>
      <w:spacing w:after="100"/>
    </w:pPr>
  </w:style>
  <w:style w:type="paragraph" w:styleId="TOC2">
    <w:name w:val="toc 2"/>
    <w:basedOn w:val="Normal"/>
    <w:next w:val="Normal"/>
    <w:autoRedefine/>
    <w:uiPriority w:val="39"/>
    <w:unhideWhenUsed/>
    <w:rsid w:val="000C5B5F"/>
    <w:pPr>
      <w:spacing w:after="100"/>
      <w:ind w:left="240"/>
    </w:pPr>
  </w:style>
  <w:style w:type="paragraph" w:styleId="TOC3">
    <w:name w:val="toc 3"/>
    <w:basedOn w:val="Normal"/>
    <w:next w:val="Normal"/>
    <w:autoRedefine/>
    <w:uiPriority w:val="39"/>
    <w:unhideWhenUsed/>
    <w:rsid w:val="000C5B5F"/>
    <w:pPr>
      <w:spacing w:after="100"/>
      <w:ind w:left="480"/>
    </w:pPr>
  </w:style>
  <w:style w:type="paragraph" w:styleId="Header">
    <w:name w:val="header"/>
    <w:basedOn w:val="Normal"/>
    <w:link w:val="HeaderChar"/>
    <w:unhideWhenUsed/>
    <w:rsid w:val="004F10B1"/>
    <w:pPr>
      <w:tabs>
        <w:tab w:val="center" w:pos="4513"/>
        <w:tab w:val="right" w:pos="9026"/>
      </w:tabs>
      <w:spacing w:after="0"/>
    </w:pPr>
  </w:style>
  <w:style w:type="character" w:customStyle="1" w:styleId="HeaderChar">
    <w:name w:val="Header Char"/>
    <w:basedOn w:val="DefaultParagraphFont"/>
    <w:link w:val="Header"/>
    <w:uiPriority w:val="99"/>
    <w:rsid w:val="004F10B1"/>
    <w:rPr>
      <w:rFonts w:cstheme="minorHAnsi"/>
      <w:bCs/>
    </w:rPr>
  </w:style>
  <w:style w:type="paragraph" w:styleId="Footer">
    <w:name w:val="footer"/>
    <w:basedOn w:val="Normal"/>
    <w:link w:val="FooterChar"/>
    <w:uiPriority w:val="99"/>
    <w:unhideWhenUsed/>
    <w:rsid w:val="004F10B1"/>
    <w:pPr>
      <w:tabs>
        <w:tab w:val="center" w:pos="4513"/>
        <w:tab w:val="right" w:pos="9026"/>
      </w:tabs>
      <w:spacing w:after="0"/>
    </w:pPr>
  </w:style>
  <w:style w:type="character" w:customStyle="1" w:styleId="FooterChar">
    <w:name w:val="Footer Char"/>
    <w:basedOn w:val="DefaultParagraphFont"/>
    <w:link w:val="Footer"/>
    <w:uiPriority w:val="99"/>
    <w:rsid w:val="004F10B1"/>
    <w:rPr>
      <w:rFonts w:cstheme="minorHAnsi"/>
      <w:bCs/>
    </w:rPr>
  </w:style>
  <w:style w:type="paragraph" w:customStyle="1" w:styleId="Body-Head1">
    <w:name w:val="Body - Head 1"/>
    <w:basedOn w:val="ListParagraph"/>
    <w:link w:val="Body-Head1Char"/>
    <w:qFormat/>
    <w:rsid w:val="00B5108D"/>
    <w:pPr>
      <w:numPr>
        <w:numId w:val="178"/>
      </w:numPr>
      <w:spacing w:before="480"/>
      <w:ind w:left="851" w:hanging="851"/>
      <w:outlineLvl w:val="1"/>
    </w:pPr>
    <w:rPr>
      <w:rFonts w:cs="Calibri"/>
      <w:b/>
      <w:color w:val="006983"/>
      <w:sz w:val="32"/>
      <w:szCs w:val="32"/>
    </w:rPr>
  </w:style>
  <w:style w:type="paragraph" w:customStyle="1" w:styleId="Body-Head11">
    <w:name w:val="Body - Head 1.1"/>
    <w:basedOn w:val="Body-Head1"/>
    <w:link w:val="Body-Head11Char"/>
    <w:qFormat/>
    <w:rsid w:val="00930F89"/>
    <w:pPr>
      <w:numPr>
        <w:ilvl w:val="1"/>
      </w:numPr>
      <w:ind w:left="851" w:hanging="851"/>
      <w:outlineLvl w:val="2"/>
    </w:pPr>
    <w:rPr>
      <w:sz w:val="28"/>
    </w:rPr>
  </w:style>
  <w:style w:type="paragraph" w:customStyle="1" w:styleId="Body-Head111">
    <w:name w:val="Body - Head 1.1.1"/>
    <w:qFormat/>
    <w:rsid w:val="00D610B3"/>
    <w:pPr>
      <w:keepNext/>
      <w:numPr>
        <w:ilvl w:val="2"/>
        <w:numId w:val="178"/>
      </w:numPr>
      <w:spacing w:before="480" w:after="240" w:line="240" w:lineRule="auto"/>
      <w:ind w:left="851" w:hanging="851"/>
      <w:outlineLvl w:val="3"/>
    </w:pPr>
    <w:rPr>
      <w:rFonts w:ascii="Arial" w:eastAsia="Calibri" w:hAnsi="Arial" w:cs="Calibri"/>
      <w:b/>
      <w:bCs/>
      <w:color w:val="006983"/>
      <w:kern w:val="0"/>
      <w:lang w:eastAsia="en-GB"/>
      <w14:ligatures w14:val="none"/>
    </w:rPr>
  </w:style>
  <w:style w:type="paragraph" w:customStyle="1" w:styleId="Body-Head1111">
    <w:name w:val="Body - Head 1.1.1.1"/>
    <w:qFormat/>
    <w:rsid w:val="00E308C4"/>
    <w:pPr>
      <w:numPr>
        <w:ilvl w:val="3"/>
        <w:numId w:val="178"/>
      </w:numPr>
      <w:spacing w:before="480" w:after="240" w:line="240" w:lineRule="auto"/>
    </w:pPr>
    <w:rPr>
      <w:rFonts w:ascii="Arial" w:eastAsia="Calibri" w:hAnsi="Arial" w:cs="Times New Roman"/>
      <w:b/>
      <w:bCs/>
      <w:color w:val="006983"/>
      <w:kern w:val="0"/>
      <w:sz w:val="22"/>
      <w:szCs w:val="20"/>
      <w:lang w:eastAsia="en-GB"/>
      <w14:ligatures w14:val="none"/>
    </w:rPr>
  </w:style>
  <w:style w:type="paragraph" w:customStyle="1" w:styleId="Body-Headnonumbering">
    <w:name w:val="Body - Head no numbering"/>
    <w:qFormat/>
    <w:rsid w:val="00E308C4"/>
    <w:pPr>
      <w:spacing w:before="480" w:after="240" w:line="240" w:lineRule="auto"/>
    </w:pPr>
    <w:rPr>
      <w:rFonts w:ascii="Arial" w:eastAsia="Calibri" w:hAnsi="Arial" w:cs="Times New Roman"/>
      <w:b/>
      <w:bCs/>
      <w:color w:val="006983"/>
      <w:kern w:val="0"/>
      <w:sz w:val="22"/>
      <w:szCs w:val="20"/>
      <w:lang w:eastAsia="en-GB"/>
      <w14:ligatures w14:val="none"/>
    </w:rPr>
  </w:style>
  <w:style w:type="paragraph" w:customStyle="1" w:styleId="Captionfigure">
    <w:name w:val="Caption figure"/>
    <w:basedOn w:val="Caption"/>
    <w:qFormat/>
    <w:rsid w:val="00E308C4"/>
    <w:pPr>
      <w:keepNext/>
      <w:spacing w:before="60" w:after="360"/>
    </w:pPr>
    <w:rPr>
      <w:rFonts w:eastAsia="Calibri" w:cs="Times New Roman"/>
      <w:bCs/>
      <w:i w:val="0"/>
      <w:noProof/>
      <w:color w:val="006983"/>
      <w:sz w:val="22"/>
      <w:szCs w:val="22"/>
    </w:rPr>
  </w:style>
  <w:style w:type="paragraph" w:styleId="Caption">
    <w:name w:val="caption"/>
    <w:basedOn w:val="Normal"/>
    <w:next w:val="Normal"/>
    <w:uiPriority w:val="35"/>
    <w:semiHidden/>
    <w:unhideWhenUsed/>
    <w:qFormat/>
    <w:rsid w:val="00E308C4"/>
    <w:pPr>
      <w:spacing w:after="200"/>
    </w:pPr>
    <w:rPr>
      <w:i/>
      <w:iCs/>
      <w:color w:val="0E2841" w:themeColor="text2"/>
      <w:sz w:val="18"/>
      <w:szCs w:val="18"/>
    </w:rPr>
  </w:style>
  <w:style w:type="paragraph" w:customStyle="1" w:styleId="Caption-table">
    <w:name w:val="Caption - table"/>
    <w:basedOn w:val="Captionfigure"/>
    <w:qFormat/>
    <w:rsid w:val="00E308C4"/>
    <w:pPr>
      <w:spacing w:before="360" w:after="60"/>
    </w:pPr>
  </w:style>
  <w:style w:type="paragraph" w:customStyle="1" w:styleId="Header1nonumber">
    <w:name w:val="Header 1 no number"/>
    <w:basedOn w:val="Body-Head1"/>
    <w:link w:val="Header1nonumberChar"/>
    <w:qFormat/>
    <w:rsid w:val="00356DE8"/>
    <w:pPr>
      <w:numPr>
        <w:numId w:val="0"/>
      </w:numPr>
    </w:pPr>
  </w:style>
  <w:style w:type="character" w:customStyle="1" w:styleId="BibliographyChar">
    <w:name w:val="Bibliography Char"/>
    <w:basedOn w:val="DefaultParagraphFont"/>
    <w:link w:val="Bibliography"/>
    <w:uiPriority w:val="37"/>
    <w:rsid w:val="0027387A"/>
    <w:rPr>
      <w:rFonts w:ascii="Arial" w:eastAsia="Aptos" w:hAnsi="Arial" w:cs="Arial"/>
      <w:kern w:val="0"/>
      <w:sz w:val="22"/>
      <w:szCs w:val="20"/>
      <w:lang w:eastAsia="en-GB"/>
      <w14:ligatures w14:val="none"/>
    </w:rPr>
  </w:style>
  <w:style w:type="character" w:customStyle="1" w:styleId="ListParagraphChar">
    <w:name w:val="List Paragraph Char"/>
    <w:basedOn w:val="BibliographyChar"/>
    <w:link w:val="ListParagraph"/>
    <w:uiPriority w:val="34"/>
    <w:rsid w:val="00B14B34"/>
    <w:rPr>
      <w:rFonts w:ascii="Arial" w:eastAsia="Aptos" w:hAnsi="Arial" w:cs="Arial"/>
      <w:kern w:val="0"/>
      <w:sz w:val="22"/>
      <w:szCs w:val="20"/>
      <w:lang w:eastAsia="en-GB"/>
      <w14:ligatures w14:val="none"/>
    </w:rPr>
  </w:style>
  <w:style w:type="character" w:customStyle="1" w:styleId="Body-Head1Char">
    <w:name w:val="Body - Head 1 Char"/>
    <w:basedOn w:val="ListParagraphChar"/>
    <w:link w:val="Body-Head1"/>
    <w:rsid w:val="00B5108D"/>
    <w:rPr>
      <w:rFonts w:ascii="Arial" w:eastAsia="Aptos" w:hAnsi="Arial" w:cs="Calibri"/>
      <w:b/>
      <w:color w:val="006983"/>
      <w:kern w:val="0"/>
      <w:sz w:val="32"/>
      <w:szCs w:val="32"/>
      <w:lang w:eastAsia="en-GB"/>
      <w14:ligatures w14:val="none"/>
    </w:rPr>
  </w:style>
  <w:style w:type="character" w:customStyle="1" w:styleId="Header1nonumberChar">
    <w:name w:val="Header 1 no number Char"/>
    <w:basedOn w:val="Body-Head1Char"/>
    <w:link w:val="Header1nonumber"/>
    <w:rsid w:val="00356DE8"/>
    <w:rPr>
      <w:rFonts w:ascii="Arial" w:eastAsia="Aptos" w:hAnsi="Arial" w:cs="Calibri"/>
      <w:b/>
      <w:color w:val="006983"/>
      <w:kern w:val="0"/>
      <w:sz w:val="32"/>
      <w:szCs w:val="32"/>
      <w:lang w:eastAsia="en-GB"/>
      <w14:ligatures w14:val="none"/>
    </w:rPr>
  </w:style>
  <w:style w:type="paragraph" w:customStyle="1" w:styleId="Header2nonumber">
    <w:name w:val="Header 2 no number"/>
    <w:basedOn w:val="Body-Head11"/>
    <w:link w:val="Header2nonumberChar"/>
    <w:qFormat/>
    <w:rsid w:val="00356DE8"/>
    <w:pPr>
      <w:numPr>
        <w:ilvl w:val="0"/>
        <w:numId w:val="0"/>
      </w:numPr>
    </w:pPr>
  </w:style>
  <w:style w:type="character" w:customStyle="1" w:styleId="Body-Head11Char">
    <w:name w:val="Body - Head 1.1 Char"/>
    <w:basedOn w:val="Body-Head1Char"/>
    <w:link w:val="Body-Head11"/>
    <w:rsid w:val="00930F89"/>
    <w:rPr>
      <w:rFonts w:ascii="Arial" w:eastAsia="Aptos" w:hAnsi="Arial" w:cs="Calibri"/>
      <w:b/>
      <w:color w:val="006983"/>
      <w:kern w:val="0"/>
      <w:sz w:val="28"/>
      <w:szCs w:val="32"/>
      <w:lang w:eastAsia="en-GB"/>
      <w14:ligatures w14:val="none"/>
    </w:rPr>
  </w:style>
  <w:style w:type="character" w:customStyle="1" w:styleId="Header2nonumberChar">
    <w:name w:val="Header 2 no number Char"/>
    <w:basedOn w:val="Body-Head11Char"/>
    <w:link w:val="Header2nonumber"/>
    <w:rsid w:val="00356DE8"/>
    <w:rPr>
      <w:rFonts w:ascii="Arial" w:eastAsia="Aptos" w:hAnsi="Arial" w:cs="Calibri"/>
      <w:b/>
      <w:color w:val="006983"/>
      <w:kern w:val="0"/>
      <w:sz w:val="28"/>
      <w:szCs w:val="32"/>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965622">
      <w:bodyDiv w:val="1"/>
      <w:marLeft w:val="0"/>
      <w:marRight w:val="0"/>
      <w:marTop w:val="0"/>
      <w:marBottom w:val="0"/>
      <w:divBdr>
        <w:top w:val="none" w:sz="0" w:space="0" w:color="auto"/>
        <w:left w:val="none" w:sz="0" w:space="0" w:color="auto"/>
        <w:bottom w:val="none" w:sz="0" w:space="0" w:color="auto"/>
        <w:right w:val="none" w:sz="0" w:space="0" w:color="auto"/>
      </w:divBdr>
      <w:divsChild>
        <w:div w:id="300886533">
          <w:marLeft w:val="0"/>
          <w:marRight w:val="0"/>
          <w:marTop w:val="30"/>
          <w:marBottom w:val="30"/>
          <w:divBdr>
            <w:top w:val="none" w:sz="0" w:space="0" w:color="auto"/>
            <w:left w:val="none" w:sz="0" w:space="0" w:color="auto"/>
            <w:bottom w:val="none" w:sz="0" w:space="0" w:color="auto"/>
            <w:right w:val="none" w:sz="0" w:space="0" w:color="auto"/>
          </w:divBdr>
          <w:divsChild>
            <w:div w:id="120927690">
              <w:marLeft w:val="0"/>
              <w:marRight w:val="0"/>
              <w:marTop w:val="0"/>
              <w:marBottom w:val="0"/>
              <w:divBdr>
                <w:top w:val="none" w:sz="0" w:space="0" w:color="auto"/>
                <w:left w:val="none" w:sz="0" w:space="0" w:color="auto"/>
                <w:bottom w:val="none" w:sz="0" w:space="0" w:color="auto"/>
                <w:right w:val="none" w:sz="0" w:space="0" w:color="auto"/>
              </w:divBdr>
              <w:divsChild>
                <w:div w:id="120152199">
                  <w:marLeft w:val="0"/>
                  <w:marRight w:val="0"/>
                  <w:marTop w:val="0"/>
                  <w:marBottom w:val="0"/>
                  <w:divBdr>
                    <w:top w:val="none" w:sz="0" w:space="0" w:color="auto"/>
                    <w:left w:val="none" w:sz="0" w:space="0" w:color="auto"/>
                    <w:bottom w:val="none" w:sz="0" w:space="0" w:color="auto"/>
                    <w:right w:val="none" w:sz="0" w:space="0" w:color="auto"/>
                  </w:divBdr>
                </w:div>
                <w:div w:id="546260900">
                  <w:marLeft w:val="0"/>
                  <w:marRight w:val="0"/>
                  <w:marTop w:val="0"/>
                  <w:marBottom w:val="0"/>
                  <w:divBdr>
                    <w:top w:val="none" w:sz="0" w:space="0" w:color="auto"/>
                    <w:left w:val="none" w:sz="0" w:space="0" w:color="auto"/>
                    <w:bottom w:val="none" w:sz="0" w:space="0" w:color="auto"/>
                    <w:right w:val="none" w:sz="0" w:space="0" w:color="auto"/>
                  </w:divBdr>
                </w:div>
                <w:div w:id="1080175509">
                  <w:marLeft w:val="0"/>
                  <w:marRight w:val="0"/>
                  <w:marTop w:val="0"/>
                  <w:marBottom w:val="0"/>
                  <w:divBdr>
                    <w:top w:val="none" w:sz="0" w:space="0" w:color="auto"/>
                    <w:left w:val="none" w:sz="0" w:space="0" w:color="auto"/>
                    <w:bottom w:val="none" w:sz="0" w:space="0" w:color="auto"/>
                    <w:right w:val="none" w:sz="0" w:space="0" w:color="auto"/>
                  </w:divBdr>
                </w:div>
                <w:div w:id="1212109274">
                  <w:marLeft w:val="0"/>
                  <w:marRight w:val="0"/>
                  <w:marTop w:val="0"/>
                  <w:marBottom w:val="0"/>
                  <w:divBdr>
                    <w:top w:val="none" w:sz="0" w:space="0" w:color="auto"/>
                    <w:left w:val="none" w:sz="0" w:space="0" w:color="auto"/>
                    <w:bottom w:val="none" w:sz="0" w:space="0" w:color="auto"/>
                    <w:right w:val="none" w:sz="0" w:space="0" w:color="auto"/>
                  </w:divBdr>
                </w:div>
              </w:divsChild>
            </w:div>
            <w:div w:id="700126329">
              <w:marLeft w:val="0"/>
              <w:marRight w:val="0"/>
              <w:marTop w:val="0"/>
              <w:marBottom w:val="0"/>
              <w:divBdr>
                <w:top w:val="none" w:sz="0" w:space="0" w:color="auto"/>
                <w:left w:val="none" w:sz="0" w:space="0" w:color="auto"/>
                <w:bottom w:val="none" w:sz="0" w:space="0" w:color="auto"/>
                <w:right w:val="none" w:sz="0" w:space="0" w:color="auto"/>
              </w:divBdr>
              <w:divsChild>
                <w:div w:id="916986082">
                  <w:marLeft w:val="0"/>
                  <w:marRight w:val="0"/>
                  <w:marTop w:val="0"/>
                  <w:marBottom w:val="0"/>
                  <w:divBdr>
                    <w:top w:val="none" w:sz="0" w:space="0" w:color="auto"/>
                    <w:left w:val="none" w:sz="0" w:space="0" w:color="auto"/>
                    <w:bottom w:val="none" w:sz="0" w:space="0" w:color="auto"/>
                    <w:right w:val="none" w:sz="0" w:space="0" w:color="auto"/>
                  </w:divBdr>
                </w:div>
              </w:divsChild>
            </w:div>
            <w:div w:id="731081703">
              <w:marLeft w:val="0"/>
              <w:marRight w:val="0"/>
              <w:marTop w:val="0"/>
              <w:marBottom w:val="0"/>
              <w:divBdr>
                <w:top w:val="none" w:sz="0" w:space="0" w:color="auto"/>
                <w:left w:val="none" w:sz="0" w:space="0" w:color="auto"/>
                <w:bottom w:val="none" w:sz="0" w:space="0" w:color="auto"/>
                <w:right w:val="none" w:sz="0" w:space="0" w:color="auto"/>
              </w:divBdr>
              <w:divsChild>
                <w:div w:id="135296225">
                  <w:marLeft w:val="0"/>
                  <w:marRight w:val="0"/>
                  <w:marTop w:val="0"/>
                  <w:marBottom w:val="0"/>
                  <w:divBdr>
                    <w:top w:val="none" w:sz="0" w:space="0" w:color="auto"/>
                    <w:left w:val="none" w:sz="0" w:space="0" w:color="auto"/>
                    <w:bottom w:val="none" w:sz="0" w:space="0" w:color="auto"/>
                    <w:right w:val="none" w:sz="0" w:space="0" w:color="auto"/>
                  </w:divBdr>
                </w:div>
                <w:div w:id="955678132">
                  <w:marLeft w:val="0"/>
                  <w:marRight w:val="0"/>
                  <w:marTop w:val="0"/>
                  <w:marBottom w:val="0"/>
                  <w:divBdr>
                    <w:top w:val="none" w:sz="0" w:space="0" w:color="auto"/>
                    <w:left w:val="none" w:sz="0" w:space="0" w:color="auto"/>
                    <w:bottom w:val="none" w:sz="0" w:space="0" w:color="auto"/>
                    <w:right w:val="none" w:sz="0" w:space="0" w:color="auto"/>
                  </w:divBdr>
                </w:div>
                <w:div w:id="1111822559">
                  <w:marLeft w:val="0"/>
                  <w:marRight w:val="0"/>
                  <w:marTop w:val="0"/>
                  <w:marBottom w:val="0"/>
                  <w:divBdr>
                    <w:top w:val="none" w:sz="0" w:space="0" w:color="auto"/>
                    <w:left w:val="none" w:sz="0" w:space="0" w:color="auto"/>
                    <w:bottom w:val="none" w:sz="0" w:space="0" w:color="auto"/>
                    <w:right w:val="none" w:sz="0" w:space="0" w:color="auto"/>
                  </w:divBdr>
                </w:div>
                <w:div w:id="1370186226">
                  <w:marLeft w:val="0"/>
                  <w:marRight w:val="0"/>
                  <w:marTop w:val="0"/>
                  <w:marBottom w:val="0"/>
                  <w:divBdr>
                    <w:top w:val="none" w:sz="0" w:space="0" w:color="auto"/>
                    <w:left w:val="none" w:sz="0" w:space="0" w:color="auto"/>
                    <w:bottom w:val="none" w:sz="0" w:space="0" w:color="auto"/>
                    <w:right w:val="none" w:sz="0" w:space="0" w:color="auto"/>
                  </w:divBdr>
                </w:div>
                <w:div w:id="1803382086">
                  <w:marLeft w:val="0"/>
                  <w:marRight w:val="0"/>
                  <w:marTop w:val="0"/>
                  <w:marBottom w:val="0"/>
                  <w:divBdr>
                    <w:top w:val="none" w:sz="0" w:space="0" w:color="auto"/>
                    <w:left w:val="none" w:sz="0" w:space="0" w:color="auto"/>
                    <w:bottom w:val="none" w:sz="0" w:space="0" w:color="auto"/>
                    <w:right w:val="none" w:sz="0" w:space="0" w:color="auto"/>
                  </w:divBdr>
                </w:div>
                <w:div w:id="1842575800">
                  <w:marLeft w:val="0"/>
                  <w:marRight w:val="0"/>
                  <w:marTop w:val="0"/>
                  <w:marBottom w:val="0"/>
                  <w:divBdr>
                    <w:top w:val="none" w:sz="0" w:space="0" w:color="auto"/>
                    <w:left w:val="none" w:sz="0" w:space="0" w:color="auto"/>
                    <w:bottom w:val="none" w:sz="0" w:space="0" w:color="auto"/>
                    <w:right w:val="none" w:sz="0" w:space="0" w:color="auto"/>
                  </w:divBdr>
                </w:div>
                <w:div w:id="1862889419">
                  <w:marLeft w:val="0"/>
                  <w:marRight w:val="0"/>
                  <w:marTop w:val="0"/>
                  <w:marBottom w:val="0"/>
                  <w:divBdr>
                    <w:top w:val="none" w:sz="0" w:space="0" w:color="auto"/>
                    <w:left w:val="none" w:sz="0" w:space="0" w:color="auto"/>
                    <w:bottom w:val="none" w:sz="0" w:space="0" w:color="auto"/>
                    <w:right w:val="none" w:sz="0" w:space="0" w:color="auto"/>
                  </w:divBdr>
                </w:div>
                <w:div w:id="1929734818">
                  <w:marLeft w:val="0"/>
                  <w:marRight w:val="0"/>
                  <w:marTop w:val="0"/>
                  <w:marBottom w:val="0"/>
                  <w:divBdr>
                    <w:top w:val="none" w:sz="0" w:space="0" w:color="auto"/>
                    <w:left w:val="none" w:sz="0" w:space="0" w:color="auto"/>
                    <w:bottom w:val="none" w:sz="0" w:space="0" w:color="auto"/>
                    <w:right w:val="none" w:sz="0" w:space="0" w:color="auto"/>
                  </w:divBdr>
                </w:div>
              </w:divsChild>
            </w:div>
            <w:div w:id="2078697422">
              <w:marLeft w:val="0"/>
              <w:marRight w:val="0"/>
              <w:marTop w:val="0"/>
              <w:marBottom w:val="0"/>
              <w:divBdr>
                <w:top w:val="none" w:sz="0" w:space="0" w:color="auto"/>
                <w:left w:val="none" w:sz="0" w:space="0" w:color="auto"/>
                <w:bottom w:val="none" w:sz="0" w:space="0" w:color="auto"/>
                <w:right w:val="none" w:sz="0" w:space="0" w:color="auto"/>
              </w:divBdr>
              <w:divsChild>
                <w:div w:id="217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842404">
          <w:marLeft w:val="0"/>
          <w:marRight w:val="0"/>
          <w:marTop w:val="0"/>
          <w:marBottom w:val="0"/>
          <w:divBdr>
            <w:top w:val="none" w:sz="0" w:space="0" w:color="auto"/>
            <w:left w:val="none" w:sz="0" w:space="0" w:color="auto"/>
            <w:bottom w:val="none" w:sz="0" w:space="0" w:color="auto"/>
            <w:right w:val="none" w:sz="0" w:space="0" w:color="auto"/>
          </w:divBdr>
        </w:div>
      </w:divsChild>
    </w:div>
    <w:div w:id="186066037">
      <w:bodyDiv w:val="1"/>
      <w:marLeft w:val="0"/>
      <w:marRight w:val="0"/>
      <w:marTop w:val="0"/>
      <w:marBottom w:val="0"/>
      <w:divBdr>
        <w:top w:val="none" w:sz="0" w:space="0" w:color="auto"/>
        <w:left w:val="none" w:sz="0" w:space="0" w:color="auto"/>
        <w:bottom w:val="none" w:sz="0" w:space="0" w:color="auto"/>
        <w:right w:val="none" w:sz="0" w:space="0" w:color="auto"/>
      </w:divBdr>
      <w:divsChild>
        <w:div w:id="1342006445">
          <w:marLeft w:val="0"/>
          <w:marRight w:val="0"/>
          <w:marTop w:val="0"/>
          <w:marBottom w:val="0"/>
          <w:divBdr>
            <w:top w:val="none" w:sz="0" w:space="0" w:color="auto"/>
            <w:left w:val="none" w:sz="0" w:space="0" w:color="auto"/>
            <w:bottom w:val="none" w:sz="0" w:space="0" w:color="auto"/>
            <w:right w:val="none" w:sz="0" w:space="0" w:color="auto"/>
          </w:divBdr>
        </w:div>
        <w:div w:id="1442726506">
          <w:marLeft w:val="0"/>
          <w:marRight w:val="0"/>
          <w:marTop w:val="0"/>
          <w:marBottom w:val="0"/>
          <w:divBdr>
            <w:top w:val="none" w:sz="0" w:space="0" w:color="auto"/>
            <w:left w:val="none" w:sz="0" w:space="0" w:color="auto"/>
            <w:bottom w:val="none" w:sz="0" w:space="0" w:color="auto"/>
            <w:right w:val="none" w:sz="0" w:space="0" w:color="auto"/>
          </w:divBdr>
        </w:div>
      </w:divsChild>
    </w:div>
    <w:div w:id="241336115">
      <w:bodyDiv w:val="1"/>
      <w:marLeft w:val="0"/>
      <w:marRight w:val="0"/>
      <w:marTop w:val="0"/>
      <w:marBottom w:val="0"/>
      <w:divBdr>
        <w:top w:val="none" w:sz="0" w:space="0" w:color="auto"/>
        <w:left w:val="none" w:sz="0" w:space="0" w:color="auto"/>
        <w:bottom w:val="none" w:sz="0" w:space="0" w:color="auto"/>
        <w:right w:val="none" w:sz="0" w:space="0" w:color="auto"/>
      </w:divBdr>
      <w:divsChild>
        <w:div w:id="9112289">
          <w:marLeft w:val="0"/>
          <w:marRight w:val="0"/>
          <w:marTop w:val="0"/>
          <w:marBottom w:val="0"/>
          <w:divBdr>
            <w:top w:val="none" w:sz="0" w:space="0" w:color="auto"/>
            <w:left w:val="none" w:sz="0" w:space="0" w:color="auto"/>
            <w:bottom w:val="none" w:sz="0" w:space="0" w:color="auto"/>
            <w:right w:val="none" w:sz="0" w:space="0" w:color="auto"/>
          </w:divBdr>
        </w:div>
        <w:div w:id="155615028">
          <w:marLeft w:val="0"/>
          <w:marRight w:val="0"/>
          <w:marTop w:val="0"/>
          <w:marBottom w:val="0"/>
          <w:divBdr>
            <w:top w:val="none" w:sz="0" w:space="0" w:color="auto"/>
            <w:left w:val="none" w:sz="0" w:space="0" w:color="auto"/>
            <w:bottom w:val="none" w:sz="0" w:space="0" w:color="auto"/>
            <w:right w:val="none" w:sz="0" w:space="0" w:color="auto"/>
          </w:divBdr>
        </w:div>
        <w:div w:id="259410565">
          <w:marLeft w:val="0"/>
          <w:marRight w:val="0"/>
          <w:marTop w:val="0"/>
          <w:marBottom w:val="0"/>
          <w:divBdr>
            <w:top w:val="none" w:sz="0" w:space="0" w:color="auto"/>
            <w:left w:val="none" w:sz="0" w:space="0" w:color="auto"/>
            <w:bottom w:val="none" w:sz="0" w:space="0" w:color="auto"/>
            <w:right w:val="none" w:sz="0" w:space="0" w:color="auto"/>
          </w:divBdr>
        </w:div>
        <w:div w:id="299574805">
          <w:marLeft w:val="0"/>
          <w:marRight w:val="0"/>
          <w:marTop w:val="0"/>
          <w:marBottom w:val="0"/>
          <w:divBdr>
            <w:top w:val="none" w:sz="0" w:space="0" w:color="auto"/>
            <w:left w:val="none" w:sz="0" w:space="0" w:color="auto"/>
            <w:bottom w:val="none" w:sz="0" w:space="0" w:color="auto"/>
            <w:right w:val="none" w:sz="0" w:space="0" w:color="auto"/>
          </w:divBdr>
        </w:div>
        <w:div w:id="377709168">
          <w:marLeft w:val="0"/>
          <w:marRight w:val="0"/>
          <w:marTop w:val="0"/>
          <w:marBottom w:val="0"/>
          <w:divBdr>
            <w:top w:val="none" w:sz="0" w:space="0" w:color="auto"/>
            <w:left w:val="none" w:sz="0" w:space="0" w:color="auto"/>
            <w:bottom w:val="none" w:sz="0" w:space="0" w:color="auto"/>
            <w:right w:val="none" w:sz="0" w:space="0" w:color="auto"/>
          </w:divBdr>
        </w:div>
        <w:div w:id="422847981">
          <w:marLeft w:val="0"/>
          <w:marRight w:val="0"/>
          <w:marTop w:val="0"/>
          <w:marBottom w:val="0"/>
          <w:divBdr>
            <w:top w:val="none" w:sz="0" w:space="0" w:color="auto"/>
            <w:left w:val="none" w:sz="0" w:space="0" w:color="auto"/>
            <w:bottom w:val="none" w:sz="0" w:space="0" w:color="auto"/>
            <w:right w:val="none" w:sz="0" w:space="0" w:color="auto"/>
          </w:divBdr>
        </w:div>
        <w:div w:id="661398764">
          <w:marLeft w:val="0"/>
          <w:marRight w:val="0"/>
          <w:marTop w:val="0"/>
          <w:marBottom w:val="0"/>
          <w:divBdr>
            <w:top w:val="none" w:sz="0" w:space="0" w:color="auto"/>
            <w:left w:val="none" w:sz="0" w:space="0" w:color="auto"/>
            <w:bottom w:val="none" w:sz="0" w:space="0" w:color="auto"/>
            <w:right w:val="none" w:sz="0" w:space="0" w:color="auto"/>
          </w:divBdr>
        </w:div>
        <w:div w:id="762922010">
          <w:marLeft w:val="0"/>
          <w:marRight w:val="0"/>
          <w:marTop w:val="0"/>
          <w:marBottom w:val="0"/>
          <w:divBdr>
            <w:top w:val="none" w:sz="0" w:space="0" w:color="auto"/>
            <w:left w:val="none" w:sz="0" w:space="0" w:color="auto"/>
            <w:bottom w:val="none" w:sz="0" w:space="0" w:color="auto"/>
            <w:right w:val="none" w:sz="0" w:space="0" w:color="auto"/>
          </w:divBdr>
        </w:div>
        <w:div w:id="845096399">
          <w:marLeft w:val="0"/>
          <w:marRight w:val="0"/>
          <w:marTop w:val="0"/>
          <w:marBottom w:val="0"/>
          <w:divBdr>
            <w:top w:val="none" w:sz="0" w:space="0" w:color="auto"/>
            <w:left w:val="none" w:sz="0" w:space="0" w:color="auto"/>
            <w:bottom w:val="none" w:sz="0" w:space="0" w:color="auto"/>
            <w:right w:val="none" w:sz="0" w:space="0" w:color="auto"/>
          </w:divBdr>
        </w:div>
        <w:div w:id="901871814">
          <w:marLeft w:val="0"/>
          <w:marRight w:val="0"/>
          <w:marTop w:val="0"/>
          <w:marBottom w:val="0"/>
          <w:divBdr>
            <w:top w:val="none" w:sz="0" w:space="0" w:color="auto"/>
            <w:left w:val="none" w:sz="0" w:space="0" w:color="auto"/>
            <w:bottom w:val="none" w:sz="0" w:space="0" w:color="auto"/>
            <w:right w:val="none" w:sz="0" w:space="0" w:color="auto"/>
          </w:divBdr>
        </w:div>
        <w:div w:id="935216666">
          <w:marLeft w:val="0"/>
          <w:marRight w:val="0"/>
          <w:marTop w:val="0"/>
          <w:marBottom w:val="0"/>
          <w:divBdr>
            <w:top w:val="none" w:sz="0" w:space="0" w:color="auto"/>
            <w:left w:val="none" w:sz="0" w:space="0" w:color="auto"/>
            <w:bottom w:val="none" w:sz="0" w:space="0" w:color="auto"/>
            <w:right w:val="none" w:sz="0" w:space="0" w:color="auto"/>
          </w:divBdr>
        </w:div>
        <w:div w:id="992758407">
          <w:marLeft w:val="0"/>
          <w:marRight w:val="0"/>
          <w:marTop w:val="0"/>
          <w:marBottom w:val="0"/>
          <w:divBdr>
            <w:top w:val="none" w:sz="0" w:space="0" w:color="auto"/>
            <w:left w:val="none" w:sz="0" w:space="0" w:color="auto"/>
            <w:bottom w:val="none" w:sz="0" w:space="0" w:color="auto"/>
            <w:right w:val="none" w:sz="0" w:space="0" w:color="auto"/>
          </w:divBdr>
        </w:div>
        <w:div w:id="1054618080">
          <w:marLeft w:val="0"/>
          <w:marRight w:val="0"/>
          <w:marTop w:val="0"/>
          <w:marBottom w:val="0"/>
          <w:divBdr>
            <w:top w:val="none" w:sz="0" w:space="0" w:color="auto"/>
            <w:left w:val="none" w:sz="0" w:space="0" w:color="auto"/>
            <w:bottom w:val="none" w:sz="0" w:space="0" w:color="auto"/>
            <w:right w:val="none" w:sz="0" w:space="0" w:color="auto"/>
          </w:divBdr>
        </w:div>
        <w:div w:id="1092429743">
          <w:marLeft w:val="0"/>
          <w:marRight w:val="0"/>
          <w:marTop w:val="0"/>
          <w:marBottom w:val="0"/>
          <w:divBdr>
            <w:top w:val="none" w:sz="0" w:space="0" w:color="auto"/>
            <w:left w:val="none" w:sz="0" w:space="0" w:color="auto"/>
            <w:bottom w:val="none" w:sz="0" w:space="0" w:color="auto"/>
            <w:right w:val="none" w:sz="0" w:space="0" w:color="auto"/>
          </w:divBdr>
        </w:div>
        <w:div w:id="1117600761">
          <w:marLeft w:val="0"/>
          <w:marRight w:val="0"/>
          <w:marTop w:val="0"/>
          <w:marBottom w:val="0"/>
          <w:divBdr>
            <w:top w:val="none" w:sz="0" w:space="0" w:color="auto"/>
            <w:left w:val="none" w:sz="0" w:space="0" w:color="auto"/>
            <w:bottom w:val="none" w:sz="0" w:space="0" w:color="auto"/>
            <w:right w:val="none" w:sz="0" w:space="0" w:color="auto"/>
          </w:divBdr>
        </w:div>
        <w:div w:id="1184898952">
          <w:marLeft w:val="0"/>
          <w:marRight w:val="0"/>
          <w:marTop w:val="0"/>
          <w:marBottom w:val="0"/>
          <w:divBdr>
            <w:top w:val="none" w:sz="0" w:space="0" w:color="auto"/>
            <w:left w:val="none" w:sz="0" w:space="0" w:color="auto"/>
            <w:bottom w:val="none" w:sz="0" w:space="0" w:color="auto"/>
            <w:right w:val="none" w:sz="0" w:space="0" w:color="auto"/>
          </w:divBdr>
        </w:div>
        <w:div w:id="1341348047">
          <w:marLeft w:val="-75"/>
          <w:marRight w:val="0"/>
          <w:marTop w:val="30"/>
          <w:marBottom w:val="30"/>
          <w:divBdr>
            <w:top w:val="none" w:sz="0" w:space="0" w:color="auto"/>
            <w:left w:val="none" w:sz="0" w:space="0" w:color="auto"/>
            <w:bottom w:val="none" w:sz="0" w:space="0" w:color="auto"/>
            <w:right w:val="none" w:sz="0" w:space="0" w:color="auto"/>
          </w:divBdr>
          <w:divsChild>
            <w:div w:id="19400284">
              <w:marLeft w:val="0"/>
              <w:marRight w:val="0"/>
              <w:marTop w:val="0"/>
              <w:marBottom w:val="0"/>
              <w:divBdr>
                <w:top w:val="none" w:sz="0" w:space="0" w:color="auto"/>
                <w:left w:val="none" w:sz="0" w:space="0" w:color="auto"/>
                <w:bottom w:val="none" w:sz="0" w:space="0" w:color="auto"/>
                <w:right w:val="none" w:sz="0" w:space="0" w:color="auto"/>
              </w:divBdr>
              <w:divsChild>
                <w:div w:id="649865761">
                  <w:marLeft w:val="0"/>
                  <w:marRight w:val="0"/>
                  <w:marTop w:val="0"/>
                  <w:marBottom w:val="0"/>
                  <w:divBdr>
                    <w:top w:val="none" w:sz="0" w:space="0" w:color="auto"/>
                    <w:left w:val="none" w:sz="0" w:space="0" w:color="auto"/>
                    <w:bottom w:val="none" w:sz="0" w:space="0" w:color="auto"/>
                    <w:right w:val="none" w:sz="0" w:space="0" w:color="auto"/>
                  </w:divBdr>
                </w:div>
                <w:div w:id="960957289">
                  <w:marLeft w:val="0"/>
                  <w:marRight w:val="0"/>
                  <w:marTop w:val="0"/>
                  <w:marBottom w:val="0"/>
                  <w:divBdr>
                    <w:top w:val="none" w:sz="0" w:space="0" w:color="auto"/>
                    <w:left w:val="none" w:sz="0" w:space="0" w:color="auto"/>
                    <w:bottom w:val="none" w:sz="0" w:space="0" w:color="auto"/>
                    <w:right w:val="none" w:sz="0" w:space="0" w:color="auto"/>
                  </w:divBdr>
                </w:div>
                <w:div w:id="1155953432">
                  <w:marLeft w:val="0"/>
                  <w:marRight w:val="0"/>
                  <w:marTop w:val="0"/>
                  <w:marBottom w:val="0"/>
                  <w:divBdr>
                    <w:top w:val="none" w:sz="0" w:space="0" w:color="auto"/>
                    <w:left w:val="none" w:sz="0" w:space="0" w:color="auto"/>
                    <w:bottom w:val="none" w:sz="0" w:space="0" w:color="auto"/>
                    <w:right w:val="none" w:sz="0" w:space="0" w:color="auto"/>
                  </w:divBdr>
                </w:div>
                <w:div w:id="1445148518">
                  <w:marLeft w:val="0"/>
                  <w:marRight w:val="0"/>
                  <w:marTop w:val="0"/>
                  <w:marBottom w:val="0"/>
                  <w:divBdr>
                    <w:top w:val="none" w:sz="0" w:space="0" w:color="auto"/>
                    <w:left w:val="none" w:sz="0" w:space="0" w:color="auto"/>
                    <w:bottom w:val="none" w:sz="0" w:space="0" w:color="auto"/>
                    <w:right w:val="none" w:sz="0" w:space="0" w:color="auto"/>
                  </w:divBdr>
                </w:div>
                <w:div w:id="1561205241">
                  <w:marLeft w:val="0"/>
                  <w:marRight w:val="0"/>
                  <w:marTop w:val="0"/>
                  <w:marBottom w:val="0"/>
                  <w:divBdr>
                    <w:top w:val="none" w:sz="0" w:space="0" w:color="auto"/>
                    <w:left w:val="none" w:sz="0" w:space="0" w:color="auto"/>
                    <w:bottom w:val="none" w:sz="0" w:space="0" w:color="auto"/>
                    <w:right w:val="none" w:sz="0" w:space="0" w:color="auto"/>
                  </w:divBdr>
                </w:div>
                <w:div w:id="2109692136">
                  <w:marLeft w:val="0"/>
                  <w:marRight w:val="0"/>
                  <w:marTop w:val="0"/>
                  <w:marBottom w:val="0"/>
                  <w:divBdr>
                    <w:top w:val="none" w:sz="0" w:space="0" w:color="auto"/>
                    <w:left w:val="none" w:sz="0" w:space="0" w:color="auto"/>
                    <w:bottom w:val="none" w:sz="0" w:space="0" w:color="auto"/>
                    <w:right w:val="none" w:sz="0" w:space="0" w:color="auto"/>
                  </w:divBdr>
                </w:div>
              </w:divsChild>
            </w:div>
            <w:div w:id="219480244">
              <w:marLeft w:val="0"/>
              <w:marRight w:val="0"/>
              <w:marTop w:val="0"/>
              <w:marBottom w:val="0"/>
              <w:divBdr>
                <w:top w:val="none" w:sz="0" w:space="0" w:color="auto"/>
                <w:left w:val="none" w:sz="0" w:space="0" w:color="auto"/>
                <w:bottom w:val="none" w:sz="0" w:space="0" w:color="auto"/>
                <w:right w:val="none" w:sz="0" w:space="0" w:color="auto"/>
              </w:divBdr>
              <w:divsChild>
                <w:div w:id="1440562117">
                  <w:marLeft w:val="0"/>
                  <w:marRight w:val="0"/>
                  <w:marTop w:val="0"/>
                  <w:marBottom w:val="0"/>
                  <w:divBdr>
                    <w:top w:val="none" w:sz="0" w:space="0" w:color="auto"/>
                    <w:left w:val="none" w:sz="0" w:space="0" w:color="auto"/>
                    <w:bottom w:val="none" w:sz="0" w:space="0" w:color="auto"/>
                    <w:right w:val="none" w:sz="0" w:space="0" w:color="auto"/>
                  </w:divBdr>
                </w:div>
              </w:divsChild>
            </w:div>
            <w:div w:id="1223373132">
              <w:marLeft w:val="0"/>
              <w:marRight w:val="0"/>
              <w:marTop w:val="0"/>
              <w:marBottom w:val="0"/>
              <w:divBdr>
                <w:top w:val="none" w:sz="0" w:space="0" w:color="auto"/>
                <w:left w:val="none" w:sz="0" w:space="0" w:color="auto"/>
                <w:bottom w:val="none" w:sz="0" w:space="0" w:color="auto"/>
                <w:right w:val="none" w:sz="0" w:space="0" w:color="auto"/>
              </w:divBdr>
              <w:divsChild>
                <w:div w:id="994453058">
                  <w:marLeft w:val="0"/>
                  <w:marRight w:val="0"/>
                  <w:marTop w:val="0"/>
                  <w:marBottom w:val="0"/>
                  <w:divBdr>
                    <w:top w:val="none" w:sz="0" w:space="0" w:color="auto"/>
                    <w:left w:val="none" w:sz="0" w:space="0" w:color="auto"/>
                    <w:bottom w:val="none" w:sz="0" w:space="0" w:color="auto"/>
                    <w:right w:val="none" w:sz="0" w:space="0" w:color="auto"/>
                  </w:divBdr>
                </w:div>
              </w:divsChild>
            </w:div>
            <w:div w:id="1615017463">
              <w:marLeft w:val="0"/>
              <w:marRight w:val="0"/>
              <w:marTop w:val="0"/>
              <w:marBottom w:val="0"/>
              <w:divBdr>
                <w:top w:val="none" w:sz="0" w:space="0" w:color="auto"/>
                <w:left w:val="none" w:sz="0" w:space="0" w:color="auto"/>
                <w:bottom w:val="none" w:sz="0" w:space="0" w:color="auto"/>
                <w:right w:val="none" w:sz="0" w:space="0" w:color="auto"/>
              </w:divBdr>
              <w:divsChild>
                <w:div w:id="804740216">
                  <w:marLeft w:val="0"/>
                  <w:marRight w:val="0"/>
                  <w:marTop w:val="0"/>
                  <w:marBottom w:val="0"/>
                  <w:divBdr>
                    <w:top w:val="none" w:sz="0" w:space="0" w:color="auto"/>
                    <w:left w:val="none" w:sz="0" w:space="0" w:color="auto"/>
                    <w:bottom w:val="none" w:sz="0" w:space="0" w:color="auto"/>
                    <w:right w:val="none" w:sz="0" w:space="0" w:color="auto"/>
                  </w:divBdr>
                </w:div>
                <w:div w:id="1018775933">
                  <w:marLeft w:val="0"/>
                  <w:marRight w:val="0"/>
                  <w:marTop w:val="0"/>
                  <w:marBottom w:val="0"/>
                  <w:divBdr>
                    <w:top w:val="none" w:sz="0" w:space="0" w:color="auto"/>
                    <w:left w:val="none" w:sz="0" w:space="0" w:color="auto"/>
                    <w:bottom w:val="none" w:sz="0" w:space="0" w:color="auto"/>
                    <w:right w:val="none" w:sz="0" w:space="0" w:color="auto"/>
                  </w:divBdr>
                </w:div>
                <w:div w:id="1026099170">
                  <w:marLeft w:val="0"/>
                  <w:marRight w:val="0"/>
                  <w:marTop w:val="0"/>
                  <w:marBottom w:val="0"/>
                  <w:divBdr>
                    <w:top w:val="none" w:sz="0" w:space="0" w:color="auto"/>
                    <w:left w:val="none" w:sz="0" w:space="0" w:color="auto"/>
                    <w:bottom w:val="none" w:sz="0" w:space="0" w:color="auto"/>
                    <w:right w:val="none" w:sz="0" w:space="0" w:color="auto"/>
                  </w:divBdr>
                </w:div>
                <w:div w:id="1212225794">
                  <w:marLeft w:val="0"/>
                  <w:marRight w:val="0"/>
                  <w:marTop w:val="0"/>
                  <w:marBottom w:val="0"/>
                  <w:divBdr>
                    <w:top w:val="none" w:sz="0" w:space="0" w:color="auto"/>
                    <w:left w:val="none" w:sz="0" w:space="0" w:color="auto"/>
                    <w:bottom w:val="none" w:sz="0" w:space="0" w:color="auto"/>
                    <w:right w:val="none" w:sz="0" w:space="0" w:color="auto"/>
                  </w:divBdr>
                </w:div>
                <w:div w:id="1709186404">
                  <w:marLeft w:val="0"/>
                  <w:marRight w:val="0"/>
                  <w:marTop w:val="0"/>
                  <w:marBottom w:val="0"/>
                  <w:divBdr>
                    <w:top w:val="none" w:sz="0" w:space="0" w:color="auto"/>
                    <w:left w:val="none" w:sz="0" w:space="0" w:color="auto"/>
                    <w:bottom w:val="none" w:sz="0" w:space="0" w:color="auto"/>
                    <w:right w:val="none" w:sz="0" w:space="0" w:color="auto"/>
                  </w:divBdr>
                </w:div>
                <w:div w:id="177716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557792">
          <w:marLeft w:val="0"/>
          <w:marRight w:val="0"/>
          <w:marTop w:val="0"/>
          <w:marBottom w:val="0"/>
          <w:divBdr>
            <w:top w:val="none" w:sz="0" w:space="0" w:color="auto"/>
            <w:left w:val="none" w:sz="0" w:space="0" w:color="auto"/>
            <w:bottom w:val="none" w:sz="0" w:space="0" w:color="auto"/>
            <w:right w:val="none" w:sz="0" w:space="0" w:color="auto"/>
          </w:divBdr>
        </w:div>
        <w:div w:id="1536044477">
          <w:marLeft w:val="0"/>
          <w:marRight w:val="0"/>
          <w:marTop w:val="0"/>
          <w:marBottom w:val="0"/>
          <w:divBdr>
            <w:top w:val="none" w:sz="0" w:space="0" w:color="auto"/>
            <w:left w:val="none" w:sz="0" w:space="0" w:color="auto"/>
            <w:bottom w:val="none" w:sz="0" w:space="0" w:color="auto"/>
            <w:right w:val="none" w:sz="0" w:space="0" w:color="auto"/>
          </w:divBdr>
        </w:div>
        <w:div w:id="1591231935">
          <w:marLeft w:val="0"/>
          <w:marRight w:val="0"/>
          <w:marTop w:val="0"/>
          <w:marBottom w:val="0"/>
          <w:divBdr>
            <w:top w:val="none" w:sz="0" w:space="0" w:color="auto"/>
            <w:left w:val="none" w:sz="0" w:space="0" w:color="auto"/>
            <w:bottom w:val="none" w:sz="0" w:space="0" w:color="auto"/>
            <w:right w:val="none" w:sz="0" w:space="0" w:color="auto"/>
          </w:divBdr>
        </w:div>
        <w:div w:id="1743940080">
          <w:marLeft w:val="0"/>
          <w:marRight w:val="0"/>
          <w:marTop w:val="0"/>
          <w:marBottom w:val="0"/>
          <w:divBdr>
            <w:top w:val="none" w:sz="0" w:space="0" w:color="auto"/>
            <w:left w:val="none" w:sz="0" w:space="0" w:color="auto"/>
            <w:bottom w:val="none" w:sz="0" w:space="0" w:color="auto"/>
            <w:right w:val="none" w:sz="0" w:space="0" w:color="auto"/>
          </w:divBdr>
        </w:div>
        <w:div w:id="1762990128">
          <w:marLeft w:val="0"/>
          <w:marRight w:val="0"/>
          <w:marTop w:val="0"/>
          <w:marBottom w:val="0"/>
          <w:divBdr>
            <w:top w:val="none" w:sz="0" w:space="0" w:color="auto"/>
            <w:left w:val="none" w:sz="0" w:space="0" w:color="auto"/>
            <w:bottom w:val="none" w:sz="0" w:space="0" w:color="auto"/>
            <w:right w:val="none" w:sz="0" w:space="0" w:color="auto"/>
          </w:divBdr>
        </w:div>
        <w:div w:id="1801801497">
          <w:marLeft w:val="0"/>
          <w:marRight w:val="0"/>
          <w:marTop w:val="0"/>
          <w:marBottom w:val="0"/>
          <w:divBdr>
            <w:top w:val="none" w:sz="0" w:space="0" w:color="auto"/>
            <w:left w:val="none" w:sz="0" w:space="0" w:color="auto"/>
            <w:bottom w:val="none" w:sz="0" w:space="0" w:color="auto"/>
            <w:right w:val="none" w:sz="0" w:space="0" w:color="auto"/>
          </w:divBdr>
        </w:div>
        <w:div w:id="1947078329">
          <w:marLeft w:val="0"/>
          <w:marRight w:val="0"/>
          <w:marTop w:val="0"/>
          <w:marBottom w:val="0"/>
          <w:divBdr>
            <w:top w:val="none" w:sz="0" w:space="0" w:color="auto"/>
            <w:left w:val="none" w:sz="0" w:space="0" w:color="auto"/>
            <w:bottom w:val="none" w:sz="0" w:space="0" w:color="auto"/>
            <w:right w:val="none" w:sz="0" w:space="0" w:color="auto"/>
          </w:divBdr>
        </w:div>
        <w:div w:id="1973516162">
          <w:marLeft w:val="0"/>
          <w:marRight w:val="0"/>
          <w:marTop w:val="0"/>
          <w:marBottom w:val="0"/>
          <w:divBdr>
            <w:top w:val="none" w:sz="0" w:space="0" w:color="auto"/>
            <w:left w:val="none" w:sz="0" w:space="0" w:color="auto"/>
            <w:bottom w:val="none" w:sz="0" w:space="0" w:color="auto"/>
            <w:right w:val="none" w:sz="0" w:space="0" w:color="auto"/>
          </w:divBdr>
        </w:div>
        <w:div w:id="2005935568">
          <w:marLeft w:val="0"/>
          <w:marRight w:val="0"/>
          <w:marTop w:val="0"/>
          <w:marBottom w:val="0"/>
          <w:divBdr>
            <w:top w:val="none" w:sz="0" w:space="0" w:color="auto"/>
            <w:left w:val="none" w:sz="0" w:space="0" w:color="auto"/>
            <w:bottom w:val="none" w:sz="0" w:space="0" w:color="auto"/>
            <w:right w:val="none" w:sz="0" w:space="0" w:color="auto"/>
          </w:divBdr>
        </w:div>
        <w:div w:id="2058040365">
          <w:marLeft w:val="0"/>
          <w:marRight w:val="0"/>
          <w:marTop w:val="0"/>
          <w:marBottom w:val="0"/>
          <w:divBdr>
            <w:top w:val="none" w:sz="0" w:space="0" w:color="auto"/>
            <w:left w:val="none" w:sz="0" w:space="0" w:color="auto"/>
            <w:bottom w:val="none" w:sz="0" w:space="0" w:color="auto"/>
            <w:right w:val="none" w:sz="0" w:space="0" w:color="auto"/>
          </w:divBdr>
        </w:div>
      </w:divsChild>
    </w:div>
    <w:div w:id="326400271">
      <w:bodyDiv w:val="1"/>
      <w:marLeft w:val="0"/>
      <w:marRight w:val="0"/>
      <w:marTop w:val="0"/>
      <w:marBottom w:val="0"/>
      <w:divBdr>
        <w:top w:val="none" w:sz="0" w:space="0" w:color="auto"/>
        <w:left w:val="none" w:sz="0" w:space="0" w:color="auto"/>
        <w:bottom w:val="none" w:sz="0" w:space="0" w:color="auto"/>
        <w:right w:val="none" w:sz="0" w:space="0" w:color="auto"/>
      </w:divBdr>
      <w:divsChild>
        <w:div w:id="35468733">
          <w:marLeft w:val="0"/>
          <w:marRight w:val="0"/>
          <w:marTop w:val="0"/>
          <w:marBottom w:val="0"/>
          <w:divBdr>
            <w:top w:val="none" w:sz="0" w:space="0" w:color="auto"/>
            <w:left w:val="none" w:sz="0" w:space="0" w:color="auto"/>
            <w:bottom w:val="none" w:sz="0" w:space="0" w:color="auto"/>
            <w:right w:val="none" w:sz="0" w:space="0" w:color="auto"/>
          </w:divBdr>
        </w:div>
        <w:div w:id="163516284">
          <w:marLeft w:val="0"/>
          <w:marRight w:val="0"/>
          <w:marTop w:val="0"/>
          <w:marBottom w:val="0"/>
          <w:divBdr>
            <w:top w:val="none" w:sz="0" w:space="0" w:color="auto"/>
            <w:left w:val="none" w:sz="0" w:space="0" w:color="auto"/>
            <w:bottom w:val="none" w:sz="0" w:space="0" w:color="auto"/>
            <w:right w:val="none" w:sz="0" w:space="0" w:color="auto"/>
          </w:divBdr>
        </w:div>
        <w:div w:id="250626710">
          <w:marLeft w:val="0"/>
          <w:marRight w:val="0"/>
          <w:marTop w:val="0"/>
          <w:marBottom w:val="0"/>
          <w:divBdr>
            <w:top w:val="none" w:sz="0" w:space="0" w:color="auto"/>
            <w:left w:val="none" w:sz="0" w:space="0" w:color="auto"/>
            <w:bottom w:val="none" w:sz="0" w:space="0" w:color="auto"/>
            <w:right w:val="none" w:sz="0" w:space="0" w:color="auto"/>
          </w:divBdr>
        </w:div>
        <w:div w:id="272832167">
          <w:marLeft w:val="0"/>
          <w:marRight w:val="0"/>
          <w:marTop w:val="0"/>
          <w:marBottom w:val="0"/>
          <w:divBdr>
            <w:top w:val="none" w:sz="0" w:space="0" w:color="auto"/>
            <w:left w:val="none" w:sz="0" w:space="0" w:color="auto"/>
            <w:bottom w:val="none" w:sz="0" w:space="0" w:color="auto"/>
            <w:right w:val="none" w:sz="0" w:space="0" w:color="auto"/>
          </w:divBdr>
        </w:div>
        <w:div w:id="373626834">
          <w:marLeft w:val="0"/>
          <w:marRight w:val="0"/>
          <w:marTop w:val="0"/>
          <w:marBottom w:val="0"/>
          <w:divBdr>
            <w:top w:val="none" w:sz="0" w:space="0" w:color="auto"/>
            <w:left w:val="none" w:sz="0" w:space="0" w:color="auto"/>
            <w:bottom w:val="none" w:sz="0" w:space="0" w:color="auto"/>
            <w:right w:val="none" w:sz="0" w:space="0" w:color="auto"/>
          </w:divBdr>
        </w:div>
        <w:div w:id="392629321">
          <w:marLeft w:val="0"/>
          <w:marRight w:val="0"/>
          <w:marTop w:val="0"/>
          <w:marBottom w:val="0"/>
          <w:divBdr>
            <w:top w:val="none" w:sz="0" w:space="0" w:color="auto"/>
            <w:left w:val="none" w:sz="0" w:space="0" w:color="auto"/>
            <w:bottom w:val="none" w:sz="0" w:space="0" w:color="auto"/>
            <w:right w:val="none" w:sz="0" w:space="0" w:color="auto"/>
          </w:divBdr>
        </w:div>
        <w:div w:id="395974516">
          <w:marLeft w:val="0"/>
          <w:marRight w:val="0"/>
          <w:marTop w:val="0"/>
          <w:marBottom w:val="0"/>
          <w:divBdr>
            <w:top w:val="none" w:sz="0" w:space="0" w:color="auto"/>
            <w:left w:val="none" w:sz="0" w:space="0" w:color="auto"/>
            <w:bottom w:val="none" w:sz="0" w:space="0" w:color="auto"/>
            <w:right w:val="none" w:sz="0" w:space="0" w:color="auto"/>
          </w:divBdr>
        </w:div>
        <w:div w:id="434594086">
          <w:marLeft w:val="0"/>
          <w:marRight w:val="0"/>
          <w:marTop w:val="0"/>
          <w:marBottom w:val="0"/>
          <w:divBdr>
            <w:top w:val="none" w:sz="0" w:space="0" w:color="auto"/>
            <w:left w:val="none" w:sz="0" w:space="0" w:color="auto"/>
            <w:bottom w:val="none" w:sz="0" w:space="0" w:color="auto"/>
            <w:right w:val="none" w:sz="0" w:space="0" w:color="auto"/>
          </w:divBdr>
        </w:div>
        <w:div w:id="532959690">
          <w:marLeft w:val="0"/>
          <w:marRight w:val="0"/>
          <w:marTop w:val="0"/>
          <w:marBottom w:val="0"/>
          <w:divBdr>
            <w:top w:val="none" w:sz="0" w:space="0" w:color="auto"/>
            <w:left w:val="none" w:sz="0" w:space="0" w:color="auto"/>
            <w:bottom w:val="none" w:sz="0" w:space="0" w:color="auto"/>
            <w:right w:val="none" w:sz="0" w:space="0" w:color="auto"/>
          </w:divBdr>
        </w:div>
        <w:div w:id="674307776">
          <w:marLeft w:val="0"/>
          <w:marRight w:val="0"/>
          <w:marTop w:val="0"/>
          <w:marBottom w:val="0"/>
          <w:divBdr>
            <w:top w:val="none" w:sz="0" w:space="0" w:color="auto"/>
            <w:left w:val="none" w:sz="0" w:space="0" w:color="auto"/>
            <w:bottom w:val="none" w:sz="0" w:space="0" w:color="auto"/>
            <w:right w:val="none" w:sz="0" w:space="0" w:color="auto"/>
          </w:divBdr>
        </w:div>
        <w:div w:id="947664204">
          <w:marLeft w:val="0"/>
          <w:marRight w:val="0"/>
          <w:marTop w:val="0"/>
          <w:marBottom w:val="0"/>
          <w:divBdr>
            <w:top w:val="none" w:sz="0" w:space="0" w:color="auto"/>
            <w:left w:val="none" w:sz="0" w:space="0" w:color="auto"/>
            <w:bottom w:val="none" w:sz="0" w:space="0" w:color="auto"/>
            <w:right w:val="none" w:sz="0" w:space="0" w:color="auto"/>
          </w:divBdr>
        </w:div>
        <w:div w:id="963658161">
          <w:marLeft w:val="0"/>
          <w:marRight w:val="0"/>
          <w:marTop w:val="0"/>
          <w:marBottom w:val="0"/>
          <w:divBdr>
            <w:top w:val="none" w:sz="0" w:space="0" w:color="auto"/>
            <w:left w:val="none" w:sz="0" w:space="0" w:color="auto"/>
            <w:bottom w:val="none" w:sz="0" w:space="0" w:color="auto"/>
            <w:right w:val="none" w:sz="0" w:space="0" w:color="auto"/>
          </w:divBdr>
        </w:div>
        <w:div w:id="1132671099">
          <w:marLeft w:val="0"/>
          <w:marRight w:val="0"/>
          <w:marTop w:val="0"/>
          <w:marBottom w:val="0"/>
          <w:divBdr>
            <w:top w:val="none" w:sz="0" w:space="0" w:color="auto"/>
            <w:left w:val="none" w:sz="0" w:space="0" w:color="auto"/>
            <w:bottom w:val="none" w:sz="0" w:space="0" w:color="auto"/>
            <w:right w:val="none" w:sz="0" w:space="0" w:color="auto"/>
          </w:divBdr>
        </w:div>
        <w:div w:id="1261261173">
          <w:marLeft w:val="0"/>
          <w:marRight w:val="0"/>
          <w:marTop w:val="0"/>
          <w:marBottom w:val="0"/>
          <w:divBdr>
            <w:top w:val="none" w:sz="0" w:space="0" w:color="auto"/>
            <w:left w:val="none" w:sz="0" w:space="0" w:color="auto"/>
            <w:bottom w:val="none" w:sz="0" w:space="0" w:color="auto"/>
            <w:right w:val="none" w:sz="0" w:space="0" w:color="auto"/>
          </w:divBdr>
        </w:div>
        <w:div w:id="1297763421">
          <w:marLeft w:val="0"/>
          <w:marRight w:val="0"/>
          <w:marTop w:val="0"/>
          <w:marBottom w:val="0"/>
          <w:divBdr>
            <w:top w:val="none" w:sz="0" w:space="0" w:color="auto"/>
            <w:left w:val="none" w:sz="0" w:space="0" w:color="auto"/>
            <w:bottom w:val="none" w:sz="0" w:space="0" w:color="auto"/>
            <w:right w:val="none" w:sz="0" w:space="0" w:color="auto"/>
          </w:divBdr>
        </w:div>
        <w:div w:id="1338532448">
          <w:marLeft w:val="0"/>
          <w:marRight w:val="0"/>
          <w:marTop w:val="0"/>
          <w:marBottom w:val="0"/>
          <w:divBdr>
            <w:top w:val="none" w:sz="0" w:space="0" w:color="auto"/>
            <w:left w:val="none" w:sz="0" w:space="0" w:color="auto"/>
            <w:bottom w:val="none" w:sz="0" w:space="0" w:color="auto"/>
            <w:right w:val="none" w:sz="0" w:space="0" w:color="auto"/>
          </w:divBdr>
        </w:div>
        <w:div w:id="1422601232">
          <w:marLeft w:val="0"/>
          <w:marRight w:val="0"/>
          <w:marTop w:val="0"/>
          <w:marBottom w:val="0"/>
          <w:divBdr>
            <w:top w:val="none" w:sz="0" w:space="0" w:color="auto"/>
            <w:left w:val="none" w:sz="0" w:space="0" w:color="auto"/>
            <w:bottom w:val="none" w:sz="0" w:space="0" w:color="auto"/>
            <w:right w:val="none" w:sz="0" w:space="0" w:color="auto"/>
          </w:divBdr>
        </w:div>
        <w:div w:id="1441804697">
          <w:marLeft w:val="-75"/>
          <w:marRight w:val="0"/>
          <w:marTop w:val="30"/>
          <w:marBottom w:val="30"/>
          <w:divBdr>
            <w:top w:val="none" w:sz="0" w:space="0" w:color="auto"/>
            <w:left w:val="none" w:sz="0" w:space="0" w:color="auto"/>
            <w:bottom w:val="none" w:sz="0" w:space="0" w:color="auto"/>
            <w:right w:val="none" w:sz="0" w:space="0" w:color="auto"/>
          </w:divBdr>
          <w:divsChild>
            <w:div w:id="27537117">
              <w:marLeft w:val="0"/>
              <w:marRight w:val="0"/>
              <w:marTop w:val="0"/>
              <w:marBottom w:val="0"/>
              <w:divBdr>
                <w:top w:val="none" w:sz="0" w:space="0" w:color="auto"/>
                <w:left w:val="none" w:sz="0" w:space="0" w:color="auto"/>
                <w:bottom w:val="none" w:sz="0" w:space="0" w:color="auto"/>
                <w:right w:val="none" w:sz="0" w:space="0" w:color="auto"/>
              </w:divBdr>
              <w:divsChild>
                <w:div w:id="23944288">
                  <w:marLeft w:val="0"/>
                  <w:marRight w:val="0"/>
                  <w:marTop w:val="0"/>
                  <w:marBottom w:val="0"/>
                  <w:divBdr>
                    <w:top w:val="none" w:sz="0" w:space="0" w:color="auto"/>
                    <w:left w:val="none" w:sz="0" w:space="0" w:color="auto"/>
                    <w:bottom w:val="none" w:sz="0" w:space="0" w:color="auto"/>
                    <w:right w:val="none" w:sz="0" w:space="0" w:color="auto"/>
                  </w:divBdr>
                </w:div>
                <w:div w:id="1659068685">
                  <w:marLeft w:val="0"/>
                  <w:marRight w:val="0"/>
                  <w:marTop w:val="0"/>
                  <w:marBottom w:val="0"/>
                  <w:divBdr>
                    <w:top w:val="none" w:sz="0" w:space="0" w:color="auto"/>
                    <w:left w:val="none" w:sz="0" w:space="0" w:color="auto"/>
                    <w:bottom w:val="none" w:sz="0" w:space="0" w:color="auto"/>
                    <w:right w:val="none" w:sz="0" w:space="0" w:color="auto"/>
                  </w:divBdr>
                </w:div>
                <w:div w:id="1666326511">
                  <w:marLeft w:val="0"/>
                  <w:marRight w:val="0"/>
                  <w:marTop w:val="0"/>
                  <w:marBottom w:val="0"/>
                  <w:divBdr>
                    <w:top w:val="none" w:sz="0" w:space="0" w:color="auto"/>
                    <w:left w:val="none" w:sz="0" w:space="0" w:color="auto"/>
                    <w:bottom w:val="none" w:sz="0" w:space="0" w:color="auto"/>
                    <w:right w:val="none" w:sz="0" w:space="0" w:color="auto"/>
                  </w:divBdr>
                </w:div>
                <w:div w:id="2020161914">
                  <w:marLeft w:val="0"/>
                  <w:marRight w:val="0"/>
                  <w:marTop w:val="0"/>
                  <w:marBottom w:val="0"/>
                  <w:divBdr>
                    <w:top w:val="none" w:sz="0" w:space="0" w:color="auto"/>
                    <w:left w:val="none" w:sz="0" w:space="0" w:color="auto"/>
                    <w:bottom w:val="none" w:sz="0" w:space="0" w:color="auto"/>
                    <w:right w:val="none" w:sz="0" w:space="0" w:color="auto"/>
                  </w:divBdr>
                </w:div>
                <w:div w:id="2028871853">
                  <w:marLeft w:val="0"/>
                  <w:marRight w:val="0"/>
                  <w:marTop w:val="0"/>
                  <w:marBottom w:val="0"/>
                  <w:divBdr>
                    <w:top w:val="none" w:sz="0" w:space="0" w:color="auto"/>
                    <w:left w:val="none" w:sz="0" w:space="0" w:color="auto"/>
                    <w:bottom w:val="none" w:sz="0" w:space="0" w:color="auto"/>
                    <w:right w:val="none" w:sz="0" w:space="0" w:color="auto"/>
                  </w:divBdr>
                </w:div>
                <w:div w:id="2108651024">
                  <w:marLeft w:val="0"/>
                  <w:marRight w:val="0"/>
                  <w:marTop w:val="0"/>
                  <w:marBottom w:val="0"/>
                  <w:divBdr>
                    <w:top w:val="none" w:sz="0" w:space="0" w:color="auto"/>
                    <w:left w:val="none" w:sz="0" w:space="0" w:color="auto"/>
                    <w:bottom w:val="none" w:sz="0" w:space="0" w:color="auto"/>
                    <w:right w:val="none" w:sz="0" w:space="0" w:color="auto"/>
                  </w:divBdr>
                </w:div>
              </w:divsChild>
            </w:div>
            <w:div w:id="1076241678">
              <w:marLeft w:val="0"/>
              <w:marRight w:val="0"/>
              <w:marTop w:val="0"/>
              <w:marBottom w:val="0"/>
              <w:divBdr>
                <w:top w:val="none" w:sz="0" w:space="0" w:color="auto"/>
                <w:left w:val="none" w:sz="0" w:space="0" w:color="auto"/>
                <w:bottom w:val="none" w:sz="0" w:space="0" w:color="auto"/>
                <w:right w:val="none" w:sz="0" w:space="0" w:color="auto"/>
              </w:divBdr>
              <w:divsChild>
                <w:div w:id="743526844">
                  <w:marLeft w:val="0"/>
                  <w:marRight w:val="0"/>
                  <w:marTop w:val="0"/>
                  <w:marBottom w:val="0"/>
                  <w:divBdr>
                    <w:top w:val="none" w:sz="0" w:space="0" w:color="auto"/>
                    <w:left w:val="none" w:sz="0" w:space="0" w:color="auto"/>
                    <w:bottom w:val="none" w:sz="0" w:space="0" w:color="auto"/>
                    <w:right w:val="none" w:sz="0" w:space="0" w:color="auto"/>
                  </w:divBdr>
                </w:div>
              </w:divsChild>
            </w:div>
            <w:div w:id="1187714775">
              <w:marLeft w:val="0"/>
              <w:marRight w:val="0"/>
              <w:marTop w:val="0"/>
              <w:marBottom w:val="0"/>
              <w:divBdr>
                <w:top w:val="none" w:sz="0" w:space="0" w:color="auto"/>
                <w:left w:val="none" w:sz="0" w:space="0" w:color="auto"/>
                <w:bottom w:val="none" w:sz="0" w:space="0" w:color="auto"/>
                <w:right w:val="none" w:sz="0" w:space="0" w:color="auto"/>
              </w:divBdr>
              <w:divsChild>
                <w:div w:id="363138322">
                  <w:marLeft w:val="0"/>
                  <w:marRight w:val="0"/>
                  <w:marTop w:val="0"/>
                  <w:marBottom w:val="0"/>
                  <w:divBdr>
                    <w:top w:val="none" w:sz="0" w:space="0" w:color="auto"/>
                    <w:left w:val="none" w:sz="0" w:space="0" w:color="auto"/>
                    <w:bottom w:val="none" w:sz="0" w:space="0" w:color="auto"/>
                    <w:right w:val="none" w:sz="0" w:space="0" w:color="auto"/>
                  </w:divBdr>
                </w:div>
                <w:div w:id="627786478">
                  <w:marLeft w:val="0"/>
                  <w:marRight w:val="0"/>
                  <w:marTop w:val="0"/>
                  <w:marBottom w:val="0"/>
                  <w:divBdr>
                    <w:top w:val="none" w:sz="0" w:space="0" w:color="auto"/>
                    <w:left w:val="none" w:sz="0" w:space="0" w:color="auto"/>
                    <w:bottom w:val="none" w:sz="0" w:space="0" w:color="auto"/>
                    <w:right w:val="none" w:sz="0" w:space="0" w:color="auto"/>
                  </w:divBdr>
                </w:div>
                <w:div w:id="1209220048">
                  <w:marLeft w:val="0"/>
                  <w:marRight w:val="0"/>
                  <w:marTop w:val="0"/>
                  <w:marBottom w:val="0"/>
                  <w:divBdr>
                    <w:top w:val="none" w:sz="0" w:space="0" w:color="auto"/>
                    <w:left w:val="none" w:sz="0" w:space="0" w:color="auto"/>
                    <w:bottom w:val="none" w:sz="0" w:space="0" w:color="auto"/>
                    <w:right w:val="none" w:sz="0" w:space="0" w:color="auto"/>
                  </w:divBdr>
                </w:div>
                <w:div w:id="1608731057">
                  <w:marLeft w:val="0"/>
                  <w:marRight w:val="0"/>
                  <w:marTop w:val="0"/>
                  <w:marBottom w:val="0"/>
                  <w:divBdr>
                    <w:top w:val="none" w:sz="0" w:space="0" w:color="auto"/>
                    <w:left w:val="none" w:sz="0" w:space="0" w:color="auto"/>
                    <w:bottom w:val="none" w:sz="0" w:space="0" w:color="auto"/>
                    <w:right w:val="none" w:sz="0" w:space="0" w:color="auto"/>
                  </w:divBdr>
                </w:div>
                <w:div w:id="2053796971">
                  <w:marLeft w:val="0"/>
                  <w:marRight w:val="0"/>
                  <w:marTop w:val="0"/>
                  <w:marBottom w:val="0"/>
                  <w:divBdr>
                    <w:top w:val="none" w:sz="0" w:space="0" w:color="auto"/>
                    <w:left w:val="none" w:sz="0" w:space="0" w:color="auto"/>
                    <w:bottom w:val="none" w:sz="0" w:space="0" w:color="auto"/>
                    <w:right w:val="none" w:sz="0" w:space="0" w:color="auto"/>
                  </w:divBdr>
                </w:div>
              </w:divsChild>
            </w:div>
            <w:div w:id="1872451681">
              <w:marLeft w:val="0"/>
              <w:marRight w:val="0"/>
              <w:marTop w:val="0"/>
              <w:marBottom w:val="0"/>
              <w:divBdr>
                <w:top w:val="none" w:sz="0" w:space="0" w:color="auto"/>
                <w:left w:val="none" w:sz="0" w:space="0" w:color="auto"/>
                <w:bottom w:val="none" w:sz="0" w:space="0" w:color="auto"/>
                <w:right w:val="none" w:sz="0" w:space="0" w:color="auto"/>
              </w:divBdr>
              <w:divsChild>
                <w:div w:id="905452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93141">
          <w:marLeft w:val="0"/>
          <w:marRight w:val="0"/>
          <w:marTop w:val="0"/>
          <w:marBottom w:val="0"/>
          <w:divBdr>
            <w:top w:val="none" w:sz="0" w:space="0" w:color="auto"/>
            <w:left w:val="none" w:sz="0" w:space="0" w:color="auto"/>
            <w:bottom w:val="none" w:sz="0" w:space="0" w:color="auto"/>
            <w:right w:val="none" w:sz="0" w:space="0" w:color="auto"/>
          </w:divBdr>
        </w:div>
        <w:div w:id="1643004320">
          <w:marLeft w:val="0"/>
          <w:marRight w:val="0"/>
          <w:marTop w:val="0"/>
          <w:marBottom w:val="0"/>
          <w:divBdr>
            <w:top w:val="none" w:sz="0" w:space="0" w:color="auto"/>
            <w:left w:val="none" w:sz="0" w:space="0" w:color="auto"/>
            <w:bottom w:val="none" w:sz="0" w:space="0" w:color="auto"/>
            <w:right w:val="none" w:sz="0" w:space="0" w:color="auto"/>
          </w:divBdr>
        </w:div>
        <w:div w:id="2006787912">
          <w:marLeft w:val="0"/>
          <w:marRight w:val="0"/>
          <w:marTop w:val="0"/>
          <w:marBottom w:val="0"/>
          <w:divBdr>
            <w:top w:val="none" w:sz="0" w:space="0" w:color="auto"/>
            <w:left w:val="none" w:sz="0" w:space="0" w:color="auto"/>
            <w:bottom w:val="none" w:sz="0" w:space="0" w:color="auto"/>
            <w:right w:val="none" w:sz="0" w:space="0" w:color="auto"/>
          </w:divBdr>
        </w:div>
      </w:divsChild>
    </w:div>
    <w:div w:id="360251511">
      <w:bodyDiv w:val="1"/>
      <w:marLeft w:val="0"/>
      <w:marRight w:val="0"/>
      <w:marTop w:val="0"/>
      <w:marBottom w:val="0"/>
      <w:divBdr>
        <w:top w:val="none" w:sz="0" w:space="0" w:color="auto"/>
        <w:left w:val="none" w:sz="0" w:space="0" w:color="auto"/>
        <w:bottom w:val="none" w:sz="0" w:space="0" w:color="auto"/>
        <w:right w:val="none" w:sz="0" w:space="0" w:color="auto"/>
      </w:divBdr>
      <w:divsChild>
        <w:div w:id="785584990">
          <w:marLeft w:val="0"/>
          <w:marRight w:val="0"/>
          <w:marTop w:val="0"/>
          <w:marBottom w:val="0"/>
          <w:divBdr>
            <w:top w:val="none" w:sz="0" w:space="0" w:color="auto"/>
            <w:left w:val="none" w:sz="0" w:space="0" w:color="auto"/>
            <w:bottom w:val="none" w:sz="0" w:space="0" w:color="auto"/>
            <w:right w:val="none" w:sz="0" w:space="0" w:color="auto"/>
          </w:divBdr>
        </w:div>
        <w:div w:id="1117748479">
          <w:marLeft w:val="0"/>
          <w:marRight w:val="0"/>
          <w:marTop w:val="0"/>
          <w:marBottom w:val="0"/>
          <w:divBdr>
            <w:top w:val="none" w:sz="0" w:space="0" w:color="auto"/>
            <w:left w:val="none" w:sz="0" w:space="0" w:color="auto"/>
            <w:bottom w:val="none" w:sz="0" w:space="0" w:color="auto"/>
            <w:right w:val="none" w:sz="0" w:space="0" w:color="auto"/>
          </w:divBdr>
        </w:div>
        <w:div w:id="1662851976">
          <w:marLeft w:val="0"/>
          <w:marRight w:val="0"/>
          <w:marTop w:val="0"/>
          <w:marBottom w:val="0"/>
          <w:divBdr>
            <w:top w:val="none" w:sz="0" w:space="0" w:color="auto"/>
            <w:left w:val="none" w:sz="0" w:space="0" w:color="auto"/>
            <w:bottom w:val="none" w:sz="0" w:space="0" w:color="auto"/>
            <w:right w:val="none" w:sz="0" w:space="0" w:color="auto"/>
          </w:divBdr>
        </w:div>
      </w:divsChild>
    </w:div>
    <w:div w:id="395058416">
      <w:bodyDiv w:val="1"/>
      <w:marLeft w:val="0"/>
      <w:marRight w:val="0"/>
      <w:marTop w:val="0"/>
      <w:marBottom w:val="0"/>
      <w:divBdr>
        <w:top w:val="none" w:sz="0" w:space="0" w:color="auto"/>
        <w:left w:val="none" w:sz="0" w:space="0" w:color="auto"/>
        <w:bottom w:val="none" w:sz="0" w:space="0" w:color="auto"/>
        <w:right w:val="none" w:sz="0" w:space="0" w:color="auto"/>
      </w:divBdr>
    </w:div>
    <w:div w:id="452483417">
      <w:bodyDiv w:val="1"/>
      <w:marLeft w:val="0"/>
      <w:marRight w:val="0"/>
      <w:marTop w:val="0"/>
      <w:marBottom w:val="0"/>
      <w:divBdr>
        <w:top w:val="none" w:sz="0" w:space="0" w:color="auto"/>
        <w:left w:val="none" w:sz="0" w:space="0" w:color="auto"/>
        <w:bottom w:val="none" w:sz="0" w:space="0" w:color="auto"/>
        <w:right w:val="none" w:sz="0" w:space="0" w:color="auto"/>
      </w:divBdr>
      <w:divsChild>
        <w:div w:id="397559325">
          <w:marLeft w:val="0"/>
          <w:marRight w:val="0"/>
          <w:marTop w:val="0"/>
          <w:marBottom w:val="0"/>
          <w:divBdr>
            <w:top w:val="none" w:sz="0" w:space="0" w:color="auto"/>
            <w:left w:val="none" w:sz="0" w:space="0" w:color="auto"/>
            <w:bottom w:val="none" w:sz="0" w:space="0" w:color="auto"/>
            <w:right w:val="none" w:sz="0" w:space="0" w:color="auto"/>
          </w:divBdr>
        </w:div>
        <w:div w:id="502208596">
          <w:marLeft w:val="0"/>
          <w:marRight w:val="0"/>
          <w:marTop w:val="0"/>
          <w:marBottom w:val="0"/>
          <w:divBdr>
            <w:top w:val="none" w:sz="0" w:space="0" w:color="auto"/>
            <w:left w:val="none" w:sz="0" w:space="0" w:color="auto"/>
            <w:bottom w:val="none" w:sz="0" w:space="0" w:color="auto"/>
            <w:right w:val="none" w:sz="0" w:space="0" w:color="auto"/>
          </w:divBdr>
        </w:div>
        <w:div w:id="515967679">
          <w:marLeft w:val="0"/>
          <w:marRight w:val="0"/>
          <w:marTop w:val="0"/>
          <w:marBottom w:val="0"/>
          <w:divBdr>
            <w:top w:val="none" w:sz="0" w:space="0" w:color="auto"/>
            <w:left w:val="none" w:sz="0" w:space="0" w:color="auto"/>
            <w:bottom w:val="none" w:sz="0" w:space="0" w:color="auto"/>
            <w:right w:val="none" w:sz="0" w:space="0" w:color="auto"/>
          </w:divBdr>
        </w:div>
        <w:div w:id="617613686">
          <w:marLeft w:val="0"/>
          <w:marRight w:val="0"/>
          <w:marTop w:val="0"/>
          <w:marBottom w:val="0"/>
          <w:divBdr>
            <w:top w:val="none" w:sz="0" w:space="0" w:color="auto"/>
            <w:left w:val="none" w:sz="0" w:space="0" w:color="auto"/>
            <w:bottom w:val="none" w:sz="0" w:space="0" w:color="auto"/>
            <w:right w:val="none" w:sz="0" w:space="0" w:color="auto"/>
          </w:divBdr>
        </w:div>
        <w:div w:id="627977525">
          <w:marLeft w:val="0"/>
          <w:marRight w:val="0"/>
          <w:marTop w:val="0"/>
          <w:marBottom w:val="0"/>
          <w:divBdr>
            <w:top w:val="none" w:sz="0" w:space="0" w:color="auto"/>
            <w:left w:val="none" w:sz="0" w:space="0" w:color="auto"/>
            <w:bottom w:val="none" w:sz="0" w:space="0" w:color="auto"/>
            <w:right w:val="none" w:sz="0" w:space="0" w:color="auto"/>
          </w:divBdr>
        </w:div>
        <w:div w:id="887450274">
          <w:marLeft w:val="0"/>
          <w:marRight w:val="0"/>
          <w:marTop w:val="0"/>
          <w:marBottom w:val="0"/>
          <w:divBdr>
            <w:top w:val="none" w:sz="0" w:space="0" w:color="auto"/>
            <w:left w:val="none" w:sz="0" w:space="0" w:color="auto"/>
            <w:bottom w:val="none" w:sz="0" w:space="0" w:color="auto"/>
            <w:right w:val="none" w:sz="0" w:space="0" w:color="auto"/>
          </w:divBdr>
        </w:div>
        <w:div w:id="1186867025">
          <w:marLeft w:val="0"/>
          <w:marRight w:val="0"/>
          <w:marTop w:val="0"/>
          <w:marBottom w:val="0"/>
          <w:divBdr>
            <w:top w:val="none" w:sz="0" w:space="0" w:color="auto"/>
            <w:left w:val="none" w:sz="0" w:space="0" w:color="auto"/>
            <w:bottom w:val="none" w:sz="0" w:space="0" w:color="auto"/>
            <w:right w:val="none" w:sz="0" w:space="0" w:color="auto"/>
          </w:divBdr>
        </w:div>
        <w:div w:id="1200704174">
          <w:marLeft w:val="0"/>
          <w:marRight w:val="0"/>
          <w:marTop w:val="0"/>
          <w:marBottom w:val="0"/>
          <w:divBdr>
            <w:top w:val="none" w:sz="0" w:space="0" w:color="auto"/>
            <w:left w:val="none" w:sz="0" w:space="0" w:color="auto"/>
            <w:bottom w:val="none" w:sz="0" w:space="0" w:color="auto"/>
            <w:right w:val="none" w:sz="0" w:space="0" w:color="auto"/>
          </w:divBdr>
        </w:div>
        <w:div w:id="1206066518">
          <w:marLeft w:val="0"/>
          <w:marRight w:val="0"/>
          <w:marTop w:val="0"/>
          <w:marBottom w:val="0"/>
          <w:divBdr>
            <w:top w:val="none" w:sz="0" w:space="0" w:color="auto"/>
            <w:left w:val="none" w:sz="0" w:space="0" w:color="auto"/>
            <w:bottom w:val="none" w:sz="0" w:space="0" w:color="auto"/>
            <w:right w:val="none" w:sz="0" w:space="0" w:color="auto"/>
          </w:divBdr>
        </w:div>
        <w:div w:id="1352954622">
          <w:marLeft w:val="0"/>
          <w:marRight w:val="0"/>
          <w:marTop w:val="0"/>
          <w:marBottom w:val="0"/>
          <w:divBdr>
            <w:top w:val="none" w:sz="0" w:space="0" w:color="auto"/>
            <w:left w:val="none" w:sz="0" w:space="0" w:color="auto"/>
            <w:bottom w:val="none" w:sz="0" w:space="0" w:color="auto"/>
            <w:right w:val="none" w:sz="0" w:space="0" w:color="auto"/>
          </w:divBdr>
        </w:div>
        <w:div w:id="1406880534">
          <w:marLeft w:val="0"/>
          <w:marRight w:val="0"/>
          <w:marTop w:val="0"/>
          <w:marBottom w:val="0"/>
          <w:divBdr>
            <w:top w:val="none" w:sz="0" w:space="0" w:color="auto"/>
            <w:left w:val="none" w:sz="0" w:space="0" w:color="auto"/>
            <w:bottom w:val="none" w:sz="0" w:space="0" w:color="auto"/>
            <w:right w:val="none" w:sz="0" w:space="0" w:color="auto"/>
          </w:divBdr>
        </w:div>
        <w:div w:id="1580560631">
          <w:marLeft w:val="0"/>
          <w:marRight w:val="0"/>
          <w:marTop w:val="0"/>
          <w:marBottom w:val="0"/>
          <w:divBdr>
            <w:top w:val="none" w:sz="0" w:space="0" w:color="auto"/>
            <w:left w:val="none" w:sz="0" w:space="0" w:color="auto"/>
            <w:bottom w:val="none" w:sz="0" w:space="0" w:color="auto"/>
            <w:right w:val="none" w:sz="0" w:space="0" w:color="auto"/>
          </w:divBdr>
        </w:div>
        <w:div w:id="1607418820">
          <w:marLeft w:val="0"/>
          <w:marRight w:val="0"/>
          <w:marTop w:val="0"/>
          <w:marBottom w:val="0"/>
          <w:divBdr>
            <w:top w:val="none" w:sz="0" w:space="0" w:color="auto"/>
            <w:left w:val="none" w:sz="0" w:space="0" w:color="auto"/>
            <w:bottom w:val="none" w:sz="0" w:space="0" w:color="auto"/>
            <w:right w:val="none" w:sz="0" w:space="0" w:color="auto"/>
          </w:divBdr>
        </w:div>
        <w:div w:id="1829664203">
          <w:marLeft w:val="0"/>
          <w:marRight w:val="0"/>
          <w:marTop w:val="0"/>
          <w:marBottom w:val="0"/>
          <w:divBdr>
            <w:top w:val="none" w:sz="0" w:space="0" w:color="auto"/>
            <w:left w:val="none" w:sz="0" w:space="0" w:color="auto"/>
            <w:bottom w:val="none" w:sz="0" w:space="0" w:color="auto"/>
            <w:right w:val="none" w:sz="0" w:space="0" w:color="auto"/>
          </w:divBdr>
        </w:div>
        <w:div w:id="1943494667">
          <w:marLeft w:val="0"/>
          <w:marRight w:val="0"/>
          <w:marTop w:val="0"/>
          <w:marBottom w:val="0"/>
          <w:divBdr>
            <w:top w:val="none" w:sz="0" w:space="0" w:color="auto"/>
            <w:left w:val="none" w:sz="0" w:space="0" w:color="auto"/>
            <w:bottom w:val="none" w:sz="0" w:space="0" w:color="auto"/>
            <w:right w:val="none" w:sz="0" w:space="0" w:color="auto"/>
          </w:divBdr>
        </w:div>
        <w:div w:id="2010868791">
          <w:marLeft w:val="0"/>
          <w:marRight w:val="0"/>
          <w:marTop w:val="0"/>
          <w:marBottom w:val="0"/>
          <w:divBdr>
            <w:top w:val="none" w:sz="0" w:space="0" w:color="auto"/>
            <w:left w:val="none" w:sz="0" w:space="0" w:color="auto"/>
            <w:bottom w:val="none" w:sz="0" w:space="0" w:color="auto"/>
            <w:right w:val="none" w:sz="0" w:space="0" w:color="auto"/>
          </w:divBdr>
        </w:div>
      </w:divsChild>
    </w:div>
    <w:div w:id="470555959">
      <w:bodyDiv w:val="1"/>
      <w:marLeft w:val="0"/>
      <w:marRight w:val="0"/>
      <w:marTop w:val="0"/>
      <w:marBottom w:val="0"/>
      <w:divBdr>
        <w:top w:val="none" w:sz="0" w:space="0" w:color="auto"/>
        <w:left w:val="none" w:sz="0" w:space="0" w:color="auto"/>
        <w:bottom w:val="none" w:sz="0" w:space="0" w:color="auto"/>
        <w:right w:val="none" w:sz="0" w:space="0" w:color="auto"/>
      </w:divBdr>
      <w:divsChild>
        <w:div w:id="393283243">
          <w:marLeft w:val="0"/>
          <w:marRight w:val="0"/>
          <w:marTop w:val="0"/>
          <w:marBottom w:val="0"/>
          <w:divBdr>
            <w:top w:val="none" w:sz="0" w:space="0" w:color="auto"/>
            <w:left w:val="none" w:sz="0" w:space="0" w:color="auto"/>
            <w:bottom w:val="none" w:sz="0" w:space="0" w:color="auto"/>
            <w:right w:val="none" w:sz="0" w:space="0" w:color="auto"/>
          </w:divBdr>
        </w:div>
        <w:div w:id="1312098212">
          <w:marLeft w:val="0"/>
          <w:marRight w:val="0"/>
          <w:marTop w:val="0"/>
          <w:marBottom w:val="0"/>
          <w:divBdr>
            <w:top w:val="none" w:sz="0" w:space="0" w:color="auto"/>
            <w:left w:val="none" w:sz="0" w:space="0" w:color="auto"/>
            <w:bottom w:val="none" w:sz="0" w:space="0" w:color="auto"/>
            <w:right w:val="none" w:sz="0" w:space="0" w:color="auto"/>
          </w:divBdr>
        </w:div>
        <w:div w:id="1469782542">
          <w:marLeft w:val="0"/>
          <w:marRight w:val="0"/>
          <w:marTop w:val="0"/>
          <w:marBottom w:val="0"/>
          <w:divBdr>
            <w:top w:val="none" w:sz="0" w:space="0" w:color="auto"/>
            <w:left w:val="none" w:sz="0" w:space="0" w:color="auto"/>
            <w:bottom w:val="none" w:sz="0" w:space="0" w:color="auto"/>
            <w:right w:val="none" w:sz="0" w:space="0" w:color="auto"/>
          </w:divBdr>
        </w:div>
      </w:divsChild>
    </w:div>
    <w:div w:id="496072953">
      <w:bodyDiv w:val="1"/>
      <w:marLeft w:val="0"/>
      <w:marRight w:val="0"/>
      <w:marTop w:val="0"/>
      <w:marBottom w:val="0"/>
      <w:divBdr>
        <w:top w:val="none" w:sz="0" w:space="0" w:color="auto"/>
        <w:left w:val="none" w:sz="0" w:space="0" w:color="auto"/>
        <w:bottom w:val="none" w:sz="0" w:space="0" w:color="auto"/>
        <w:right w:val="none" w:sz="0" w:space="0" w:color="auto"/>
      </w:divBdr>
      <w:divsChild>
        <w:div w:id="379600605">
          <w:marLeft w:val="0"/>
          <w:marRight w:val="0"/>
          <w:marTop w:val="0"/>
          <w:marBottom w:val="0"/>
          <w:divBdr>
            <w:top w:val="none" w:sz="0" w:space="0" w:color="auto"/>
            <w:left w:val="none" w:sz="0" w:space="0" w:color="auto"/>
            <w:bottom w:val="none" w:sz="0" w:space="0" w:color="auto"/>
            <w:right w:val="none" w:sz="0" w:space="0" w:color="auto"/>
          </w:divBdr>
        </w:div>
        <w:div w:id="663701445">
          <w:marLeft w:val="0"/>
          <w:marRight w:val="0"/>
          <w:marTop w:val="0"/>
          <w:marBottom w:val="0"/>
          <w:divBdr>
            <w:top w:val="none" w:sz="0" w:space="0" w:color="auto"/>
            <w:left w:val="none" w:sz="0" w:space="0" w:color="auto"/>
            <w:bottom w:val="none" w:sz="0" w:space="0" w:color="auto"/>
            <w:right w:val="none" w:sz="0" w:space="0" w:color="auto"/>
          </w:divBdr>
        </w:div>
        <w:div w:id="744228467">
          <w:marLeft w:val="0"/>
          <w:marRight w:val="0"/>
          <w:marTop w:val="0"/>
          <w:marBottom w:val="0"/>
          <w:divBdr>
            <w:top w:val="none" w:sz="0" w:space="0" w:color="auto"/>
            <w:left w:val="none" w:sz="0" w:space="0" w:color="auto"/>
            <w:bottom w:val="none" w:sz="0" w:space="0" w:color="auto"/>
            <w:right w:val="none" w:sz="0" w:space="0" w:color="auto"/>
          </w:divBdr>
        </w:div>
        <w:div w:id="1004240070">
          <w:marLeft w:val="0"/>
          <w:marRight w:val="0"/>
          <w:marTop w:val="0"/>
          <w:marBottom w:val="0"/>
          <w:divBdr>
            <w:top w:val="none" w:sz="0" w:space="0" w:color="auto"/>
            <w:left w:val="none" w:sz="0" w:space="0" w:color="auto"/>
            <w:bottom w:val="none" w:sz="0" w:space="0" w:color="auto"/>
            <w:right w:val="none" w:sz="0" w:space="0" w:color="auto"/>
          </w:divBdr>
        </w:div>
        <w:div w:id="1295864648">
          <w:marLeft w:val="0"/>
          <w:marRight w:val="0"/>
          <w:marTop w:val="0"/>
          <w:marBottom w:val="0"/>
          <w:divBdr>
            <w:top w:val="none" w:sz="0" w:space="0" w:color="auto"/>
            <w:left w:val="none" w:sz="0" w:space="0" w:color="auto"/>
            <w:bottom w:val="none" w:sz="0" w:space="0" w:color="auto"/>
            <w:right w:val="none" w:sz="0" w:space="0" w:color="auto"/>
          </w:divBdr>
        </w:div>
        <w:div w:id="1295984641">
          <w:marLeft w:val="0"/>
          <w:marRight w:val="0"/>
          <w:marTop w:val="0"/>
          <w:marBottom w:val="0"/>
          <w:divBdr>
            <w:top w:val="none" w:sz="0" w:space="0" w:color="auto"/>
            <w:left w:val="none" w:sz="0" w:space="0" w:color="auto"/>
            <w:bottom w:val="none" w:sz="0" w:space="0" w:color="auto"/>
            <w:right w:val="none" w:sz="0" w:space="0" w:color="auto"/>
          </w:divBdr>
        </w:div>
        <w:div w:id="1317798853">
          <w:marLeft w:val="0"/>
          <w:marRight w:val="0"/>
          <w:marTop w:val="0"/>
          <w:marBottom w:val="0"/>
          <w:divBdr>
            <w:top w:val="none" w:sz="0" w:space="0" w:color="auto"/>
            <w:left w:val="none" w:sz="0" w:space="0" w:color="auto"/>
            <w:bottom w:val="none" w:sz="0" w:space="0" w:color="auto"/>
            <w:right w:val="none" w:sz="0" w:space="0" w:color="auto"/>
          </w:divBdr>
        </w:div>
        <w:div w:id="1575435245">
          <w:marLeft w:val="0"/>
          <w:marRight w:val="0"/>
          <w:marTop w:val="0"/>
          <w:marBottom w:val="0"/>
          <w:divBdr>
            <w:top w:val="none" w:sz="0" w:space="0" w:color="auto"/>
            <w:left w:val="none" w:sz="0" w:space="0" w:color="auto"/>
            <w:bottom w:val="none" w:sz="0" w:space="0" w:color="auto"/>
            <w:right w:val="none" w:sz="0" w:space="0" w:color="auto"/>
          </w:divBdr>
        </w:div>
        <w:div w:id="1642229603">
          <w:marLeft w:val="0"/>
          <w:marRight w:val="0"/>
          <w:marTop w:val="0"/>
          <w:marBottom w:val="0"/>
          <w:divBdr>
            <w:top w:val="none" w:sz="0" w:space="0" w:color="auto"/>
            <w:left w:val="none" w:sz="0" w:space="0" w:color="auto"/>
            <w:bottom w:val="none" w:sz="0" w:space="0" w:color="auto"/>
            <w:right w:val="none" w:sz="0" w:space="0" w:color="auto"/>
          </w:divBdr>
        </w:div>
        <w:div w:id="1647853932">
          <w:marLeft w:val="0"/>
          <w:marRight w:val="0"/>
          <w:marTop w:val="0"/>
          <w:marBottom w:val="0"/>
          <w:divBdr>
            <w:top w:val="none" w:sz="0" w:space="0" w:color="auto"/>
            <w:left w:val="none" w:sz="0" w:space="0" w:color="auto"/>
            <w:bottom w:val="none" w:sz="0" w:space="0" w:color="auto"/>
            <w:right w:val="none" w:sz="0" w:space="0" w:color="auto"/>
          </w:divBdr>
        </w:div>
        <w:div w:id="1711686425">
          <w:marLeft w:val="0"/>
          <w:marRight w:val="0"/>
          <w:marTop w:val="0"/>
          <w:marBottom w:val="0"/>
          <w:divBdr>
            <w:top w:val="none" w:sz="0" w:space="0" w:color="auto"/>
            <w:left w:val="none" w:sz="0" w:space="0" w:color="auto"/>
            <w:bottom w:val="none" w:sz="0" w:space="0" w:color="auto"/>
            <w:right w:val="none" w:sz="0" w:space="0" w:color="auto"/>
          </w:divBdr>
        </w:div>
      </w:divsChild>
    </w:div>
    <w:div w:id="509951529">
      <w:bodyDiv w:val="1"/>
      <w:marLeft w:val="0"/>
      <w:marRight w:val="0"/>
      <w:marTop w:val="0"/>
      <w:marBottom w:val="0"/>
      <w:divBdr>
        <w:top w:val="none" w:sz="0" w:space="0" w:color="auto"/>
        <w:left w:val="none" w:sz="0" w:space="0" w:color="auto"/>
        <w:bottom w:val="none" w:sz="0" w:space="0" w:color="auto"/>
        <w:right w:val="none" w:sz="0" w:space="0" w:color="auto"/>
      </w:divBdr>
    </w:div>
    <w:div w:id="529102451">
      <w:bodyDiv w:val="1"/>
      <w:marLeft w:val="0"/>
      <w:marRight w:val="0"/>
      <w:marTop w:val="0"/>
      <w:marBottom w:val="0"/>
      <w:divBdr>
        <w:top w:val="none" w:sz="0" w:space="0" w:color="auto"/>
        <w:left w:val="none" w:sz="0" w:space="0" w:color="auto"/>
        <w:bottom w:val="none" w:sz="0" w:space="0" w:color="auto"/>
        <w:right w:val="none" w:sz="0" w:space="0" w:color="auto"/>
      </w:divBdr>
      <w:divsChild>
        <w:div w:id="70273000">
          <w:marLeft w:val="0"/>
          <w:marRight w:val="0"/>
          <w:marTop w:val="0"/>
          <w:marBottom w:val="0"/>
          <w:divBdr>
            <w:top w:val="none" w:sz="0" w:space="0" w:color="auto"/>
            <w:left w:val="none" w:sz="0" w:space="0" w:color="auto"/>
            <w:bottom w:val="none" w:sz="0" w:space="0" w:color="auto"/>
            <w:right w:val="none" w:sz="0" w:space="0" w:color="auto"/>
          </w:divBdr>
        </w:div>
        <w:div w:id="1764300972">
          <w:marLeft w:val="0"/>
          <w:marRight w:val="0"/>
          <w:marTop w:val="0"/>
          <w:marBottom w:val="0"/>
          <w:divBdr>
            <w:top w:val="none" w:sz="0" w:space="0" w:color="auto"/>
            <w:left w:val="none" w:sz="0" w:space="0" w:color="auto"/>
            <w:bottom w:val="none" w:sz="0" w:space="0" w:color="auto"/>
            <w:right w:val="none" w:sz="0" w:space="0" w:color="auto"/>
          </w:divBdr>
        </w:div>
      </w:divsChild>
    </w:div>
    <w:div w:id="531725413">
      <w:bodyDiv w:val="1"/>
      <w:marLeft w:val="0"/>
      <w:marRight w:val="0"/>
      <w:marTop w:val="0"/>
      <w:marBottom w:val="0"/>
      <w:divBdr>
        <w:top w:val="none" w:sz="0" w:space="0" w:color="auto"/>
        <w:left w:val="none" w:sz="0" w:space="0" w:color="auto"/>
        <w:bottom w:val="none" w:sz="0" w:space="0" w:color="auto"/>
        <w:right w:val="none" w:sz="0" w:space="0" w:color="auto"/>
      </w:divBdr>
    </w:div>
    <w:div w:id="547112671">
      <w:bodyDiv w:val="1"/>
      <w:marLeft w:val="0"/>
      <w:marRight w:val="0"/>
      <w:marTop w:val="0"/>
      <w:marBottom w:val="0"/>
      <w:divBdr>
        <w:top w:val="none" w:sz="0" w:space="0" w:color="auto"/>
        <w:left w:val="none" w:sz="0" w:space="0" w:color="auto"/>
        <w:bottom w:val="none" w:sz="0" w:space="0" w:color="auto"/>
        <w:right w:val="none" w:sz="0" w:space="0" w:color="auto"/>
      </w:divBdr>
      <w:divsChild>
        <w:div w:id="67314815">
          <w:marLeft w:val="0"/>
          <w:marRight w:val="0"/>
          <w:marTop w:val="0"/>
          <w:marBottom w:val="0"/>
          <w:divBdr>
            <w:top w:val="none" w:sz="0" w:space="0" w:color="auto"/>
            <w:left w:val="none" w:sz="0" w:space="0" w:color="auto"/>
            <w:bottom w:val="none" w:sz="0" w:space="0" w:color="auto"/>
            <w:right w:val="none" w:sz="0" w:space="0" w:color="auto"/>
          </w:divBdr>
        </w:div>
        <w:div w:id="123156714">
          <w:marLeft w:val="0"/>
          <w:marRight w:val="0"/>
          <w:marTop w:val="0"/>
          <w:marBottom w:val="0"/>
          <w:divBdr>
            <w:top w:val="none" w:sz="0" w:space="0" w:color="auto"/>
            <w:left w:val="none" w:sz="0" w:space="0" w:color="auto"/>
            <w:bottom w:val="none" w:sz="0" w:space="0" w:color="auto"/>
            <w:right w:val="none" w:sz="0" w:space="0" w:color="auto"/>
          </w:divBdr>
        </w:div>
        <w:div w:id="149369569">
          <w:marLeft w:val="0"/>
          <w:marRight w:val="0"/>
          <w:marTop w:val="0"/>
          <w:marBottom w:val="0"/>
          <w:divBdr>
            <w:top w:val="none" w:sz="0" w:space="0" w:color="auto"/>
            <w:left w:val="none" w:sz="0" w:space="0" w:color="auto"/>
            <w:bottom w:val="none" w:sz="0" w:space="0" w:color="auto"/>
            <w:right w:val="none" w:sz="0" w:space="0" w:color="auto"/>
          </w:divBdr>
        </w:div>
        <w:div w:id="262029369">
          <w:marLeft w:val="0"/>
          <w:marRight w:val="0"/>
          <w:marTop w:val="0"/>
          <w:marBottom w:val="0"/>
          <w:divBdr>
            <w:top w:val="none" w:sz="0" w:space="0" w:color="auto"/>
            <w:left w:val="none" w:sz="0" w:space="0" w:color="auto"/>
            <w:bottom w:val="none" w:sz="0" w:space="0" w:color="auto"/>
            <w:right w:val="none" w:sz="0" w:space="0" w:color="auto"/>
          </w:divBdr>
        </w:div>
        <w:div w:id="657659535">
          <w:marLeft w:val="0"/>
          <w:marRight w:val="0"/>
          <w:marTop w:val="0"/>
          <w:marBottom w:val="0"/>
          <w:divBdr>
            <w:top w:val="none" w:sz="0" w:space="0" w:color="auto"/>
            <w:left w:val="none" w:sz="0" w:space="0" w:color="auto"/>
            <w:bottom w:val="none" w:sz="0" w:space="0" w:color="auto"/>
            <w:right w:val="none" w:sz="0" w:space="0" w:color="auto"/>
          </w:divBdr>
        </w:div>
        <w:div w:id="1253005528">
          <w:marLeft w:val="0"/>
          <w:marRight w:val="0"/>
          <w:marTop w:val="0"/>
          <w:marBottom w:val="0"/>
          <w:divBdr>
            <w:top w:val="none" w:sz="0" w:space="0" w:color="auto"/>
            <w:left w:val="none" w:sz="0" w:space="0" w:color="auto"/>
            <w:bottom w:val="none" w:sz="0" w:space="0" w:color="auto"/>
            <w:right w:val="none" w:sz="0" w:space="0" w:color="auto"/>
          </w:divBdr>
        </w:div>
        <w:div w:id="1501236733">
          <w:marLeft w:val="0"/>
          <w:marRight w:val="0"/>
          <w:marTop w:val="0"/>
          <w:marBottom w:val="0"/>
          <w:divBdr>
            <w:top w:val="none" w:sz="0" w:space="0" w:color="auto"/>
            <w:left w:val="none" w:sz="0" w:space="0" w:color="auto"/>
            <w:bottom w:val="none" w:sz="0" w:space="0" w:color="auto"/>
            <w:right w:val="none" w:sz="0" w:space="0" w:color="auto"/>
          </w:divBdr>
        </w:div>
        <w:div w:id="1684933842">
          <w:marLeft w:val="0"/>
          <w:marRight w:val="0"/>
          <w:marTop w:val="0"/>
          <w:marBottom w:val="0"/>
          <w:divBdr>
            <w:top w:val="none" w:sz="0" w:space="0" w:color="auto"/>
            <w:left w:val="none" w:sz="0" w:space="0" w:color="auto"/>
            <w:bottom w:val="none" w:sz="0" w:space="0" w:color="auto"/>
            <w:right w:val="none" w:sz="0" w:space="0" w:color="auto"/>
          </w:divBdr>
        </w:div>
        <w:div w:id="1932085607">
          <w:marLeft w:val="0"/>
          <w:marRight w:val="0"/>
          <w:marTop w:val="0"/>
          <w:marBottom w:val="0"/>
          <w:divBdr>
            <w:top w:val="none" w:sz="0" w:space="0" w:color="auto"/>
            <w:left w:val="none" w:sz="0" w:space="0" w:color="auto"/>
            <w:bottom w:val="none" w:sz="0" w:space="0" w:color="auto"/>
            <w:right w:val="none" w:sz="0" w:space="0" w:color="auto"/>
          </w:divBdr>
        </w:div>
        <w:div w:id="1960794372">
          <w:marLeft w:val="0"/>
          <w:marRight w:val="0"/>
          <w:marTop w:val="0"/>
          <w:marBottom w:val="0"/>
          <w:divBdr>
            <w:top w:val="none" w:sz="0" w:space="0" w:color="auto"/>
            <w:left w:val="none" w:sz="0" w:space="0" w:color="auto"/>
            <w:bottom w:val="none" w:sz="0" w:space="0" w:color="auto"/>
            <w:right w:val="none" w:sz="0" w:space="0" w:color="auto"/>
          </w:divBdr>
        </w:div>
        <w:div w:id="2076974928">
          <w:marLeft w:val="0"/>
          <w:marRight w:val="0"/>
          <w:marTop w:val="0"/>
          <w:marBottom w:val="0"/>
          <w:divBdr>
            <w:top w:val="none" w:sz="0" w:space="0" w:color="auto"/>
            <w:left w:val="none" w:sz="0" w:space="0" w:color="auto"/>
            <w:bottom w:val="none" w:sz="0" w:space="0" w:color="auto"/>
            <w:right w:val="none" w:sz="0" w:space="0" w:color="auto"/>
          </w:divBdr>
        </w:div>
      </w:divsChild>
    </w:div>
    <w:div w:id="562058627">
      <w:bodyDiv w:val="1"/>
      <w:marLeft w:val="0"/>
      <w:marRight w:val="0"/>
      <w:marTop w:val="0"/>
      <w:marBottom w:val="0"/>
      <w:divBdr>
        <w:top w:val="none" w:sz="0" w:space="0" w:color="auto"/>
        <w:left w:val="none" w:sz="0" w:space="0" w:color="auto"/>
        <w:bottom w:val="none" w:sz="0" w:space="0" w:color="auto"/>
        <w:right w:val="none" w:sz="0" w:space="0" w:color="auto"/>
      </w:divBdr>
      <w:divsChild>
        <w:div w:id="1050031640">
          <w:marLeft w:val="0"/>
          <w:marRight w:val="0"/>
          <w:marTop w:val="0"/>
          <w:marBottom w:val="0"/>
          <w:divBdr>
            <w:top w:val="none" w:sz="0" w:space="0" w:color="auto"/>
            <w:left w:val="none" w:sz="0" w:space="0" w:color="auto"/>
            <w:bottom w:val="none" w:sz="0" w:space="0" w:color="auto"/>
            <w:right w:val="none" w:sz="0" w:space="0" w:color="auto"/>
          </w:divBdr>
        </w:div>
        <w:div w:id="1204908129">
          <w:marLeft w:val="0"/>
          <w:marRight w:val="0"/>
          <w:marTop w:val="0"/>
          <w:marBottom w:val="0"/>
          <w:divBdr>
            <w:top w:val="none" w:sz="0" w:space="0" w:color="auto"/>
            <w:left w:val="none" w:sz="0" w:space="0" w:color="auto"/>
            <w:bottom w:val="none" w:sz="0" w:space="0" w:color="auto"/>
            <w:right w:val="none" w:sz="0" w:space="0" w:color="auto"/>
          </w:divBdr>
        </w:div>
        <w:div w:id="1759213904">
          <w:marLeft w:val="0"/>
          <w:marRight w:val="0"/>
          <w:marTop w:val="0"/>
          <w:marBottom w:val="0"/>
          <w:divBdr>
            <w:top w:val="none" w:sz="0" w:space="0" w:color="auto"/>
            <w:left w:val="none" w:sz="0" w:space="0" w:color="auto"/>
            <w:bottom w:val="none" w:sz="0" w:space="0" w:color="auto"/>
            <w:right w:val="none" w:sz="0" w:space="0" w:color="auto"/>
          </w:divBdr>
        </w:div>
      </w:divsChild>
    </w:div>
    <w:div w:id="583533980">
      <w:bodyDiv w:val="1"/>
      <w:marLeft w:val="0"/>
      <w:marRight w:val="0"/>
      <w:marTop w:val="0"/>
      <w:marBottom w:val="0"/>
      <w:divBdr>
        <w:top w:val="none" w:sz="0" w:space="0" w:color="auto"/>
        <w:left w:val="none" w:sz="0" w:space="0" w:color="auto"/>
        <w:bottom w:val="none" w:sz="0" w:space="0" w:color="auto"/>
        <w:right w:val="none" w:sz="0" w:space="0" w:color="auto"/>
      </w:divBdr>
      <w:divsChild>
        <w:div w:id="1132820933">
          <w:marLeft w:val="0"/>
          <w:marRight w:val="0"/>
          <w:marTop w:val="30"/>
          <w:marBottom w:val="30"/>
          <w:divBdr>
            <w:top w:val="none" w:sz="0" w:space="0" w:color="auto"/>
            <w:left w:val="none" w:sz="0" w:space="0" w:color="auto"/>
            <w:bottom w:val="none" w:sz="0" w:space="0" w:color="auto"/>
            <w:right w:val="none" w:sz="0" w:space="0" w:color="auto"/>
          </w:divBdr>
          <w:divsChild>
            <w:div w:id="411201056">
              <w:marLeft w:val="0"/>
              <w:marRight w:val="0"/>
              <w:marTop w:val="0"/>
              <w:marBottom w:val="0"/>
              <w:divBdr>
                <w:top w:val="none" w:sz="0" w:space="0" w:color="auto"/>
                <w:left w:val="none" w:sz="0" w:space="0" w:color="auto"/>
                <w:bottom w:val="none" w:sz="0" w:space="0" w:color="auto"/>
                <w:right w:val="none" w:sz="0" w:space="0" w:color="auto"/>
              </w:divBdr>
              <w:divsChild>
                <w:div w:id="1081608757">
                  <w:marLeft w:val="0"/>
                  <w:marRight w:val="0"/>
                  <w:marTop w:val="0"/>
                  <w:marBottom w:val="0"/>
                  <w:divBdr>
                    <w:top w:val="none" w:sz="0" w:space="0" w:color="auto"/>
                    <w:left w:val="none" w:sz="0" w:space="0" w:color="auto"/>
                    <w:bottom w:val="none" w:sz="0" w:space="0" w:color="auto"/>
                    <w:right w:val="none" w:sz="0" w:space="0" w:color="auto"/>
                  </w:divBdr>
                </w:div>
              </w:divsChild>
            </w:div>
            <w:div w:id="748428523">
              <w:marLeft w:val="0"/>
              <w:marRight w:val="0"/>
              <w:marTop w:val="0"/>
              <w:marBottom w:val="0"/>
              <w:divBdr>
                <w:top w:val="none" w:sz="0" w:space="0" w:color="auto"/>
                <w:left w:val="none" w:sz="0" w:space="0" w:color="auto"/>
                <w:bottom w:val="none" w:sz="0" w:space="0" w:color="auto"/>
                <w:right w:val="none" w:sz="0" w:space="0" w:color="auto"/>
              </w:divBdr>
              <w:divsChild>
                <w:div w:id="111291628">
                  <w:marLeft w:val="0"/>
                  <w:marRight w:val="0"/>
                  <w:marTop w:val="0"/>
                  <w:marBottom w:val="0"/>
                  <w:divBdr>
                    <w:top w:val="none" w:sz="0" w:space="0" w:color="auto"/>
                    <w:left w:val="none" w:sz="0" w:space="0" w:color="auto"/>
                    <w:bottom w:val="none" w:sz="0" w:space="0" w:color="auto"/>
                    <w:right w:val="none" w:sz="0" w:space="0" w:color="auto"/>
                  </w:divBdr>
                </w:div>
                <w:div w:id="147140996">
                  <w:marLeft w:val="0"/>
                  <w:marRight w:val="0"/>
                  <w:marTop w:val="0"/>
                  <w:marBottom w:val="0"/>
                  <w:divBdr>
                    <w:top w:val="none" w:sz="0" w:space="0" w:color="auto"/>
                    <w:left w:val="none" w:sz="0" w:space="0" w:color="auto"/>
                    <w:bottom w:val="none" w:sz="0" w:space="0" w:color="auto"/>
                    <w:right w:val="none" w:sz="0" w:space="0" w:color="auto"/>
                  </w:divBdr>
                </w:div>
                <w:div w:id="1221402734">
                  <w:marLeft w:val="0"/>
                  <w:marRight w:val="0"/>
                  <w:marTop w:val="0"/>
                  <w:marBottom w:val="0"/>
                  <w:divBdr>
                    <w:top w:val="none" w:sz="0" w:space="0" w:color="auto"/>
                    <w:left w:val="none" w:sz="0" w:space="0" w:color="auto"/>
                    <w:bottom w:val="none" w:sz="0" w:space="0" w:color="auto"/>
                    <w:right w:val="none" w:sz="0" w:space="0" w:color="auto"/>
                  </w:divBdr>
                </w:div>
                <w:div w:id="1987541200">
                  <w:marLeft w:val="0"/>
                  <w:marRight w:val="0"/>
                  <w:marTop w:val="0"/>
                  <w:marBottom w:val="0"/>
                  <w:divBdr>
                    <w:top w:val="none" w:sz="0" w:space="0" w:color="auto"/>
                    <w:left w:val="none" w:sz="0" w:space="0" w:color="auto"/>
                    <w:bottom w:val="none" w:sz="0" w:space="0" w:color="auto"/>
                    <w:right w:val="none" w:sz="0" w:space="0" w:color="auto"/>
                  </w:divBdr>
                </w:div>
              </w:divsChild>
            </w:div>
            <w:div w:id="1000505272">
              <w:marLeft w:val="0"/>
              <w:marRight w:val="0"/>
              <w:marTop w:val="0"/>
              <w:marBottom w:val="0"/>
              <w:divBdr>
                <w:top w:val="none" w:sz="0" w:space="0" w:color="auto"/>
                <w:left w:val="none" w:sz="0" w:space="0" w:color="auto"/>
                <w:bottom w:val="none" w:sz="0" w:space="0" w:color="auto"/>
                <w:right w:val="none" w:sz="0" w:space="0" w:color="auto"/>
              </w:divBdr>
              <w:divsChild>
                <w:div w:id="161701230">
                  <w:marLeft w:val="0"/>
                  <w:marRight w:val="0"/>
                  <w:marTop w:val="0"/>
                  <w:marBottom w:val="0"/>
                  <w:divBdr>
                    <w:top w:val="none" w:sz="0" w:space="0" w:color="auto"/>
                    <w:left w:val="none" w:sz="0" w:space="0" w:color="auto"/>
                    <w:bottom w:val="none" w:sz="0" w:space="0" w:color="auto"/>
                    <w:right w:val="none" w:sz="0" w:space="0" w:color="auto"/>
                  </w:divBdr>
                </w:div>
                <w:div w:id="433985171">
                  <w:marLeft w:val="0"/>
                  <w:marRight w:val="0"/>
                  <w:marTop w:val="0"/>
                  <w:marBottom w:val="0"/>
                  <w:divBdr>
                    <w:top w:val="none" w:sz="0" w:space="0" w:color="auto"/>
                    <w:left w:val="none" w:sz="0" w:space="0" w:color="auto"/>
                    <w:bottom w:val="none" w:sz="0" w:space="0" w:color="auto"/>
                    <w:right w:val="none" w:sz="0" w:space="0" w:color="auto"/>
                  </w:divBdr>
                </w:div>
                <w:div w:id="747462572">
                  <w:marLeft w:val="0"/>
                  <w:marRight w:val="0"/>
                  <w:marTop w:val="0"/>
                  <w:marBottom w:val="0"/>
                  <w:divBdr>
                    <w:top w:val="none" w:sz="0" w:space="0" w:color="auto"/>
                    <w:left w:val="none" w:sz="0" w:space="0" w:color="auto"/>
                    <w:bottom w:val="none" w:sz="0" w:space="0" w:color="auto"/>
                    <w:right w:val="none" w:sz="0" w:space="0" w:color="auto"/>
                  </w:divBdr>
                </w:div>
                <w:div w:id="891886566">
                  <w:marLeft w:val="0"/>
                  <w:marRight w:val="0"/>
                  <w:marTop w:val="0"/>
                  <w:marBottom w:val="0"/>
                  <w:divBdr>
                    <w:top w:val="none" w:sz="0" w:space="0" w:color="auto"/>
                    <w:left w:val="none" w:sz="0" w:space="0" w:color="auto"/>
                    <w:bottom w:val="none" w:sz="0" w:space="0" w:color="auto"/>
                    <w:right w:val="none" w:sz="0" w:space="0" w:color="auto"/>
                  </w:divBdr>
                </w:div>
                <w:div w:id="1223786140">
                  <w:marLeft w:val="0"/>
                  <w:marRight w:val="0"/>
                  <w:marTop w:val="0"/>
                  <w:marBottom w:val="0"/>
                  <w:divBdr>
                    <w:top w:val="none" w:sz="0" w:space="0" w:color="auto"/>
                    <w:left w:val="none" w:sz="0" w:space="0" w:color="auto"/>
                    <w:bottom w:val="none" w:sz="0" w:space="0" w:color="auto"/>
                    <w:right w:val="none" w:sz="0" w:space="0" w:color="auto"/>
                  </w:divBdr>
                </w:div>
                <w:div w:id="1233197610">
                  <w:marLeft w:val="0"/>
                  <w:marRight w:val="0"/>
                  <w:marTop w:val="0"/>
                  <w:marBottom w:val="0"/>
                  <w:divBdr>
                    <w:top w:val="none" w:sz="0" w:space="0" w:color="auto"/>
                    <w:left w:val="none" w:sz="0" w:space="0" w:color="auto"/>
                    <w:bottom w:val="none" w:sz="0" w:space="0" w:color="auto"/>
                    <w:right w:val="none" w:sz="0" w:space="0" w:color="auto"/>
                  </w:divBdr>
                </w:div>
                <w:div w:id="1582449673">
                  <w:marLeft w:val="0"/>
                  <w:marRight w:val="0"/>
                  <w:marTop w:val="0"/>
                  <w:marBottom w:val="0"/>
                  <w:divBdr>
                    <w:top w:val="none" w:sz="0" w:space="0" w:color="auto"/>
                    <w:left w:val="none" w:sz="0" w:space="0" w:color="auto"/>
                    <w:bottom w:val="none" w:sz="0" w:space="0" w:color="auto"/>
                    <w:right w:val="none" w:sz="0" w:space="0" w:color="auto"/>
                  </w:divBdr>
                </w:div>
                <w:div w:id="1856269000">
                  <w:marLeft w:val="0"/>
                  <w:marRight w:val="0"/>
                  <w:marTop w:val="0"/>
                  <w:marBottom w:val="0"/>
                  <w:divBdr>
                    <w:top w:val="none" w:sz="0" w:space="0" w:color="auto"/>
                    <w:left w:val="none" w:sz="0" w:space="0" w:color="auto"/>
                    <w:bottom w:val="none" w:sz="0" w:space="0" w:color="auto"/>
                    <w:right w:val="none" w:sz="0" w:space="0" w:color="auto"/>
                  </w:divBdr>
                </w:div>
              </w:divsChild>
            </w:div>
            <w:div w:id="1532300504">
              <w:marLeft w:val="0"/>
              <w:marRight w:val="0"/>
              <w:marTop w:val="0"/>
              <w:marBottom w:val="0"/>
              <w:divBdr>
                <w:top w:val="none" w:sz="0" w:space="0" w:color="auto"/>
                <w:left w:val="none" w:sz="0" w:space="0" w:color="auto"/>
                <w:bottom w:val="none" w:sz="0" w:space="0" w:color="auto"/>
                <w:right w:val="none" w:sz="0" w:space="0" w:color="auto"/>
              </w:divBdr>
              <w:divsChild>
                <w:div w:id="6985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44781">
          <w:marLeft w:val="0"/>
          <w:marRight w:val="0"/>
          <w:marTop w:val="0"/>
          <w:marBottom w:val="0"/>
          <w:divBdr>
            <w:top w:val="none" w:sz="0" w:space="0" w:color="auto"/>
            <w:left w:val="none" w:sz="0" w:space="0" w:color="auto"/>
            <w:bottom w:val="none" w:sz="0" w:space="0" w:color="auto"/>
            <w:right w:val="none" w:sz="0" w:space="0" w:color="auto"/>
          </w:divBdr>
        </w:div>
      </w:divsChild>
    </w:div>
    <w:div w:id="585572466">
      <w:bodyDiv w:val="1"/>
      <w:marLeft w:val="0"/>
      <w:marRight w:val="0"/>
      <w:marTop w:val="0"/>
      <w:marBottom w:val="0"/>
      <w:divBdr>
        <w:top w:val="none" w:sz="0" w:space="0" w:color="auto"/>
        <w:left w:val="none" w:sz="0" w:space="0" w:color="auto"/>
        <w:bottom w:val="none" w:sz="0" w:space="0" w:color="auto"/>
        <w:right w:val="none" w:sz="0" w:space="0" w:color="auto"/>
      </w:divBdr>
      <w:divsChild>
        <w:div w:id="50429496">
          <w:marLeft w:val="0"/>
          <w:marRight w:val="0"/>
          <w:marTop w:val="0"/>
          <w:marBottom w:val="0"/>
          <w:divBdr>
            <w:top w:val="none" w:sz="0" w:space="0" w:color="auto"/>
            <w:left w:val="none" w:sz="0" w:space="0" w:color="auto"/>
            <w:bottom w:val="none" w:sz="0" w:space="0" w:color="auto"/>
            <w:right w:val="none" w:sz="0" w:space="0" w:color="auto"/>
          </w:divBdr>
        </w:div>
        <w:div w:id="257255928">
          <w:marLeft w:val="0"/>
          <w:marRight w:val="0"/>
          <w:marTop w:val="0"/>
          <w:marBottom w:val="0"/>
          <w:divBdr>
            <w:top w:val="none" w:sz="0" w:space="0" w:color="auto"/>
            <w:left w:val="none" w:sz="0" w:space="0" w:color="auto"/>
            <w:bottom w:val="none" w:sz="0" w:space="0" w:color="auto"/>
            <w:right w:val="none" w:sz="0" w:space="0" w:color="auto"/>
          </w:divBdr>
        </w:div>
        <w:div w:id="298847961">
          <w:marLeft w:val="0"/>
          <w:marRight w:val="0"/>
          <w:marTop w:val="0"/>
          <w:marBottom w:val="0"/>
          <w:divBdr>
            <w:top w:val="none" w:sz="0" w:space="0" w:color="auto"/>
            <w:left w:val="none" w:sz="0" w:space="0" w:color="auto"/>
            <w:bottom w:val="none" w:sz="0" w:space="0" w:color="auto"/>
            <w:right w:val="none" w:sz="0" w:space="0" w:color="auto"/>
          </w:divBdr>
        </w:div>
        <w:div w:id="519662467">
          <w:marLeft w:val="0"/>
          <w:marRight w:val="0"/>
          <w:marTop w:val="0"/>
          <w:marBottom w:val="0"/>
          <w:divBdr>
            <w:top w:val="none" w:sz="0" w:space="0" w:color="auto"/>
            <w:left w:val="none" w:sz="0" w:space="0" w:color="auto"/>
            <w:bottom w:val="none" w:sz="0" w:space="0" w:color="auto"/>
            <w:right w:val="none" w:sz="0" w:space="0" w:color="auto"/>
          </w:divBdr>
        </w:div>
        <w:div w:id="542640815">
          <w:marLeft w:val="0"/>
          <w:marRight w:val="0"/>
          <w:marTop w:val="0"/>
          <w:marBottom w:val="0"/>
          <w:divBdr>
            <w:top w:val="none" w:sz="0" w:space="0" w:color="auto"/>
            <w:left w:val="none" w:sz="0" w:space="0" w:color="auto"/>
            <w:bottom w:val="none" w:sz="0" w:space="0" w:color="auto"/>
            <w:right w:val="none" w:sz="0" w:space="0" w:color="auto"/>
          </w:divBdr>
        </w:div>
        <w:div w:id="547498429">
          <w:marLeft w:val="0"/>
          <w:marRight w:val="0"/>
          <w:marTop w:val="0"/>
          <w:marBottom w:val="0"/>
          <w:divBdr>
            <w:top w:val="none" w:sz="0" w:space="0" w:color="auto"/>
            <w:left w:val="none" w:sz="0" w:space="0" w:color="auto"/>
            <w:bottom w:val="none" w:sz="0" w:space="0" w:color="auto"/>
            <w:right w:val="none" w:sz="0" w:space="0" w:color="auto"/>
          </w:divBdr>
        </w:div>
        <w:div w:id="622151832">
          <w:marLeft w:val="0"/>
          <w:marRight w:val="0"/>
          <w:marTop w:val="0"/>
          <w:marBottom w:val="0"/>
          <w:divBdr>
            <w:top w:val="none" w:sz="0" w:space="0" w:color="auto"/>
            <w:left w:val="none" w:sz="0" w:space="0" w:color="auto"/>
            <w:bottom w:val="none" w:sz="0" w:space="0" w:color="auto"/>
            <w:right w:val="none" w:sz="0" w:space="0" w:color="auto"/>
          </w:divBdr>
        </w:div>
        <w:div w:id="737023549">
          <w:marLeft w:val="0"/>
          <w:marRight w:val="0"/>
          <w:marTop w:val="0"/>
          <w:marBottom w:val="0"/>
          <w:divBdr>
            <w:top w:val="none" w:sz="0" w:space="0" w:color="auto"/>
            <w:left w:val="none" w:sz="0" w:space="0" w:color="auto"/>
            <w:bottom w:val="none" w:sz="0" w:space="0" w:color="auto"/>
            <w:right w:val="none" w:sz="0" w:space="0" w:color="auto"/>
          </w:divBdr>
        </w:div>
        <w:div w:id="781412346">
          <w:marLeft w:val="0"/>
          <w:marRight w:val="0"/>
          <w:marTop w:val="0"/>
          <w:marBottom w:val="0"/>
          <w:divBdr>
            <w:top w:val="none" w:sz="0" w:space="0" w:color="auto"/>
            <w:left w:val="none" w:sz="0" w:space="0" w:color="auto"/>
            <w:bottom w:val="none" w:sz="0" w:space="0" w:color="auto"/>
            <w:right w:val="none" w:sz="0" w:space="0" w:color="auto"/>
          </w:divBdr>
        </w:div>
        <w:div w:id="1007486750">
          <w:marLeft w:val="0"/>
          <w:marRight w:val="0"/>
          <w:marTop w:val="0"/>
          <w:marBottom w:val="0"/>
          <w:divBdr>
            <w:top w:val="none" w:sz="0" w:space="0" w:color="auto"/>
            <w:left w:val="none" w:sz="0" w:space="0" w:color="auto"/>
            <w:bottom w:val="none" w:sz="0" w:space="0" w:color="auto"/>
            <w:right w:val="none" w:sz="0" w:space="0" w:color="auto"/>
          </w:divBdr>
        </w:div>
        <w:div w:id="1128745078">
          <w:marLeft w:val="0"/>
          <w:marRight w:val="0"/>
          <w:marTop w:val="0"/>
          <w:marBottom w:val="0"/>
          <w:divBdr>
            <w:top w:val="none" w:sz="0" w:space="0" w:color="auto"/>
            <w:left w:val="none" w:sz="0" w:space="0" w:color="auto"/>
            <w:bottom w:val="none" w:sz="0" w:space="0" w:color="auto"/>
            <w:right w:val="none" w:sz="0" w:space="0" w:color="auto"/>
          </w:divBdr>
        </w:div>
        <w:div w:id="1273321281">
          <w:marLeft w:val="0"/>
          <w:marRight w:val="0"/>
          <w:marTop w:val="0"/>
          <w:marBottom w:val="0"/>
          <w:divBdr>
            <w:top w:val="none" w:sz="0" w:space="0" w:color="auto"/>
            <w:left w:val="none" w:sz="0" w:space="0" w:color="auto"/>
            <w:bottom w:val="none" w:sz="0" w:space="0" w:color="auto"/>
            <w:right w:val="none" w:sz="0" w:space="0" w:color="auto"/>
          </w:divBdr>
        </w:div>
        <w:div w:id="1299065781">
          <w:marLeft w:val="0"/>
          <w:marRight w:val="0"/>
          <w:marTop w:val="0"/>
          <w:marBottom w:val="0"/>
          <w:divBdr>
            <w:top w:val="none" w:sz="0" w:space="0" w:color="auto"/>
            <w:left w:val="none" w:sz="0" w:space="0" w:color="auto"/>
            <w:bottom w:val="none" w:sz="0" w:space="0" w:color="auto"/>
            <w:right w:val="none" w:sz="0" w:space="0" w:color="auto"/>
          </w:divBdr>
        </w:div>
        <w:div w:id="1519930599">
          <w:marLeft w:val="0"/>
          <w:marRight w:val="0"/>
          <w:marTop w:val="0"/>
          <w:marBottom w:val="0"/>
          <w:divBdr>
            <w:top w:val="none" w:sz="0" w:space="0" w:color="auto"/>
            <w:left w:val="none" w:sz="0" w:space="0" w:color="auto"/>
            <w:bottom w:val="none" w:sz="0" w:space="0" w:color="auto"/>
            <w:right w:val="none" w:sz="0" w:space="0" w:color="auto"/>
          </w:divBdr>
        </w:div>
        <w:div w:id="1726446784">
          <w:marLeft w:val="0"/>
          <w:marRight w:val="0"/>
          <w:marTop w:val="0"/>
          <w:marBottom w:val="0"/>
          <w:divBdr>
            <w:top w:val="none" w:sz="0" w:space="0" w:color="auto"/>
            <w:left w:val="none" w:sz="0" w:space="0" w:color="auto"/>
            <w:bottom w:val="none" w:sz="0" w:space="0" w:color="auto"/>
            <w:right w:val="none" w:sz="0" w:space="0" w:color="auto"/>
          </w:divBdr>
        </w:div>
        <w:div w:id="1755391947">
          <w:marLeft w:val="0"/>
          <w:marRight w:val="0"/>
          <w:marTop w:val="0"/>
          <w:marBottom w:val="0"/>
          <w:divBdr>
            <w:top w:val="none" w:sz="0" w:space="0" w:color="auto"/>
            <w:left w:val="none" w:sz="0" w:space="0" w:color="auto"/>
            <w:bottom w:val="none" w:sz="0" w:space="0" w:color="auto"/>
            <w:right w:val="none" w:sz="0" w:space="0" w:color="auto"/>
          </w:divBdr>
        </w:div>
        <w:div w:id="1766728287">
          <w:marLeft w:val="0"/>
          <w:marRight w:val="0"/>
          <w:marTop w:val="0"/>
          <w:marBottom w:val="0"/>
          <w:divBdr>
            <w:top w:val="none" w:sz="0" w:space="0" w:color="auto"/>
            <w:left w:val="none" w:sz="0" w:space="0" w:color="auto"/>
            <w:bottom w:val="none" w:sz="0" w:space="0" w:color="auto"/>
            <w:right w:val="none" w:sz="0" w:space="0" w:color="auto"/>
          </w:divBdr>
        </w:div>
        <w:div w:id="1879975993">
          <w:marLeft w:val="0"/>
          <w:marRight w:val="0"/>
          <w:marTop w:val="0"/>
          <w:marBottom w:val="0"/>
          <w:divBdr>
            <w:top w:val="none" w:sz="0" w:space="0" w:color="auto"/>
            <w:left w:val="none" w:sz="0" w:space="0" w:color="auto"/>
            <w:bottom w:val="none" w:sz="0" w:space="0" w:color="auto"/>
            <w:right w:val="none" w:sz="0" w:space="0" w:color="auto"/>
          </w:divBdr>
        </w:div>
        <w:div w:id="1900483458">
          <w:marLeft w:val="0"/>
          <w:marRight w:val="0"/>
          <w:marTop w:val="0"/>
          <w:marBottom w:val="0"/>
          <w:divBdr>
            <w:top w:val="none" w:sz="0" w:space="0" w:color="auto"/>
            <w:left w:val="none" w:sz="0" w:space="0" w:color="auto"/>
            <w:bottom w:val="none" w:sz="0" w:space="0" w:color="auto"/>
            <w:right w:val="none" w:sz="0" w:space="0" w:color="auto"/>
          </w:divBdr>
        </w:div>
        <w:div w:id="2122915434">
          <w:marLeft w:val="0"/>
          <w:marRight w:val="0"/>
          <w:marTop w:val="0"/>
          <w:marBottom w:val="0"/>
          <w:divBdr>
            <w:top w:val="none" w:sz="0" w:space="0" w:color="auto"/>
            <w:left w:val="none" w:sz="0" w:space="0" w:color="auto"/>
            <w:bottom w:val="none" w:sz="0" w:space="0" w:color="auto"/>
            <w:right w:val="none" w:sz="0" w:space="0" w:color="auto"/>
          </w:divBdr>
        </w:div>
      </w:divsChild>
    </w:div>
    <w:div w:id="652564756">
      <w:bodyDiv w:val="1"/>
      <w:marLeft w:val="0"/>
      <w:marRight w:val="0"/>
      <w:marTop w:val="0"/>
      <w:marBottom w:val="0"/>
      <w:divBdr>
        <w:top w:val="none" w:sz="0" w:space="0" w:color="auto"/>
        <w:left w:val="none" w:sz="0" w:space="0" w:color="auto"/>
        <w:bottom w:val="none" w:sz="0" w:space="0" w:color="auto"/>
        <w:right w:val="none" w:sz="0" w:space="0" w:color="auto"/>
      </w:divBdr>
      <w:divsChild>
        <w:div w:id="382221605">
          <w:marLeft w:val="0"/>
          <w:marRight w:val="0"/>
          <w:marTop w:val="0"/>
          <w:marBottom w:val="0"/>
          <w:divBdr>
            <w:top w:val="none" w:sz="0" w:space="0" w:color="auto"/>
            <w:left w:val="none" w:sz="0" w:space="0" w:color="auto"/>
            <w:bottom w:val="none" w:sz="0" w:space="0" w:color="auto"/>
            <w:right w:val="none" w:sz="0" w:space="0" w:color="auto"/>
          </w:divBdr>
        </w:div>
        <w:div w:id="936602502">
          <w:marLeft w:val="0"/>
          <w:marRight w:val="0"/>
          <w:marTop w:val="0"/>
          <w:marBottom w:val="0"/>
          <w:divBdr>
            <w:top w:val="none" w:sz="0" w:space="0" w:color="auto"/>
            <w:left w:val="none" w:sz="0" w:space="0" w:color="auto"/>
            <w:bottom w:val="none" w:sz="0" w:space="0" w:color="auto"/>
            <w:right w:val="none" w:sz="0" w:space="0" w:color="auto"/>
          </w:divBdr>
        </w:div>
        <w:div w:id="1016888630">
          <w:marLeft w:val="0"/>
          <w:marRight w:val="0"/>
          <w:marTop w:val="0"/>
          <w:marBottom w:val="0"/>
          <w:divBdr>
            <w:top w:val="none" w:sz="0" w:space="0" w:color="auto"/>
            <w:left w:val="none" w:sz="0" w:space="0" w:color="auto"/>
            <w:bottom w:val="none" w:sz="0" w:space="0" w:color="auto"/>
            <w:right w:val="none" w:sz="0" w:space="0" w:color="auto"/>
          </w:divBdr>
        </w:div>
      </w:divsChild>
    </w:div>
    <w:div w:id="657073033">
      <w:bodyDiv w:val="1"/>
      <w:marLeft w:val="0"/>
      <w:marRight w:val="0"/>
      <w:marTop w:val="0"/>
      <w:marBottom w:val="0"/>
      <w:divBdr>
        <w:top w:val="none" w:sz="0" w:space="0" w:color="auto"/>
        <w:left w:val="none" w:sz="0" w:space="0" w:color="auto"/>
        <w:bottom w:val="none" w:sz="0" w:space="0" w:color="auto"/>
        <w:right w:val="none" w:sz="0" w:space="0" w:color="auto"/>
      </w:divBdr>
      <w:divsChild>
        <w:div w:id="728116685">
          <w:marLeft w:val="0"/>
          <w:marRight w:val="0"/>
          <w:marTop w:val="0"/>
          <w:marBottom w:val="0"/>
          <w:divBdr>
            <w:top w:val="none" w:sz="0" w:space="0" w:color="auto"/>
            <w:left w:val="none" w:sz="0" w:space="0" w:color="auto"/>
            <w:bottom w:val="none" w:sz="0" w:space="0" w:color="auto"/>
            <w:right w:val="none" w:sz="0" w:space="0" w:color="auto"/>
          </w:divBdr>
        </w:div>
        <w:div w:id="977223098">
          <w:marLeft w:val="0"/>
          <w:marRight w:val="0"/>
          <w:marTop w:val="0"/>
          <w:marBottom w:val="0"/>
          <w:divBdr>
            <w:top w:val="none" w:sz="0" w:space="0" w:color="auto"/>
            <w:left w:val="none" w:sz="0" w:space="0" w:color="auto"/>
            <w:bottom w:val="none" w:sz="0" w:space="0" w:color="auto"/>
            <w:right w:val="none" w:sz="0" w:space="0" w:color="auto"/>
          </w:divBdr>
        </w:div>
      </w:divsChild>
    </w:div>
    <w:div w:id="867137515">
      <w:bodyDiv w:val="1"/>
      <w:marLeft w:val="0"/>
      <w:marRight w:val="0"/>
      <w:marTop w:val="0"/>
      <w:marBottom w:val="0"/>
      <w:divBdr>
        <w:top w:val="none" w:sz="0" w:space="0" w:color="auto"/>
        <w:left w:val="none" w:sz="0" w:space="0" w:color="auto"/>
        <w:bottom w:val="none" w:sz="0" w:space="0" w:color="auto"/>
        <w:right w:val="none" w:sz="0" w:space="0" w:color="auto"/>
      </w:divBdr>
    </w:div>
    <w:div w:id="872353049">
      <w:bodyDiv w:val="1"/>
      <w:marLeft w:val="0"/>
      <w:marRight w:val="0"/>
      <w:marTop w:val="0"/>
      <w:marBottom w:val="0"/>
      <w:divBdr>
        <w:top w:val="none" w:sz="0" w:space="0" w:color="auto"/>
        <w:left w:val="none" w:sz="0" w:space="0" w:color="auto"/>
        <w:bottom w:val="none" w:sz="0" w:space="0" w:color="auto"/>
        <w:right w:val="none" w:sz="0" w:space="0" w:color="auto"/>
      </w:divBdr>
      <w:divsChild>
        <w:div w:id="103382161">
          <w:marLeft w:val="0"/>
          <w:marRight w:val="0"/>
          <w:marTop w:val="0"/>
          <w:marBottom w:val="0"/>
          <w:divBdr>
            <w:top w:val="none" w:sz="0" w:space="0" w:color="auto"/>
            <w:left w:val="none" w:sz="0" w:space="0" w:color="auto"/>
            <w:bottom w:val="none" w:sz="0" w:space="0" w:color="auto"/>
            <w:right w:val="none" w:sz="0" w:space="0" w:color="auto"/>
          </w:divBdr>
        </w:div>
        <w:div w:id="235944507">
          <w:marLeft w:val="0"/>
          <w:marRight w:val="0"/>
          <w:marTop w:val="0"/>
          <w:marBottom w:val="0"/>
          <w:divBdr>
            <w:top w:val="none" w:sz="0" w:space="0" w:color="auto"/>
            <w:left w:val="none" w:sz="0" w:space="0" w:color="auto"/>
            <w:bottom w:val="none" w:sz="0" w:space="0" w:color="auto"/>
            <w:right w:val="none" w:sz="0" w:space="0" w:color="auto"/>
          </w:divBdr>
        </w:div>
        <w:div w:id="334575184">
          <w:marLeft w:val="0"/>
          <w:marRight w:val="0"/>
          <w:marTop w:val="0"/>
          <w:marBottom w:val="0"/>
          <w:divBdr>
            <w:top w:val="none" w:sz="0" w:space="0" w:color="auto"/>
            <w:left w:val="none" w:sz="0" w:space="0" w:color="auto"/>
            <w:bottom w:val="none" w:sz="0" w:space="0" w:color="auto"/>
            <w:right w:val="none" w:sz="0" w:space="0" w:color="auto"/>
          </w:divBdr>
        </w:div>
        <w:div w:id="516970174">
          <w:marLeft w:val="0"/>
          <w:marRight w:val="0"/>
          <w:marTop w:val="0"/>
          <w:marBottom w:val="0"/>
          <w:divBdr>
            <w:top w:val="none" w:sz="0" w:space="0" w:color="auto"/>
            <w:left w:val="none" w:sz="0" w:space="0" w:color="auto"/>
            <w:bottom w:val="none" w:sz="0" w:space="0" w:color="auto"/>
            <w:right w:val="none" w:sz="0" w:space="0" w:color="auto"/>
          </w:divBdr>
        </w:div>
        <w:div w:id="748385998">
          <w:marLeft w:val="0"/>
          <w:marRight w:val="0"/>
          <w:marTop w:val="0"/>
          <w:marBottom w:val="0"/>
          <w:divBdr>
            <w:top w:val="none" w:sz="0" w:space="0" w:color="auto"/>
            <w:left w:val="none" w:sz="0" w:space="0" w:color="auto"/>
            <w:bottom w:val="none" w:sz="0" w:space="0" w:color="auto"/>
            <w:right w:val="none" w:sz="0" w:space="0" w:color="auto"/>
          </w:divBdr>
        </w:div>
        <w:div w:id="840269285">
          <w:marLeft w:val="0"/>
          <w:marRight w:val="0"/>
          <w:marTop w:val="0"/>
          <w:marBottom w:val="0"/>
          <w:divBdr>
            <w:top w:val="none" w:sz="0" w:space="0" w:color="auto"/>
            <w:left w:val="none" w:sz="0" w:space="0" w:color="auto"/>
            <w:bottom w:val="none" w:sz="0" w:space="0" w:color="auto"/>
            <w:right w:val="none" w:sz="0" w:space="0" w:color="auto"/>
          </w:divBdr>
        </w:div>
        <w:div w:id="871309619">
          <w:marLeft w:val="0"/>
          <w:marRight w:val="0"/>
          <w:marTop w:val="0"/>
          <w:marBottom w:val="0"/>
          <w:divBdr>
            <w:top w:val="none" w:sz="0" w:space="0" w:color="auto"/>
            <w:left w:val="none" w:sz="0" w:space="0" w:color="auto"/>
            <w:bottom w:val="none" w:sz="0" w:space="0" w:color="auto"/>
            <w:right w:val="none" w:sz="0" w:space="0" w:color="auto"/>
          </w:divBdr>
        </w:div>
        <w:div w:id="994913944">
          <w:marLeft w:val="0"/>
          <w:marRight w:val="0"/>
          <w:marTop w:val="0"/>
          <w:marBottom w:val="0"/>
          <w:divBdr>
            <w:top w:val="none" w:sz="0" w:space="0" w:color="auto"/>
            <w:left w:val="none" w:sz="0" w:space="0" w:color="auto"/>
            <w:bottom w:val="none" w:sz="0" w:space="0" w:color="auto"/>
            <w:right w:val="none" w:sz="0" w:space="0" w:color="auto"/>
          </w:divBdr>
        </w:div>
        <w:div w:id="1049256598">
          <w:marLeft w:val="0"/>
          <w:marRight w:val="0"/>
          <w:marTop w:val="0"/>
          <w:marBottom w:val="0"/>
          <w:divBdr>
            <w:top w:val="none" w:sz="0" w:space="0" w:color="auto"/>
            <w:left w:val="none" w:sz="0" w:space="0" w:color="auto"/>
            <w:bottom w:val="none" w:sz="0" w:space="0" w:color="auto"/>
            <w:right w:val="none" w:sz="0" w:space="0" w:color="auto"/>
          </w:divBdr>
        </w:div>
        <w:div w:id="1096443503">
          <w:marLeft w:val="0"/>
          <w:marRight w:val="0"/>
          <w:marTop w:val="0"/>
          <w:marBottom w:val="0"/>
          <w:divBdr>
            <w:top w:val="none" w:sz="0" w:space="0" w:color="auto"/>
            <w:left w:val="none" w:sz="0" w:space="0" w:color="auto"/>
            <w:bottom w:val="none" w:sz="0" w:space="0" w:color="auto"/>
            <w:right w:val="none" w:sz="0" w:space="0" w:color="auto"/>
          </w:divBdr>
        </w:div>
        <w:div w:id="1122725527">
          <w:marLeft w:val="0"/>
          <w:marRight w:val="0"/>
          <w:marTop w:val="0"/>
          <w:marBottom w:val="0"/>
          <w:divBdr>
            <w:top w:val="none" w:sz="0" w:space="0" w:color="auto"/>
            <w:left w:val="none" w:sz="0" w:space="0" w:color="auto"/>
            <w:bottom w:val="none" w:sz="0" w:space="0" w:color="auto"/>
            <w:right w:val="none" w:sz="0" w:space="0" w:color="auto"/>
          </w:divBdr>
        </w:div>
        <w:div w:id="1413236966">
          <w:marLeft w:val="0"/>
          <w:marRight w:val="0"/>
          <w:marTop w:val="0"/>
          <w:marBottom w:val="0"/>
          <w:divBdr>
            <w:top w:val="none" w:sz="0" w:space="0" w:color="auto"/>
            <w:left w:val="none" w:sz="0" w:space="0" w:color="auto"/>
            <w:bottom w:val="none" w:sz="0" w:space="0" w:color="auto"/>
            <w:right w:val="none" w:sz="0" w:space="0" w:color="auto"/>
          </w:divBdr>
        </w:div>
        <w:div w:id="1561359081">
          <w:marLeft w:val="0"/>
          <w:marRight w:val="0"/>
          <w:marTop w:val="0"/>
          <w:marBottom w:val="0"/>
          <w:divBdr>
            <w:top w:val="none" w:sz="0" w:space="0" w:color="auto"/>
            <w:left w:val="none" w:sz="0" w:space="0" w:color="auto"/>
            <w:bottom w:val="none" w:sz="0" w:space="0" w:color="auto"/>
            <w:right w:val="none" w:sz="0" w:space="0" w:color="auto"/>
          </w:divBdr>
        </w:div>
        <w:div w:id="1570187955">
          <w:marLeft w:val="0"/>
          <w:marRight w:val="0"/>
          <w:marTop w:val="0"/>
          <w:marBottom w:val="0"/>
          <w:divBdr>
            <w:top w:val="none" w:sz="0" w:space="0" w:color="auto"/>
            <w:left w:val="none" w:sz="0" w:space="0" w:color="auto"/>
            <w:bottom w:val="none" w:sz="0" w:space="0" w:color="auto"/>
            <w:right w:val="none" w:sz="0" w:space="0" w:color="auto"/>
          </w:divBdr>
        </w:div>
        <w:div w:id="1614704337">
          <w:marLeft w:val="0"/>
          <w:marRight w:val="0"/>
          <w:marTop w:val="0"/>
          <w:marBottom w:val="0"/>
          <w:divBdr>
            <w:top w:val="none" w:sz="0" w:space="0" w:color="auto"/>
            <w:left w:val="none" w:sz="0" w:space="0" w:color="auto"/>
            <w:bottom w:val="none" w:sz="0" w:space="0" w:color="auto"/>
            <w:right w:val="none" w:sz="0" w:space="0" w:color="auto"/>
          </w:divBdr>
        </w:div>
        <w:div w:id="1747996713">
          <w:marLeft w:val="0"/>
          <w:marRight w:val="0"/>
          <w:marTop w:val="0"/>
          <w:marBottom w:val="0"/>
          <w:divBdr>
            <w:top w:val="none" w:sz="0" w:space="0" w:color="auto"/>
            <w:left w:val="none" w:sz="0" w:space="0" w:color="auto"/>
            <w:bottom w:val="none" w:sz="0" w:space="0" w:color="auto"/>
            <w:right w:val="none" w:sz="0" w:space="0" w:color="auto"/>
          </w:divBdr>
        </w:div>
        <w:div w:id="1759785088">
          <w:marLeft w:val="0"/>
          <w:marRight w:val="0"/>
          <w:marTop w:val="0"/>
          <w:marBottom w:val="0"/>
          <w:divBdr>
            <w:top w:val="none" w:sz="0" w:space="0" w:color="auto"/>
            <w:left w:val="none" w:sz="0" w:space="0" w:color="auto"/>
            <w:bottom w:val="none" w:sz="0" w:space="0" w:color="auto"/>
            <w:right w:val="none" w:sz="0" w:space="0" w:color="auto"/>
          </w:divBdr>
        </w:div>
        <w:div w:id="1949116057">
          <w:marLeft w:val="0"/>
          <w:marRight w:val="0"/>
          <w:marTop w:val="0"/>
          <w:marBottom w:val="0"/>
          <w:divBdr>
            <w:top w:val="none" w:sz="0" w:space="0" w:color="auto"/>
            <w:left w:val="none" w:sz="0" w:space="0" w:color="auto"/>
            <w:bottom w:val="none" w:sz="0" w:space="0" w:color="auto"/>
            <w:right w:val="none" w:sz="0" w:space="0" w:color="auto"/>
          </w:divBdr>
        </w:div>
        <w:div w:id="1957564285">
          <w:marLeft w:val="0"/>
          <w:marRight w:val="0"/>
          <w:marTop w:val="0"/>
          <w:marBottom w:val="0"/>
          <w:divBdr>
            <w:top w:val="none" w:sz="0" w:space="0" w:color="auto"/>
            <w:left w:val="none" w:sz="0" w:space="0" w:color="auto"/>
            <w:bottom w:val="none" w:sz="0" w:space="0" w:color="auto"/>
            <w:right w:val="none" w:sz="0" w:space="0" w:color="auto"/>
          </w:divBdr>
        </w:div>
        <w:div w:id="1958170369">
          <w:marLeft w:val="0"/>
          <w:marRight w:val="0"/>
          <w:marTop w:val="0"/>
          <w:marBottom w:val="0"/>
          <w:divBdr>
            <w:top w:val="none" w:sz="0" w:space="0" w:color="auto"/>
            <w:left w:val="none" w:sz="0" w:space="0" w:color="auto"/>
            <w:bottom w:val="none" w:sz="0" w:space="0" w:color="auto"/>
            <w:right w:val="none" w:sz="0" w:space="0" w:color="auto"/>
          </w:divBdr>
        </w:div>
        <w:div w:id="1959293119">
          <w:marLeft w:val="0"/>
          <w:marRight w:val="0"/>
          <w:marTop w:val="0"/>
          <w:marBottom w:val="0"/>
          <w:divBdr>
            <w:top w:val="none" w:sz="0" w:space="0" w:color="auto"/>
            <w:left w:val="none" w:sz="0" w:space="0" w:color="auto"/>
            <w:bottom w:val="none" w:sz="0" w:space="0" w:color="auto"/>
            <w:right w:val="none" w:sz="0" w:space="0" w:color="auto"/>
          </w:divBdr>
        </w:div>
        <w:div w:id="1963800671">
          <w:marLeft w:val="0"/>
          <w:marRight w:val="0"/>
          <w:marTop w:val="0"/>
          <w:marBottom w:val="0"/>
          <w:divBdr>
            <w:top w:val="none" w:sz="0" w:space="0" w:color="auto"/>
            <w:left w:val="none" w:sz="0" w:space="0" w:color="auto"/>
            <w:bottom w:val="none" w:sz="0" w:space="0" w:color="auto"/>
            <w:right w:val="none" w:sz="0" w:space="0" w:color="auto"/>
          </w:divBdr>
        </w:div>
        <w:div w:id="2010477977">
          <w:marLeft w:val="-75"/>
          <w:marRight w:val="0"/>
          <w:marTop w:val="30"/>
          <w:marBottom w:val="30"/>
          <w:divBdr>
            <w:top w:val="none" w:sz="0" w:space="0" w:color="auto"/>
            <w:left w:val="none" w:sz="0" w:space="0" w:color="auto"/>
            <w:bottom w:val="none" w:sz="0" w:space="0" w:color="auto"/>
            <w:right w:val="none" w:sz="0" w:space="0" w:color="auto"/>
          </w:divBdr>
          <w:divsChild>
            <w:div w:id="118190023">
              <w:marLeft w:val="0"/>
              <w:marRight w:val="0"/>
              <w:marTop w:val="0"/>
              <w:marBottom w:val="0"/>
              <w:divBdr>
                <w:top w:val="none" w:sz="0" w:space="0" w:color="auto"/>
                <w:left w:val="none" w:sz="0" w:space="0" w:color="auto"/>
                <w:bottom w:val="none" w:sz="0" w:space="0" w:color="auto"/>
                <w:right w:val="none" w:sz="0" w:space="0" w:color="auto"/>
              </w:divBdr>
              <w:divsChild>
                <w:div w:id="1822429796">
                  <w:marLeft w:val="0"/>
                  <w:marRight w:val="0"/>
                  <w:marTop w:val="0"/>
                  <w:marBottom w:val="0"/>
                  <w:divBdr>
                    <w:top w:val="none" w:sz="0" w:space="0" w:color="auto"/>
                    <w:left w:val="none" w:sz="0" w:space="0" w:color="auto"/>
                    <w:bottom w:val="none" w:sz="0" w:space="0" w:color="auto"/>
                    <w:right w:val="none" w:sz="0" w:space="0" w:color="auto"/>
                  </w:divBdr>
                </w:div>
              </w:divsChild>
            </w:div>
            <w:div w:id="735739138">
              <w:marLeft w:val="0"/>
              <w:marRight w:val="0"/>
              <w:marTop w:val="0"/>
              <w:marBottom w:val="0"/>
              <w:divBdr>
                <w:top w:val="none" w:sz="0" w:space="0" w:color="auto"/>
                <w:left w:val="none" w:sz="0" w:space="0" w:color="auto"/>
                <w:bottom w:val="none" w:sz="0" w:space="0" w:color="auto"/>
                <w:right w:val="none" w:sz="0" w:space="0" w:color="auto"/>
              </w:divBdr>
              <w:divsChild>
                <w:div w:id="77678725">
                  <w:marLeft w:val="0"/>
                  <w:marRight w:val="0"/>
                  <w:marTop w:val="0"/>
                  <w:marBottom w:val="0"/>
                  <w:divBdr>
                    <w:top w:val="none" w:sz="0" w:space="0" w:color="auto"/>
                    <w:left w:val="none" w:sz="0" w:space="0" w:color="auto"/>
                    <w:bottom w:val="none" w:sz="0" w:space="0" w:color="auto"/>
                    <w:right w:val="none" w:sz="0" w:space="0" w:color="auto"/>
                  </w:divBdr>
                </w:div>
                <w:div w:id="375815047">
                  <w:marLeft w:val="0"/>
                  <w:marRight w:val="0"/>
                  <w:marTop w:val="0"/>
                  <w:marBottom w:val="0"/>
                  <w:divBdr>
                    <w:top w:val="none" w:sz="0" w:space="0" w:color="auto"/>
                    <w:left w:val="none" w:sz="0" w:space="0" w:color="auto"/>
                    <w:bottom w:val="none" w:sz="0" w:space="0" w:color="auto"/>
                    <w:right w:val="none" w:sz="0" w:space="0" w:color="auto"/>
                  </w:divBdr>
                </w:div>
                <w:div w:id="723480415">
                  <w:marLeft w:val="0"/>
                  <w:marRight w:val="0"/>
                  <w:marTop w:val="0"/>
                  <w:marBottom w:val="0"/>
                  <w:divBdr>
                    <w:top w:val="none" w:sz="0" w:space="0" w:color="auto"/>
                    <w:left w:val="none" w:sz="0" w:space="0" w:color="auto"/>
                    <w:bottom w:val="none" w:sz="0" w:space="0" w:color="auto"/>
                    <w:right w:val="none" w:sz="0" w:space="0" w:color="auto"/>
                  </w:divBdr>
                </w:div>
                <w:div w:id="975375792">
                  <w:marLeft w:val="0"/>
                  <w:marRight w:val="0"/>
                  <w:marTop w:val="0"/>
                  <w:marBottom w:val="0"/>
                  <w:divBdr>
                    <w:top w:val="none" w:sz="0" w:space="0" w:color="auto"/>
                    <w:left w:val="none" w:sz="0" w:space="0" w:color="auto"/>
                    <w:bottom w:val="none" w:sz="0" w:space="0" w:color="auto"/>
                    <w:right w:val="none" w:sz="0" w:space="0" w:color="auto"/>
                  </w:divBdr>
                </w:div>
                <w:div w:id="1559513334">
                  <w:marLeft w:val="0"/>
                  <w:marRight w:val="0"/>
                  <w:marTop w:val="0"/>
                  <w:marBottom w:val="0"/>
                  <w:divBdr>
                    <w:top w:val="none" w:sz="0" w:space="0" w:color="auto"/>
                    <w:left w:val="none" w:sz="0" w:space="0" w:color="auto"/>
                    <w:bottom w:val="none" w:sz="0" w:space="0" w:color="auto"/>
                    <w:right w:val="none" w:sz="0" w:space="0" w:color="auto"/>
                  </w:divBdr>
                </w:div>
                <w:div w:id="1996301686">
                  <w:marLeft w:val="0"/>
                  <w:marRight w:val="0"/>
                  <w:marTop w:val="0"/>
                  <w:marBottom w:val="0"/>
                  <w:divBdr>
                    <w:top w:val="none" w:sz="0" w:space="0" w:color="auto"/>
                    <w:left w:val="none" w:sz="0" w:space="0" w:color="auto"/>
                    <w:bottom w:val="none" w:sz="0" w:space="0" w:color="auto"/>
                    <w:right w:val="none" w:sz="0" w:space="0" w:color="auto"/>
                  </w:divBdr>
                </w:div>
              </w:divsChild>
            </w:div>
            <w:div w:id="801118093">
              <w:marLeft w:val="0"/>
              <w:marRight w:val="0"/>
              <w:marTop w:val="0"/>
              <w:marBottom w:val="0"/>
              <w:divBdr>
                <w:top w:val="none" w:sz="0" w:space="0" w:color="auto"/>
                <w:left w:val="none" w:sz="0" w:space="0" w:color="auto"/>
                <w:bottom w:val="none" w:sz="0" w:space="0" w:color="auto"/>
                <w:right w:val="none" w:sz="0" w:space="0" w:color="auto"/>
              </w:divBdr>
              <w:divsChild>
                <w:div w:id="1186167224">
                  <w:marLeft w:val="0"/>
                  <w:marRight w:val="0"/>
                  <w:marTop w:val="0"/>
                  <w:marBottom w:val="0"/>
                  <w:divBdr>
                    <w:top w:val="none" w:sz="0" w:space="0" w:color="auto"/>
                    <w:left w:val="none" w:sz="0" w:space="0" w:color="auto"/>
                    <w:bottom w:val="none" w:sz="0" w:space="0" w:color="auto"/>
                    <w:right w:val="none" w:sz="0" w:space="0" w:color="auto"/>
                  </w:divBdr>
                </w:div>
              </w:divsChild>
            </w:div>
            <w:div w:id="831682916">
              <w:marLeft w:val="0"/>
              <w:marRight w:val="0"/>
              <w:marTop w:val="0"/>
              <w:marBottom w:val="0"/>
              <w:divBdr>
                <w:top w:val="none" w:sz="0" w:space="0" w:color="auto"/>
                <w:left w:val="none" w:sz="0" w:space="0" w:color="auto"/>
                <w:bottom w:val="none" w:sz="0" w:space="0" w:color="auto"/>
                <w:right w:val="none" w:sz="0" w:space="0" w:color="auto"/>
              </w:divBdr>
              <w:divsChild>
                <w:div w:id="94399766">
                  <w:marLeft w:val="0"/>
                  <w:marRight w:val="0"/>
                  <w:marTop w:val="0"/>
                  <w:marBottom w:val="0"/>
                  <w:divBdr>
                    <w:top w:val="none" w:sz="0" w:space="0" w:color="auto"/>
                    <w:left w:val="none" w:sz="0" w:space="0" w:color="auto"/>
                    <w:bottom w:val="none" w:sz="0" w:space="0" w:color="auto"/>
                    <w:right w:val="none" w:sz="0" w:space="0" w:color="auto"/>
                  </w:divBdr>
                </w:div>
                <w:div w:id="234515856">
                  <w:marLeft w:val="0"/>
                  <w:marRight w:val="0"/>
                  <w:marTop w:val="0"/>
                  <w:marBottom w:val="0"/>
                  <w:divBdr>
                    <w:top w:val="none" w:sz="0" w:space="0" w:color="auto"/>
                    <w:left w:val="none" w:sz="0" w:space="0" w:color="auto"/>
                    <w:bottom w:val="none" w:sz="0" w:space="0" w:color="auto"/>
                    <w:right w:val="none" w:sz="0" w:space="0" w:color="auto"/>
                  </w:divBdr>
                </w:div>
                <w:div w:id="1088309795">
                  <w:marLeft w:val="0"/>
                  <w:marRight w:val="0"/>
                  <w:marTop w:val="0"/>
                  <w:marBottom w:val="0"/>
                  <w:divBdr>
                    <w:top w:val="none" w:sz="0" w:space="0" w:color="auto"/>
                    <w:left w:val="none" w:sz="0" w:space="0" w:color="auto"/>
                    <w:bottom w:val="none" w:sz="0" w:space="0" w:color="auto"/>
                    <w:right w:val="none" w:sz="0" w:space="0" w:color="auto"/>
                  </w:divBdr>
                </w:div>
                <w:div w:id="1224290040">
                  <w:marLeft w:val="0"/>
                  <w:marRight w:val="0"/>
                  <w:marTop w:val="0"/>
                  <w:marBottom w:val="0"/>
                  <w:divBdr>
                    <w:top w:val="none" w:sz="0" w:space="0" w:color="auto"/>
                    <w:left w:val="none" w:sz="0" w:space="0" w:color="auto"/>
                    <w:bottom w:val="none" w:sz="0" w:space="0" w:color="auto"/>
                    <w:right w:val="none" w:sz="0" w:space="0" w:color="auto"/>
                  </w:divBdr>
                </w:div>
                <w:div w:id="1392852436">
                  <w:marLeft w:val="0"/>
                  <w:marRight w:val="0"/>
                  <w:marTop w:val="0"/>
                  <w:marBottom w:val="0"/>
                  <w:divBdr>
                    <w:top w:val="none" w:sz="0" w:space="0" w:color="auto"/>
                    <w:left w:val="none" w:sz="0" w:space="0" w:color="auto"/>
                    <w:bottom w:val="none" w:sz="0" w:space="0" w:color="auto"/>
                    <w:right w:val="none" w:sz="0" w:space="0" w:color="auto"/>
                  </w:divBdr>
                </w:div>
                <w:div w:id="156063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253654">
          <w:marLeft w:val="0"/>
          <w:marRight w:val="0"/>
          <w:marTop w:val="0"/>
          <w:marBottom w:val="0"/>
          <w:divBdr>
            <w:top w:val="none" w:sz="0" w:space="0" w:color="auto"/>
            <w:left w:val="none" w:sz="0" w:space="0" w:color="auto"/>
            <w:bottom w:val="none" w:sz="0" w:space="0" w:color="auto"/>
            <w:right w:val="none" w:sz="0" w:space="0" w:color="auto"/>
          </w:divBdr>
        </w:div>
        <w:div w:id="2052343799">
          <w:marLeft w:val="0"/>
          <w:marRight w:val="0"/>
          <w:marTop w:val="0"/>
          <w:marBottom w:val="0"/>
          <w:divBdr>
            <w:top w:val="none" w:sz="0" w:space="0" w:color="auto"/>
            <w:left w:val="none" w:sz="0" w:space="0" w:color="auto"/>
            <w:bottom w:val="none" w:sz="0" w:space="0" w:color="auto"/>
            <w:right w:val="none" w:sz="0" w:space="0" w:color="auto"/>
          </w:divBdr>
        </w:div>
        <w:div w:id="2053964733">
          <w:marLeft w:val="0"/>
          <w:marRight w:val="0"/>
          <w:marTop w:val="0"/>
          <w:marBottom w:val="0"/>
          <w:divBdr>
            <w:top w:val="none" w:sz="0" w:space="0" w:color="auto"/>
            <w:left w:val="none" w:sz="0" w:space="0" w:color="auto"/>
            <w:bottom w:val="none" w:sz="0" w:space="0" w:color="auto"/>
            <w:right w:val="none" w:sz="0" w:space="0" w:color="auto"/>
          </w:divBdr>
        </w:div>
        <w:div w:id="2128698654">
          <w:marLeft w:val="0"/>
          <w:marRight w:val="0"/>
          <w:marTop w:val="0"/>
          <w:marBottom w:val="0"/>
          <w:divBdr>
            <w:top w:val="none" w:sz="0" w:space="0" w:color="auto"/>
            <w:left w:val="none" w:sz="0" w:space="0" w:color="auto"/>
            <w:bottom w:val="none" w:sz="0" w:space="0" w:color="auto"/>
            <w:right w:val="none" w:sz="0" w:space="0" w:color="auto"/>
          </w:divBdr>
        </w:div>
      </w:divsChild>
    </w:div>
    <w:div w:id="1179195288">
      <w:bodyDiv w:val="1"/>
      <w:marLeft w:val="0"/>
      <w:marRight w:val="0"/>
      <w:marTop w:val="0"/>
      <w:marBottom w:val="0"/>
      <w:divBdr>
        <w:top w:val="none" w:sz="0" w:space="0" w:color="auto"/>
        <w:left w:val="none" w:sz="0" w:space="0" w:color="auto"/>
        <w:bottom w:val="none" w:sz="0" w:space="0" w:color="auto"/>
        <w:right w:val="none" w:sz="0" w:space="0" w:color="auto"/>
      </w:divBdr>
      <w:divsChild>
        <w:div w:id="909340358">
          <w:marLeft w:val="0"/>
          <w:marRight w:val="0"/>
          <w:marTop w:val="0"/>
          <w:marBottom w:val="0"/>
          <w:divBdr>
            <w:top w:val="none" w:sz="0" w:space="0" w:color="auto"/>
            <w:left w:val="none" w:sz="0" w:space="0" w:color="auto"/>
            <w:bottom w:val="none" w:sz="0" w:space="0" w:color="auto"/>
            <w:right w:val="none" w:sz="0" w:space="0" w:color="auto"/>
          </w:divBdr>
        </w:div>
        <w:div w:id="1799028847">
          <w:marLeft w:val="0"/>
          <w:marRight w:val="0"/>
          <w:marTop w:val="0"/>
          <w:marBottom w:val="0"/>
          <w:divBdr>
            <w:top w:val="none" w:sz="0" w:space="0" w:color="auto"/>
            <w:left w:val="none" w:sz="0" w:space="0" w:color="auto"/>
            <w:bottom w:val="none" w:sz="0" w:space="0" w:color="auto"/>
            <w:right w:val="none" w:sz="0" w:space="0" w:color="auto"/>
          </w:divBdr>
        </w:div>
      </w:divsChild>
    </w:div>
    <w:div w:id="1187790313">
      <w:bodyDiv w:val="1"/>
      <w:marLeft w:val="0"/>
      <w:marRight w:val="0"/>
      <w:marTop w:val="0"/>
      <w:marBottom w:val="0"/>
      <w:divBdr>
        <w:top w:val="none" w:sz="0" w:space="0" w:color="auto"/>
        <w:left w:val="none" w:sz="0" w:space="0" w:color="auto"/>
        <w:bottom w:val="none" w:sz="0" w:space="0" w:color="auto"/>
        <w:right w:val="none" w:sz="0" w:space="0" w:color="auto"/>
      </w:divBdr>
      <w:divsChild>
        <w:div w:id="144053844">
          <w:marLeft w:val="0"/>
          <w:marRight w:val="0"/>
          <w:marTop w:val="0"/>
          <w:marBottom w:val="0"/>
          <w:divBdr>
            <w:top w:val="none" w:sz="0" w:space="0" w:color="auto"/>
            <w:left w:val="none" w:sz="0" w:space="0" w:color="auto"/>
            <w:bottom w:val="none" w:sz="0" w:space="0" w:color="auto"/>
            <w:right w:val="none" w:sz="0" w:space="0" w:color="auto"/>
          </w:divBdr>
        </w:div>
        <w:div w:id="521743615">
          <w:marLeft w:val="0"/>
          <w:marRight w:val="0"/>
          <w:marTop w:val="0"/>
          <w:marBottom w:val="0"/>
          <w:divBdr>
            <w:top w:val="none" w:sz="0" w:space="0" w:color="auto"/>
            <w:left w:val="none" w:sz="0" w:space="0" w:color="auto"/>
            <w:bottom w:val="none" w:sz="0" w:space="0" w:color="auto"/>
            <w:right w:val="none" w:sz="0" w:space="0" w:color="auto"/>
          </w:divBdr>
        </w:div>
      </w:divsChild>
    </w:div>
    <w:div w:id="1769303118">
      <w:bodyDiv w:val="1"/>
      <w:marLeft w:val="0"/>
      <w:marRight w:val="0"/>
      <w:marTop w:val="0"/>
      <w:marBottom w:val="0"/>
      <w:divBdr>
        <w:top w:val="none" w:sz="0" w:space="0" w:color="auto"/>
        <w:left w:val="none" w:sz="0" w:space="0" w:color="auto"/>
        <w:bottom w:val="none" w:sz="0" w:space="0" w:color="auto"/>
        <w:right w:val="none" w:sz="0" w:space="0" w:color="auto"/>
      </w:divBdr>
      <w:divsChild>
        <w:div w:id="55276063">
          <w:marLeft w:val="0"/>
          <w:marRight w:val="0"/>
          <w:marTop w:val="0"/>
          <w:marBottom w:val="0"/>
          <w:divBdr>
            <w:top w:val="none" w:sz="0" w:space="0" w:color="auto"/>
            <w:left w:val="none" w:sz="0" w:space="0" w:color="auto"/>
            <w:bottom w:val="none" w:sz="0" w:space="0" w:color="auto"/>
            <w:right w:val="none" w:sz="0" w:space="0" w:color="auto"/>
          </w:divBdr>
        </w:div>
        <w:div w:id="119347054">
          <w:marLeft w:val="0"/>
          <w:marRight w:val="0"/>
          <w:marTop w:val="0"/>
          <w:marBottom w:val="0"/>
          <w:divBdr>
            <w:top w:val="none" w:sz="0" w:space="0" w:color="auto"/>
            <w:left w:val="none" w:sz="0" w:space="0" w:color="auto"/>
            <w:bottom w:val="none" w:sz="0" w:space="0" w:color="auto"/>
            <w:right w:val="none" w:sz="0" w:space="0" w:color="auto"/>
          </w:divBdr>
        </w:div>
        <w:div w:id="141848061">
          <w:marLeft w:val="0"/>
          <w:marRight w:val="0"/>
          <w:marTop w:val="0"/>
          <w:marBottom w:val="0"/>
          <w:divBdr>
            <w:top w:val="none" w:sz="0" w:space="0" w:color="auto"/>
            <w:left w:val="none" w:sz="0" w:space="0" w:color="auto"/>
            <w:bottom w:val="none" w:sz="0" w:space="0" w:color="auto"/>
            <w:right w:val="none" w:sz="0" w:space="0" w:color="auto"/>
          </w:divBdr>
        </w:div>
        <w:div w:id="354379748">
          <w:marLeft w:val="-75"/>
          <w:marRight w:val="0"/>
          <w:marTop w:val="30"/>
          <w:marBottom w:val="30"/>
          <w:divBdr>
            <w:top w:val="none" w:sz="0" w:space="0" w:color="auto"/>
            <w:left w:val="none" w:sz="0" w:space="0" w:color="auto"/>
            <w:bottom w:val="none" w:sz="0" w:space="0" w:color="auto"/>
            <w:right w:val="none" w:sz="0" w:space="0" w:color="auto"/>
          </w:divBdr>
          <w:divsChild>
            <w:div w:id="422457602">
              <w:marLeft w:val="0"/>
              <w:marRight w:val="0"/>
              <w:marTop w:val="0"/>
              <w:marBottom w:val="0"/>
              <w:divBdr>
                <w:top w:val="none" w:sz="0" w:space="0" w:color="auto"/>
                <w:left w:val="none" w:sz="0" w:space="0" w:color="auto"/>
                <w:bottom w:val="none" w:sz="0" w:space="0" w:color="auto"/>
                <w:right w:val="none" w:sz="0" w:space="0" w:color="auto"/>
              </w:divBdr>
              <w:divsChild>
                <w:div w:id="873731575">
                  <w:marLeft w:val="0"/>
                  <w:marRight w:val="0"/>
                  <w:marTop w:val="0"/>
                  <w:marBottom w:val="0"/>
                  <w:divBdr>
                    <w:top w:val="none" w:sz="0" w:space="0" w:color="auto"/>
                    <w:left w:val="none" w:sz="0" w:space="0" w:color="auto"/>
                    <w:bottom w:val="none" w:sz="0" w:space="0" w:color="auto"/>
                    <w:right w:val="none" w:sz="0" w:space="0" w:color="auto"/>
                  </w:divBdr>
                </w:div>
                <w:div w:id="1252465979">
                  <w:marLeft w:val="0"/>
                  <w:marRight w:val="0"/>
                  <w:marTop w:val="0"/>
                  <w:marBottom w:val="0"/>
                  <w:divBdr>
                    <w:top w:val="none" w:sz="0" w:space="0" w:color="auto"/>
                    <w:left w:val="none" w:sz="0" w:space="0" w:color="auto"/>
                    <w:bottom w:val="none" w:sz="0" w:space="0" w:color="auto"/>
                    <w:right w:val="none" w:sz="0" w:space="0" w:color="auto"/>
                  </w:divBdr>
                </w:div>
                <w:div w:id="1864125868">
                  <w:marLeft w:val="0"/>
                  <w:marRight w:val="0"/>
                  <w:marTop w:val="0"/>
                  <w:marBottom w:val="0"/>
                  <w:divBdr>
                    <w:top w:val="none" w:sz="0" w:space="0" w:color="auto"/>
                    <w:left w:val="none" w:sz="0" w:space="0" w:color="auto"/>
                    <w:bottom w:val="none" w:sz="0" w:space="0" w:color="auto"/>
                    <w:right w:val="none" w:sz="0" w:space="0" w:color="auto"/>
                  </w:divBdr>
                </w:div>
                <w:div w:id="1882281874">
                  <w:marLeft w:val="0"/>
                  <w:marRight w:val="0"/>
                  <w:marTop w:val="0"/>
                  <w:marBottom w:val="0"/>
                  <w:divBdr>
                    <w:top w:val="none" w:sz="0" w:space="0" w:color="auto"/>
                    <w:left w:val="none" w:sz="0" w:space="0" w:color="auto"/>
                    <w:bottom w:val="none" w:sz="0" w:space="0" w:color="auto"/>
                    <w:right w:val="none" w:sz="0" w:space="0" w:color="auto"/>
                  </w:divBdr>
                </w:div>
                <w:div w:id="1993674617">
                  <w:marLeft w:val="0"/>
                  <w:marRight w:val="0"/>
                  <w:marTop w:val="0"/>
                  <w:marBottom w:val="0"/>
                  <w:divBdr>
                    <w:top w:val="none" w:sz="0" w:space="0" w:color="auto"/>
                    <w:left w:val="none" w:sz="0" w:space="0" w:color="auto"/>
                    <w:bottom w:val="none" w:sz="0" w:space="0" w:color="auto"/>
                    <w:right w:val="none" w:sz="0" w:space="0" w:color="auto"/>
                  </w:divBdr>
                </w:div>
              </w:divsChild>
            </w:div>
            <w:div w:id="715273415">
              <w:marLeft w:val="0"/>
              <w:marRight w:val="0"/>
              <w:marTop w:val="0"/>
              <w:marBottom w:val="0"/>
              <w:divBdr>
                <w:top w:val="none" w:sz="0" w:space="0" w:color="auto"/>
                <w:left w:val="none" w:sz="0" w:space="0" w:color="auto"/>
                <w:bottom w:val="none" w:sz="0" w:space="0" w:color="auto"/>
                <w:right w:val="none" w:sz="0" w:space="0" w:color="auto"/>
              </w:divBdr>
              <w:divsChild>
                <w:div w:id="1593006507">
                  <w:marLeft w:val="0"/>
                  <w:marRight w:val="0"/>
                  <w:marTop w:val="0"/>
                  <w:marBottom w:val="0"/>
                  <w:divBdr>
                    <w:top w:val="none" w:sz="0" w:space="0" w:color="auto"/>
                    <w:left w:val="none" w:sz="0" w:space="0" w:color="auto"/>
                    <w:bottom w:val="none" w:sz="0" w:space="0" w:color="auto"/>
                    <w:right w:val="none" w:sz="0" w:space="0" w:color="auto"/>
                  </w:divBdr>
                </w:div>
              </w:divsChild>
            </w:div>
            <w:div w:id="851258014">
              <w:marLeft w:val="0"/>
              <w:marRight w:val="0"/>
              <w:marTop w:val="0"/>
              <w:marBottom w:val="0"/>
              <w:divBdr>
                <w:top w:val="none" w:sz="0" w:space="0" w:color="auto"/>
                <w:left w:val="none" w:sz="0" w:space="0" w:color="auto"/>
                <w:bottom w:val="none" w:sz="0" w:space="0" w:color="auto"/>
                <w:right w:val="none" w:sz="0" w:space="0" w:color="auto"/>
              </w:divBdr>
              <w:divsChild>
                <w:div w:id="1420254199">
                  <w:marLeft w:val="0"/>
                  <w:marRight w:val="0"/>
                  <w:marTop w:val="0"/>
                  <w:marBottom w:val="0"/>
                  <w:divBdr>
                    <w:top w:val="none" w:sz="0" w:space="0" w:color="auto"/>
                    <w:left w:val="none" w:sz="0" w:space="0" w:color="auto"/>
                    <w:bottom w:val="none" w:sz="0" w:space="0" w:color="auto"/>
                    <w:right w:val="none" w:sz="0" w:space="0" w:color="auto"/>
                  </w:divBdr>
                </w:div>
              </w:divsChild>
            </w:div>
            <w:div w:id="992568901">
              <w:marLeft w:val="0"/>
              <w:marRight w:val="0"/>
              <w:marTop w:val="0"/>
              <w:marBottom w:val="0"/>
              <w:divBdr>
                <w:top w:val="none" w:sz="0" w:space="0" w:color="auto"/>
                <w:left w:val="none" w:sz="0" w:space="0" w:color="auto"/>
                <w:bottom w:val="none" w:sz="0" w:space="0" w:color="auto"/>
                <w:right w:val="none" w:sz="0" w:space="0" w:color="auto"/>
              </w:divBdr>
              <w:divsChild>
                <w:div w:id="279531951">
                  <w:marLeft w:val="0"/>
                  <w:marRight w:val="0"/>
                  <w:marTop w:val="0"/>
                  <w:marBottom w:val="0"/>
                  <w:divBdr>
                    <w:top w:val="none" w:sz="0" w:space="0" w:color="auto"/>
                    <w:left w:val="none" w:sz="0" w:space="0" w:color="auto"/>
                    <w:bottom w:val="none" w:sz="0" w:space="0" w:color="auto"/>
                    <w:right w:val="none" w:sz="0" w:space="0" w:color="auto"/>
                  </w:divBdr>
                </w:div>
                <w:div w:id="647786205">
                  <w:marLeft w:val="0"/>
                  <w:marRight w:val="0"/>
                  <w:marTop w:val="0"/>
                  <w:marBottom w:val="0"/>
                  <w:divBdr>
                    <w:top w:val="none" w:sz="0" w:space="0" w:color="auto"/>
                    <w:left w:val="none" w:sz="0" w:space="0" w:color="auto"/>
                    <w:bottom w:val="none" w:sz="0" w:space="0" w:color="auto"/>
                    <w:right w:val="none" w:sz="0" w:space="0" w:color="auto"/>
                  </w:divBdr>
                </w:div>
                <w:div w:id="1103260540">
                  <w:marLeft w:val="0"/>
                  <w:marRight w:val="0"/>
                  <w:marTop w:val="0"/>
                  <w:marBottom w:val="0"/>
                  <w:divBdr>
                    <w:top w:val="none" w:sz="0" w:space="0" w:color="auto"/>
                    <w:left w:val="none" w:sz="0" w:space="0" w:color="auto"/>
                    <w:bottom w:val="none" w:sz="0" w:space="0" w:color="auto"/>
                    <w:right w:val="none" w:sz="0" w:space="0" w:color="auto"/>
                  </w:divBdr>
                </w:div>
                <w:div w:id="1242986069">
                  <w:marLeft w:val="0"/>
                  <w:marRight w:val="0"/>
                  <w:marTop w:val="0"/>
                  <w:marBottom w:val="0"/>
                  <w:divBdr>
                    <w:top w:val="none" w:sz="0" w:space="0" w:color="auto"/>
                    <w:left w:val="none" w:sz="0" w:space="0" w:color="auto"/>
                    <w:bottom w:val="none" w:sz="0" w:space="0" w:color="auto"/>
                    <w:right w:val="none" w:sz="0" w:space="0" w:color="auto"/>
                  </w:divBdr>
                </w:div>
                <w:div w:id="1656058976">
                  <w:marLeft w:val="0"/>
                  <w:marRight w:val="0"/>
                  <w:marTop w:val="0"/>
                  <w:marBottom w:val="0"/>
                  <w:divBdr>
                    <w:top w:val="none" w:sz="0" w:space="0" w:color="auto"/>
                    <w:left w:val="none" w:sz="0" w:space="0" w:color="auto"/>
                    <w:bottom w:val="none" w:sz="0" w:space="0" w:color="auto"/>
                    <w:right w:val="none" w:sz="0" w:space="0" w:color="auto"/>
                  </w:divBdr>
                </w:div>
                <w:div w:id="165899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51538">
          <w:marLeft w:val="0"/>
          <w:marRight w:val="0"/>
          <w:marTop w:val="0"/>
          <w:marBottom w:val="0"/>
          <w:divBdr>
            <w:top w:val="none" w:sz="0" w:space="0" w:color="auto"/>
            <w:left w:val="none" w:sz="0" w:space="0" w:color="auto"/>
            <w:bottom w:val="none" w:sz="0" w:space="0" w:color="auto"/>
            <w:right w:val="none" w:sz="0" w:space="0" w:color="auto"/>
          </w:divBdr>
        </w:div>
        <w:div w:id="396782216">
          <w:marLeft w:val="0"/>
          <w:marRight w:val="0"/>
          <w:marTop w:val="0"/>
          <w:marBottom w:val="0"/>
          <w:divBdr>
            <w:top w:val="none" w:sz="0" w:space="0" w:color="auto"/>
            <w:left w:val="none" w:sz="0" w:space="0" w:color="auto"/>
            <w:bottom w:val="none" w:sz="0" w:space="0" w:color="auto"/>
            <w:right w:val="none" w:sz="0" w:space="0" w:color="auto"/>
          </w:divBdr>
        </w:div>
        <w:div w:id="465465893">
          <w:marLeft w:val="0"/>
          <w:marRight w:val="0"/>
          <w:marTop w:val="0"/>
          <w:marBottom w:val="0"/>
          <w:divBdr>
            <w:top w:val="none" w:sz="0" w:space="0" w:color="auto"/>
            <w:left w:val="none" w:sz="0" w:space="0" w:color="auto"/>
            <w:bottom w:val="none" w:sz="0" w:space="0" w:color="auto"/>
            <w:right w:val="none" w:sz="0" w:space="0" w:color="auto"/>
          </w:divBdr>
        </w:div>
        <w:div w:id="538124639">
          <w:marLeft w:val="0"/>
          <w:marRight w:val="0"/>
          <w:marTop w:val="0"/>
          <w:marBottom w:val="0"/>
          <w:divBdr>
            <w:top w:val="none" w:sz="0" w:space="0" w:color="auto"/>
            <w:left w:val="none" w:sz="0" w:space="0" w:color="auto"/>
            <w:bottom w:val="none" w:sz="0" w:space="0" w:color="auto"/>
            <w:right w:val="none" w:sz="0" w:space="0" w:color="auto"/>
          </w:divBdr>
        </w:div>
        <w:div w:id="596863217">
          <w:marLeft w:val="0"/>
          <w:marRight w:val="0"/>
          <w:marTop w:val="0"/>
          <w:marBottom w:val="0"/>
          <w:divBdr>
            <w:top w:val="none" w:sz="0" w:space="0" w:color="auto"/>
            <w:left w:val="none" w:sz="0" w:space="0" w:color="auto"/>
            <w:bottom w:val="none" w:sz="0" w:space="0" w:color="auto"/>
            <w:right w:val="none" w:sz="0" w:space="0" w:color="auto"/>
          </w:divBdr>
        </w:div>
        <w:div w:id="672993918">
          <w:marLeft w:val="0"/>
          <w:marRight w:val="0"/>
          <w:marTop w:val="0"/>
          <w:marBottom w:val="0"/>
          <w:divBdr>
            <w:top w:val="none" w:sz="0" w:space="0" w:color="auto"/>
            <w:left w:val="none" w:sz="0" w:space="0" w:color="auto"/>
            <w:bottom w:val="none" w:sz="0" w:space="0" w:color="auto"/>
            <w:right w:val="none" w:sz="0" w:space="0" w:color="auto"/>
          </w:divBdr>
        </w:div>
        <w:div w:id="925110218">
          <w:marLeft w:val="0"/>
          <w:marRight w:val="0"/>
          <w:marTop w:val="0"/>
          <w:marBottom w:val="0"/>
          <w:divBdr>
            <w:top w:val="none" w:sz="0" w:space="0" w:color="auto"/>
            <w:left w:val="none" w:sz="0" w:space="0" w:color="auto"/>
            <w:bottom w:val="none" w:sz="0" w:space="0" w:color="auto"/>
            <w:right w:val="none" w:sz="0" w:space="0" w:color="auto"/>
          </w:divBdr>
        </w:div>
        <w:div w:id="1105733375">
          <w:marLeft w:val="0"/>
          <w:marRight w:val="0"/>
          <w:marTop w:val="0"/>
          <w:marBottom w:val="0"/>
          <w:divBdr>
            <w:top w:val="none" w:sz="0" w:space="0" w:color="auto"/>
            <w:left w:val="none" w:sz="0" w:space="0" w:color="auto"/>
            <w:bottom w:val="none" w:sz="0" w:space="0" w:color="auto"/>
            <w:right w:val="none" w:sz="0" w:space="0" w:color="auto"/>
          </w:divBdr>
        </w:div>
        <w:div w:id="1141312997">
          <w:marLeft w:val="0"/>
          <w:marRight w:val="0"/>
          <w:marTop w:val="0"/>
          <w:marBottom w:val="0"/>
          <w:divBdr>
            <w:top w:val="none" w:sz="0" w:space="0" w:color="auto"/>
            <w:left w:val="none" w:sz="0" w:space="0" w:color="auto"/>
            <w:bottom w:val="none" w:sz="0" w:space="0" w:color="auto"/>
            <w:right w:val="none" w:sz="0" w:space="0" w:color="auto"/>
          </w:divBdr>
        </w:div>
        <w:div w:id="1242713550">
          <w:marLeft w:val="0"/>
          <w:marRight w:val="0"/>
          <w:marTop w:val="0"/>
          <w:marBottom w:val="0"/>
          <w:divBdr>
            <w:top w:val="none" w:sz="0" w:space="0" w:color="auto"/>
            <w:left w:val="none" w:sz="0" w:space="0" w:color="auto"/>
            <w:bottom w:val="none" w:sz="0" w:space="0" w:color="auto"/>
            <w:right w:val="none" w:sz="0" w:space="0" w:color="auto"/>
          </w:divBdr>
        </w:div>
        <w:div w:id="1264074275">
          <w:marLeft w:val="0"/>
          <w:marRight w:val="0"/>
          <w:marTop w:val="0"/>
          <w:marBottom w:val="0"/>
          <w:divBdr>
            <w:top w:val="none" w:sz="0" w:space="0" w:color="auto"/>
            <w:left w:val="none" w:sz="0" w:space="0" w:color="auto"/>
            <w:bottom w:val="none" w:sz="0" w:space="0" w:color="auto"/>
            <w:right w:val="none" w:sz="0" w:space="0" w:color="auto"/>
          </w:divBdr>
        </w:div>
        <w:div w:id="1304696087">
          <w:marLeft w:val="0"/>
          <w:marRight w:val="0"/>
          <w:marTop w:val="0"/>
          <w:marBottom w:val="0"/>
          <w:divBdr>
            <w:top w:val="none" w:sz="0" w:space="0" w:color="auto"/>
            <w:left w:val="none" w:sz="0" w:space="0" w:color="auto"/>
            <w:bottom w:val="none" w:sz="0" w:space="0" w:color="auto"/>
            <w:right w:val="none" w:sz="0" w:space="0" w:color="auto"/>
          </w:divBdr>
        </w:div>
        <w:div w:id="1341004452">
          <w:marLeft w:val="0"/>
          <w:marRight w:val="0"/>
          <w:marTop w:val="0"/>
          <w:marBottom w:val="0"/>
          <w:divBdr>
            <w:top w:val="none" w:sz="0" w:space="0" w:color="auto"/>
            <w:left w:val="none" w:sz="0" w:space="0" w:color="auto"/>
            <w:bottom w:val="none" w:sz="0" w:space="0" w:color="auto"/>
            <w:right w:val="none" w:sz="0" w:space="0" w:color="auto"/>
          </w:divBdr>
        </w:div>
        <w:div w:id="1659647915">
          <w:marLeft w:val="0"/>
          <w:marRight w:val="0"/>
          <w:marTop w:val="0"/>
          <w:marBottom w:val="0"/>
          <w:divBdr>
            <w:top w:val="none" w:sz="0" w:space="0" w:color="auto"/>
            <w:left w:val="none" w:sz="0" w:space="0" w:color="auto"/>
            <w:bottom w:val="none" w:sz="0" w:space="0" w:color="auto"/>
            <w:right w:val="none" w:sz="0" w:space="0" w:color="auto"/>
          </w:divBdr>
        </w:div>
        <w:div w:id="1873685453">
          <w:marLeft w:val="0"/>
          <w:marRight w:val="0"/>
          <w:marTop w:val="0"/>
          <w:marBottom w:val="0"/>
          <w:divBdr>
            <w:top w:val="none" w:sz="0" w:space="0" w:color="auto"/>
            <w:left w:val="none" w:sz="0" w:space="0" w:color="auto"/>
            <w:bottom w:val="none" w:sz="0" w:space="0" w:color="auto"/>
            <w:right w:val="none" w:sz="0" w:space="0" w:color="auto"/>
          </w:divBdr>
        </w:div>
        <w:div w:id="2070954960">
          <w:marLeft w:val="0"/>
          <w:marRight w:val="0"/>
          <w:marTop w:val="0"/>
          <w:marBottom w:val="0"/>
          <w:divBdr>
            <w:top w:val="none" w:sz="0" w:space="0" w:color="auto"/>
            <w:left w:val="none" w:sz="0" w:space="0" w:color="auto"/>
            <w:bottom w:val="none" w:sz="0" w:space="0" w:color="auto"/>
            <w:right w:val="none" w:sz="0" w:space="0" w:color="auto"/>
          </w:divBdr>
        </w:div>
        <w:div w:id="2144032651">
          <w:marLeft w:val="0"/>
          <w:marRight w:val="0"/>
          <w:marTop w:val="0"/>
          <w:marBottom w:val="0"/>
          <w:divBdr>
            <w:top w:val="none" w:sz="0" w:space="0" w:color="auto"/>
            <w:left w:val="none" w:sz="0" w:space="0" w:color="auto"/>
            <w:bottom w:val="none" w:sz="0" w:space="0" w:color="auto"/>
            <w:right w:val="none" w:sz="0" w:space="0" w:color="auto"/>
          </w:divBdr>
        </w:div>
      </w:divsChild>
    </w:div>
    <w:div w:id="1776094099">
      <w:bodyDiv w:val="1"/>
      <w:marLeft w:val="0"/>
      <w:marRight w:val="0"/>
      <w:marTop w:val="0"/>
      <w:marBottom w:val="0"/>
      <w:divBdr>
        <w:top w:val="none" w:sz="0" w:space="0" w:color="auto"/>
        <w:left w:val="none" w:sz="0" w:space="0" w:color="auto"/>
        <w:bottom w:val="none" w:sz="0" w:space="0" w:color="auto"/>
        <w:right w:val="none" w:sz="0" w:space="0" w:color="auto"/>
      </w:divBdr>
      <w:divsChild>
        <w:div w:id="947736658">
          <w:marLeft w:val="0"/>
          <w:marRight w:val="0"/>
          <w:marTop w:val="0"/>
          <w:marBottom w:val="0"/>
          <w:divBdr>
            <w:top w:val="none" w:sz="0" w:space="0" w:color="auto"/>
            <w:left w:val="none" w:sz="0" w:space="0" w:color="auto"/>
            <w:bottom w:val="none" w:sz="0" w:space="0" w:color="auto"/>
            <w:right w:val="none" w:sz="0" w:space="0" w:color="auto"/>
          </w:divBdr>
        </w:div>
        <w:div w:id="1743137823">
          <w:marLeft w:val="0"/>
          <w:marRight w:val="0"/>
          <w:marTop w:val="0"/>
          <w:marBottom w:val="0"/>
          <w:divBdr>
            <w:top w:val="none" w:sz="0" w:space="0" w:color="auto"/>
            <w:left w:val="none" w:sz="0" w:space="0" w:color="auto"/>
            <w:bottom w:val="none" w:sz="0" w:space="0" w:color="auto"/>
            <w:right w:val="none" w:sz="0" w:space="0" w:color="auto"/>
          </w:divBdr>
        </w:div>
      </w:divsChild>
    </w:div>
    <w:div w:id="1809203572">
      <w:bodyDiv w:val="1"/>
      <w:marLeft w:val="0"/>
      <w:marRight w:val="0"/>
      <w:marTop w:val="0"/>
      <w:marBottom w:val="0"/>
      <w:divBdr>
        <w:top w:val="none" w:sz="0" w:space="0" w:color="auto"/>
        <w:left w:val="none" w:sz="0" w:space="0" w:color="auto"/>
        <w:bottom w:val="none" w:sz="0" w:space="0" w:color="auto"/>
        <w:right w:val="none" w:sz="0" w:space="0" w:color="auto"/>
      </w:divBdr>
      <w:divsChild>
        <w:div w:id="102043458">
          <w:marLeft w:val="0"/>
          <w:marRight w:val="0"/>
          <w:marTop w:val="0"/>
          <w:marBottom w:val="0"/>
          <w:divBdr>
            <w:top w:val="none" w:sz="0" w:space="0" w:color="auto"/>
            <w:left w:val="none" w:sz="0" w:space="0" w:color="auto"/>
            <w:bottom w:val="none" w:sz="0" w:space="0" w:color="auto"/>
            <w:right w:val="none" w:sz="0" w:space="0" w:color="auto"/>
          </w:divBdr>
        </w:div>
        <w:div w:id="210456818">
          <w:marLeft w:val="0"/>
          <w:marRight w:val="0"/>
          <w:marTop w:val="0"/>
          <w:marBottom w:val="0"/>
          <w:divBdr>
            <w:top w:val="none" w:sz="0" w:space="0" w:color="auto"/>
            <w:left w:val="none" w:sz="0" w:space="0" w:color="auto"/>
            <w:bottom w:val="none" w:sz="0" w:space="0" w:color="auto"/>
            <w:right w:val="none" w:sz="0" w:space="0" w:color="auto"/>
          </w:divBdr>
        </w:div>
        <w:div w:id="282688827">
          <w:marLeft w:val="0"/>
          <w:marRight w:val="0"/>
          <w:marTop w:val="0"/>
          <w:marBottom w:val="0"/>
          <w:divBdr>
            <w:top w:val="none" w:sz="0" w:space="0" w:color="auto"/>
            <w:left w:val="none" w:sz="0" w:space="0" w:color="auto"/>
            <w:bottom w:val="none" w:sz="0" w:space="0" w:color="auto"/>
            <w:right w:val="none" w:sz="0" w:space="0" w:color="auto"/>
          </w:divBdr>
        </w:div>
        <w:div w:id="418915671">
          <w:marLeft w:val="0"/>
          <w:marRight w:val="0"/>
          <w:marTop w:val="0"/>
          <w:marBottom w:val="0"/>
          <w:divBdr>
            <w:top w:val="none" w:sz="0" w:space="0" w:color="auto"/>
            <w:left w:val="none" w:sz="0" w:space="0" w:color="auto"/>
            <w:bottom w:val="none" w:sz="0" w:space="0" w:color="auto"/>
            <w:right w:val="none" w:sz="0" w:space="0" w:color="auto"/>
          </w:divBdr>
        </w:div>
        <w:div w:id="493572273">
          <w:marLeft w:val="0"/>
          <w:marRight w:val="0"/>
          <w:marTop w:val="0"/>
          <w:marBottom w:val="0"/>
          <w:divBdr>
            <w:top w:val="none" w:sz="0" w:space="0" w:color="auto"/>
            <w:left w:val="none" w:sz="0" w:space="0" w:color="auto"/>
            <w:bottom w:val="none" w:sz="0" w:space="0" w:color="auto"/>
            <w:right w:val="none" w:sz="0" w:space="0" w:color="auto"/>
          </w:divBdr>
        </w:div>
        <w:div w:id="879781834">
          <w:marLeft w:val="0"/>
          <w:marRight w:val="0"/>
          <w:marTop w:val="0"/>
          <w:marBottom w:val="0"/>
          <w:divBdr>
            <w:top w:val="none" w:sz="0" w:space="0" w:color="auto"/>
            <w:left w:val="none" w:sz="0" w:space="0" w:color="auto"/>
            <w:bottom w:val="none" w:sz="0" w:space="0" w:color="auto"/>
            <w:right w:val="none" w:sz="0" w:space="0" w:color="auto"/>
          </w:divBdr>
        </w:div>
        <w:div w:id="899679344">
          <w:marLeft w:val="0"/>
          <w:marRight w:val="0"/>
          <w:marTop w:val="0"/>
          <w:marBottom w:val="0"/>
          <w:divBdr>
            <w:top w:val="none" w:sz="0" w:space="0" w:color="auto"/>
            <w:left w:val="none" w:sz="0" w:space="0" w:color="auto"/>
            <w:bottom w:val="none" w:sz="0" w:space="0" w:color="auto"/>
            <w:right w:val="none" w:sz="0" w:space="0" w:color="auto"/>
          </w:divBdr>
        </w:div>
        <w:div w:id="926694275">
          <w:marLeft w:val="0"/>
          <w:marRight w:val="0"/>
          <w:marTop w:val="0"/>
          <w:marBottom w:val="0"/>
          <w:divBdr>
            <w:top w:val="none" w:sz="0" w:space="0" w:color="auto"/>
            <w:left w:val="none" w:sz="0" w:space="0" w:color="auto"/>
            <w:bottom w:val="none" w:sz="0" w:space="0" w:color="auto"/>
            <w:right w:val="none" w:sz="0" w:space="0" w:color="auto"/>
          </w:divBdr>
        </w:div>
        <w:div w:id="1012995811">
          <w:marLeft w:val="0"/>
          <w:marRight w:val="0"/>
          <w:marTop w:val="0"/>
          <w:marBottom w:val="0"/>
          <w:divBdr>
            <w:top w:val="none" w:sz="0" w:space="0" w:color="auto"/>
            <w:left w:val="none" w:sz="0" w:space="0" w:color="auto"/>
            <w:bottom w:val="none" w:sz="0" w:space="0" w:color="auto"/>
            <w:right w:val="none" w:sz="0" w:space="0" w:color="auto"/>
          </w:divBdr>
        </w:div>
        <w:div w:id="1269771431">
          <w:marLeft w:val="0"/>
          <w:marRight w:val="0"/>
          <w:marTop w:val="0"/>
          <w:marBottom w:val="0"/>
          <w:divBdr>
            <w:top w:val="none" w:sz="0" w:space="0" w:color="auto"/>
            <w:left w:val="none" w:sz="0" w:space="0" w:color="auto"/>
            <w:bottom w:val="none" w:sz="0" w:space="0" w:color="auto"/>
            <w:right w:val="none" w:sz="0" w:space="0" w:color="auto"/>
          </w:divBdr>
        </w:div>
        <w:div w:id="1601336148">
          <w:marLeft w:val="0"/>
          <w:marRight w:val="0"/>
          <w:marTop w:val="0"/>
          <w:marBottom w:val="0"/>
          <w:divBdr>
            <w:top w:val="none" w:sz="0" w:space="0" w:color="auto"/>
            <w:left w:val="none" w:sz="0" w:space="0" w:color="auto"/>
            <w:bottom w:val="none" w:sz="0" w:space="0" w:color="auto"/>
            <w:right w:val="none" w:sz="0" w:space="0" w:color="auto"/>
          </w:divBdr>
        </w:div>
        <w:div w:id="1666547431">
          <w:marLeft w:val="0"/>
          <w:marRight w:val="0"/>
          <w:marTop w:val="0"/>
          <w:marBottom w:val="0"/>
          <w:divBdr>
            <w:top w:val="none" w:sz="0" w:space="0" w:color="auto"/>
            <w:left w:val="none" w:sz="0" w:space="0" w:color="auto"/>
            <w:bottom w:val="none" w:sz="0" w:space="0" w:color="auto"/>
            <w:right w:val="none" w:sz="0" w:space="0" w:color="auto"/>
          </w:divBdr>
        </w:div>
        <w:div w:id="1724403107">
          <w:marLeft w:val="0"/>
          <w:marRight w:val="0"/>
          <w:marTop w:val="0"/>
          <w:marBottom w:val="0"/>
          <w:divBdr>
            <w:top w:val="none" w:sz="0" w:space="0" w:color="auto"/>
            <w:left w:val="none" w:sz="0" w:space="0" w:color="auto"/>
            <w:bottom w:val="none" w:sz="0" w:space="0" w:color="auto"/>
            <w:right w:val="none" w:sz="0" w:space="0" w:color="auto"/>
          </w:divBdr>
        </w:div>
        <w:div w:id="1734892690">
          <w:marLeft w:val="0"/>
          <w:marRight w:val="0"/>
          <w:marTop w:val="0"/>
          <w:marBottom w:val="0"/>
          <w:divBdr>
            <w:top w:val="none" w:sz="0" w:space="0" w:color="auto"/>
            <w:left w:val="none" w:sz="0" w:space="0" w:color="auto"/>
            <w:bottom w:val="none" w:sz="0" w:space="0" w:color="auto"/>
            <w:right w:val="none" w:sz="0" w:space="0" w:color="auto"/>
          </w:divBdr>
        </w:div>
        <w:div w:id="1840929096">
          <w:marLeft w:val="0"/>
          <w:marRight w:val="0"/>
          <w:marTop w:val="0"/>
          <w:marBottom w:val="0"/>
          <w:divBdr>
            <w:top w:val="none" w:sz="0" w:space="0" w:color="auto"/>
            <w:left w:val="none" w:sz="0" w:space="0" w:color="auto"/>
            <w:bottom w:val="none" w:sz="0" w:space="0" w:color="auto"/>
            <w:right w:val="none" w:sz="0" w:space="0" w:color="auto"/>
          </w:divBdr>
        </w:div>
        <w:div w:id="1845318261">
          <w:marLeft w:val="0"/>
          <w:marRight w:val="0"/>
          <w:marTop w:val="0"/>
          <w:marBottom w:val="0"/>
          <w:divBdr>
            <w:top w:val="none" w:sz="0" w:space="0" w:color="auto"/>
            <w:left w:val="none" w:sz="0" w:space="0" w:color="auto"/>
            <w:bottom w:val="none" w:sz="0" w:space="0" w:color="auto"/>
            <w:right w:val="none" w:sz="0" w:space="0" w:color="auto"/>
          </w:divBdr>
        </w:div>
        <w:div w:id="1919443437">
          <w:marLeft w:val="0"/>
          <w:marRight w:val="0"/>
          <w:marTop w:val="0"/>
          <w:marBottom w:val="0"/>
          <w:divBdr>
            <w:top w:val="none" w:sz="0" w:space="0" w:color="auto"/>
            <w:left w:val="none" w:sz="0" w:space="0" w:color="auto"/>
            <w:bottom w:val="none" w:sz="0" w:space="0" w:color="auto"/>
            <w:right w:val="none" w:sz="0" w:space="0" w:color="auto"/>
          </w:divBdr>
        </w:div>
        <w:div w:id="2020548124">
          <w:marLeft w:val="0"/>
          <w:marRight w:val="0"/>
          <w:marTop w:val="0"/>
          <w:marBottom w:val="0"/>
          <w:divBdr>
            <w:top w:val="none" w:sz="0" w:space="0" w:color="auto"/>
            <w:left w:val="none" w:sz="0" w:space="0" w:color="auto"/>
            <w:bottom w:val="none" w:sz="0" w:space="0" w:color="auto"/>
            <w:right w:val="none" w:sz="0" w:space="0" w:color="auto"/>
          </w:divBdr>
        </w:div>
        <w:div w:id="2089501569">
          <w:marLeft w:val="0"/>
          <w:marRight w:val="0"/>
          <w:marTop w:val="0"/>
          <w:marBottom w:val="0"/>
          <w:divBdr>
            <w:top w:val="none" w:sz="0" w:space="0" w:color="auto"/>
            <w:left w:val="none" w:sz="0" w:space="0" w:color="auto"/>
            <w:bottom w:val="none" w:sz="0" w:space="0" w:color="auto"/>
            <w:right w:val="none" w:sz="0" w:space="0" w:color="auto"/>
          </w:divBdr>
        </w:div>
        <w:div w:id="2114783072">
          <w:marLeft w:val="0"/>
          <w:marRight w:val="0"/>
          <w:marTop w:val="0"/>
          <w:marBottom w:val="0"/>
          <w:divBdr>
            <w:top w:val="none" w:sz="0" w:space="0" w:color="auto"/>
            <w:left w:val="none" w:sz="0" w:space="0" w:color="auto"/>
            <w:bottom w:val="none" w:sz="0" w:space="0" w:color="auto"/>
            <w:right w:val="none" w:sz="0" w:space="0" w:color="auto"/>
          </w:divBdr>
        </w:div>
      </w:divsChild>
    </w:div>
    <w:div w:id="1854031772">
      <w:bodyDiv w:val="1"/>
      <w:marLeft w:val="0"/>
      <w:marRight w:val="0"/>
      <w:marTop w:val="0"/>
      <w:marBottom w:val="0"/>
      <w:divBdr>
        <w:top w:val="none" w:sz="0" w:space="0" w:color="auto"/>
        <w:left w:val="none" w:sz="0" w:space="0" w:color="auto"/>
        <w:bottom w:val="none" w:sz="0" w:space="0" w:color="auto"/>
        <w:right w:val="none" w:sz="0" w:space="0" w:color="auto"/>
      </w:divBdr>
      <w:divsChild>
        <w:div w:id="30541450">
          <w:marLeft w:val="0"/>
          <w:marRight w:val="0"/>
          <w:marTop w:val="0"/>
          <w:marBottom w:val="0"/>
          <w:divBdr>
            <w:top w:val="none" w:sz="0" w:space="0" w:color="auto"/>
            <w:left w:val="none" w:sz="0" w:space="0" w:color="auto"/>
            <w:bottom w:val="none" w:sz="0" w:space="0" w:color="auto"/>
            <w:right w:val="none" w:sz="0" w:space="0" w:color="auto"/>
          </w:divBdr>
        </w:div>
        <w:div w:id="100733710">
          <w:marLeft w:val="0"/>
          <w:marRight w:val="0"/>
          <w:marTop w:val="0"/>
          <w:marBottom w:val="0"/>
          <w:divBdr>
            <w:top w:val="none" w:sz="0" w:space="0" w:color="auto"/>
            <w:left w:val="none" w:sz="0" w:space="0" w:color="auto"/>
            <w:bottom w:val="none" w:sz="0" w:space="0" w:color="auto"/>
            <w:right w:val="none" w:sz="0" w:space="0" w:color="auto"/>
          </w:divBdr>
          <w:divsChild>
            <w:div w:id="21637822">
              <w:marLeft w:val="0"/>
              <w:marRight w:val="0"/>
              <w:marTop w:val="0"/>
              <w:marBottom w:val="0"/>
              <w:divBdr>
                <w:top w:val="none" w:sz="0" w:space="0" w:color="auto"/>
                <w:left w:val="none" w:sz="0" w:space="0" w:color="auto"/>
                <w:bottom w:val="none" w:sz="0" w:space="0" w:color="auto"/>
                <w:right w:val="none" w:sz="0" w:space="0" w:color="auto"/>
              </w:divBdr>
            </w:div>
            <w:div w:id="122774663">
              <w:marLeft w:val="0"/>
              <w:marRight w:val="0"/>
              <w:marTop w:val="0"/>
              <w:marBottom w:val="0"/>
              <w:divBdr>
                <w:top w:val="none" w:sz="0" w:space="0" w:color="auto"/>
                <w:left w:val="none" w:sz="0" w:space="0" w:color="auto"/>
                <w:bottom w:val="none" w:sz="0" w:space="0" w:color="auto"/>
                <w:right w:val="none" w:sz="0" w:space="0" w:color="auto"/>
              </w:divBdr>
            </w:div>
            <w:div w:id="197084482">
              <w:marLeft w:val="0"/>
              <w:marRight w:val="0"/>
              <w:marTop w:val="0"/>
              <w:marBottom w:val="0"/>
              <w:divBdr>
                <w:top w:val="none" w:sz="0" w:space="0" w:color="auto"/>
                <w:left w:val="none" w:sz="0" w:space="0" w:color="auto"/>
                <w:bottom w:val="none" w:sz="0" w:space="0" w:color="auto"/>
                <w:right w:val="none" w:sz="0" w:space="0" w:color="auto"/>
              </w:divBdr>
            </w:div>
            <w:div w:id="286132428">
              <w:marLeft w:val="0"/>
              <w:marRight w:val="0"/>
              <w:marTop w:val="0"/>
              <w:marBottom w:val="0"/>
              <w:divBdr>
                <w:top w:val="none" w:sz="0" w:space="0" w:color="auto"/>
                <w:left w:val="none" w:sz="0" w:space="0" w:color="auto"/>
                <w:bottom w:val="none" w:sz="0" w:space="0" w:color="auto"/>
                <w:right w:val="none" w:sz="0" w:space="0" w:color="auto"/>
              </w:divBdr>
            </w:div>
            <w:div w:id="452794283">
              <w:marLeft w:val="0"/>
              <w:marRight w:val="0"/>
              <w:marTop w:val="0"/>
              <w:marBottom w:val="0"/>
              <w:divBdr>
                <w:top w:val="none" w:sz="0" w:space="0" w:color="auto"/>
                <w:left w:val="none" w:sz="0" w:space="0" w:color="auto"/>
                <w:bottom w:val="none" w:sz="0" w:space="0" w:color="auto"/>
                <w:right w:val="none" w:sz="0" w:space="0" w:color="auto"/>
              </w:divBdr>
            </w:div>
            <w:div w:id="463621222">
              <w:marLeft w:val="0"/>
              <w:marRight w:val="0"/>
              <w:marTop w:val="0"/>
              <w:marBottom w:val="0"/>
              <w:divBdr>
                <w:top w:val="none" w:sz="0" w:space="0" w:color="auto"/>
                <w:left w:val="none" w:sz="0" w:space="0" w:color="auto"/>
                <w:bottom w:val="none" w:sz="0" w:space="0" w:color="auto"/>
                <w:right w:val="none" w:sz="0" w:space="0" w:color="auto"/>
              </w:divBdr>
            </w:div>
            <w:div w:id="1147094454">
              <w:marLeft w:val="0"/>
              <w:marRight w:val="0"/>
              <w:marTop w:val="0"/>
              <w:marBottom w:val="0"/>
              <w:divBdr>
                <w:top w:val="none" w:sz="0" w:space="0" w:color="auto"/>
                <w:left w:val="none" w:sz="0" w:space="0" w:color="auto"/>
                <w:bottom w:val="none" w:sz="0" w:space="0" w:color="auto"/>
                <w:right w:val="none" w:sz="0" w:space="0" w:color="auto"/>
              </w:divBdr>
            </w:div>
            <w:div w:id="1274631269">
              <w:marLeft w:val="0"/>
              <w:marRight w:val="0"/>
              <w:marTop w:val="0"/>
              <w:marBottom w:val="0"/>
              <w:divBdr>
                <w:top w:val="none" w:sz="0" w:space="0" w:color="auto"/>
                <w:left w:val="none" w:sz="0" w:space="0" w:color="auto"/>
                <w:bottom w:val="none" w:sz="0" w:space="0" w:color="auto"/>
                <w:right w:val="none" w:sz="0" w:space="0" w:color="auto"/>
              </w:divBdr>
            </w:div>
            <w:div w:id="1360862280">
              <w:marLeft w:val="0"/>
              <w:marRight w:val="0"/>
              <w:marTop w:val="0"/>
              <w:marBottom w:val="0"/>
              <w:divBdr>
                <w:top w:val="none" w:sz="0" w:space="0" w:color="auto"/>
                <w:left w:val="none" w:sz="0" w:space="0" w:color="auto"/>
                <w:bottom w:val="none" w:sz="0" w:space="0" w:color="auto"/>
                <w:right w:val="none" w:sz="0" w:space="0" w:color="auto"/>
              </w:divBdr>
            </w:div>
            <w:div w:id="1634216927">
              <w:marLeft w:val="0"/>
              <w:marRight w:val="0"/>
              <w:marTop w:val="0"/>
              <w:marBottom w:val="0"/>
              <w:divBdr>
                <w:top w:val="none" w:sz="0" w:space="0" w:color="auto"/>
                <w:left w:val="none" w:sz="0" w:space="0" w:color="auto"/>
                <w:bottom w:val="none" w:sz="0" w:space="0" w:color="auto"/>
                <w:right w:val="none" w:sz="0" w:space="0" w:color="auto"/>
              </w:divBdr>
            </w:div>
            <w:div w:id="1660424388">
              <w:marLeft w:val="0"/>
              <w:marRight w:val="0"/>
              <w:marTop w:val="0"/>
              <w:marBottom w:val="0"/>
              <w:divBdr>
                <w:top w:val="none" w:sz="0" w:space="0" w:color="auto"/>
                <w:left w:val="none" w:sz="0" w:space="0" w:color="auto"/>
                <w:bottom w:val="none" w:sz="0" w:space="0" w:color="auto"/>
                <w:right w:val="none" w:sz="0" w:space="0" w:color="auto"/>
              </w:divBdr>
            </w:div>
            <w:div w:id="1691907506">
              <w:marLeft w:val="0"/>
              <w:marRight w:val="0"/>
              <w:marTop w:val="0"/>
              <w:marBottom w:val="0"/>
              <w:divBdr>
                <w:top w:val="none" w:sz="0" w:space="0" w:color="auto"/>
                <w:left w:val="none" w:sz="0" w:space="0" w:color="auto"/>
                <w:bottom w:val="none" w:sz="0" w:space="0" w:color="auto"/>
                <w:right w:val="none" w:sz="0" w:space="0" w:color="auto"/>
              </w:divBdr>
            </w:div>
            <w:div w:id="2108885530">
              <w:marLeft w:val="0"/>
              <w:marRight w:val="0"/>
              <w:marTop w:val="0"/>
              <w:marBottom w:val="0"/>
              <w:divBdr>
                <w:top w:val="none" w:sz="0" w:space="0" w:color="auto"/>
                <w:left w:val="none" w:sz="0" w:space="0" w:color="auto"/>
                <w:bottom w:val="none" w:sz="0" w:space="0" w:color="auto"/>
                <w:right w:val="none" w:sz="0" w:space="0" w:color="auto"/>
              </w:divBdr>
            </w:div>
            <w:div w:id="2121141958">
              <w:marLeft w:val="0"/>
              <w:marRight w:val="0"/>
              <w:marTop w:val="0"/>
              <w:marBottom w:val="0"/>
              <w:divBdr>
                <w:top w:val="none" w:sz="0" w:space="0" w:color="auto"/>
                <w:left w:val="none" w:sz="0" w:space="0" w:color="auto"/>
                <w:bottom w:val="none" w:sz="0" w:space="0" w:color="auto"/>
                <w:right w:val="none" w:sz="0" w:space="0" w:color="auto"/>
              </w:divBdr>
            </w:div>
            <w:div w:id="2136214541">
              <w:marLeft w:val="0"/>
              <w:marRight w:val="0"/>
              <w:marTop w:val="0"/>
              <w:marBottom w:val="0"/>
              <w:divBdr>
                <w:top w:val="none" w:sz="0" w:space="0" w:color="auto"/>
                <w:left w:val="none" w:sz="0" w:space="0" w:color="auto"/>
                <w:bottom w:val="none" w:sz="0" w:space="0" w:color="auto"/>
                <w:right w:val="none" w:sz="0" w:space="0" w:color="auto"/>
              </w:divBdr>
            </w:div>
          </w:divsChild>
        </w:div>
        <w:div w:id="239800150">
          <w:marLeft w:val="0"/>
          <w:marRight w:val="0"/>
          <w:marTop w:val="0"/>
          <w:marBottom w:val="0"/>
          <w:divBdr>
            <w:top w:val="none" w:sz="0" w:space="0" w:color="auto"/>
            <w:left w:val="none" w:sz="0" w:space="0" w:color="auto"/>
            <w:bottom w:val="none" w:sz="0" w:space="0" w:color="auto"/>
            <w:right w:val="none" w:sz="0" w:space="0" w:color="auto"/>
          </w:divBdr>
          <w:divsChild>
            <w:div w:id="897057739">
              <w:marLeft w:val="-75"/>
              <w:marRight w:val="0"/>
              <w:marTop w:val="30"/>
              <w:marBottom w:val="30"/>
              <w:divBdr>
                <w:top w:val="none" w:sz="0" w:space="0" w:color="auto"/>
                <w:left w:val="none" w:sz="0" w:space="0" w:color="auto"/>
                <w:bottom w:val="none" w:sz="0" w:space="0" w:color="auto"/>
                <w:right w:val="none" w:sz="0" w:space="0" w:color="auto"/>
              </w:divBdr>
              <w:divsChild>
                <w:div w:id="1476485735">
                  <w:marLeft w:val="0"/>
                  <w:marRight w:val="0"/>
                  <w:marTop w:val="0"/>
                  <w:marBottom w:val="0"/>
                  <w:divBdr>
                    <w:top w:val="none" w:sz="0" w:space="0" w:color="auto"/>
                    <w:left w:val="none" w:sz="0" w:space="0" w:color="auto"/>
                    <w:bottom w:val="none" w:sz="0" w:space="0" w:color="auto"/>
                    <w:right w:val="none" w:sz="0" w:space="0" w:color="auto"/>
                  </w:divBdr>
                  <w:divsChild>
                    <w:div w:id="45839663">
                      <w:marLeft w:val="0"/>
                      <w:marRight w:val="0"/>
                      <w:marTop w:val="0"/>
                      <w:marBottom w:val="0"/>
                      <w:divBdr>
                        <w:top w:val="none" w:sz="0" w:space="0" w:color="auto"/>
                        <w:left w:val="none" w:sz="0" w:space="0" w:color="auto"/>
                        <w:bottom w:val="none" w:sz="0" w:space="0" w:color="auto"/>
                        <w:right w:val="none" w:sz="0" w:space="0" w:color="auto"/>
                      </w:divBdr>
                    </w:div>
                    <w:div w:id="226961806">
                      <w:marLeft w:val="0"/>
                      <w:marRight w:val="0"/>
                      <w:marTop w:val="0"/>
                      <w:marBottom w:val="0"/>
                      <w:divBdr>
                        <w:top w:val="none" w:sz="0" w:space="0" w:color="auto"/>
                        <w:left w:val="none" w:sz="0" w:space="0" w:color="auto"/>
                        <w:bottom w:val="none" w:sz="0" w:space="0" w:color="auto"/>
                        <w:right w:val="none" w:sz="0" w:space="0" w:color="auto"/>
                      </w:divBdr>
                    </w:div>
                    <w:div w:id="271134085">
                      <w:marLeft w:val="0"/>
                      <w:marRight w:val="0"/>
                      <w:marTop w:val="0"/>
                      <w:marBottom w:val="0"/>
                      <w:divBdr>
                        <w:top w:val="none" w:sz="0" w:space="0" w:color="auto"/>
                        <w:left w:val="none" w:sz="0" w:space="0" w:color="auto"/>
                        <w:bottom w:val="none" w:sz="0" w:space="0" w:color="auto"/>
                        <w:right w:val="none" w:sz="0" w:space="0" w:color="auto"/>
                      </w:divBdr>
                    </w:div>
                    <w:div w:id="826089047">
                      <w:marLeft w:val="0"/>
                      <w:marRight w:val="0"/>
                      <w:marTop w:val="0"/>
                      <w:marBottom w:val="0"/>
                      <w:divBdr>
                        <w:top w:val="none" w:sz="0" w:space="0" w:color="auto"/>
                        <w:left w:val="none" w:sz="0" w:space="0" w:color="auto"/>
                        <w:bottom w:val="none" w:sz="0" w:space="0" w:color="auto"/>
                        <w:right w:val="none" w:sz="0" w:space="0" w:color="auto"/>
                      </w:divBdr>
                    </w:div>
                    <w:div w:id="1469736820">
                      <w:marLeft w:val="0"/>
                      <w:marRight w:val="0"/>
                      <w:marTop w:val="0"/>
                      <w:marBottom w:val="0"/>
                      <w:divBdr>
                        <w:top w:val="none" w:sz="0" w:space="0" w:color="auto"/>
                        <w:left w:val="none" w:sz="0" w:space="0" w:color="auto"/>
                        <w:bottom w:val="none" w:sz="0" w:space="0" w:color="auto"/>
                        <w:right w:val="none" w:sz="0" w:space="0" w:color="auto"/>
                      </w:divBdr>
                    </w:div>
                    <w:div w:id="1876890529">
                      <w:marLeft w:val="0"/>
                      <w:marRight w:val="0"/>
                      <w:marTop w:val="0"/>
                      <w:marBottom w:val="0"/>
                      <w:divBdr>
                        <w:top w:val="none" w:sz="0" w:space="0" w:color="auto"/>
                        <w:left w:val="none" w:sz="0" w:space="0" w:color="auto"/>
                        <w:bottom w:val="none" w:sz="0" w:space="0" w:color="auto"/>
                        <w:right w:val="none" w:sz="0" w:space="0" w:color="auto"/>
                      </w:divBdr>
                    </w:div>
                    <w:div w:id="2053574530">
                      <w:marLeft w:val="0"/>
                      <w:marRight w:val="0"/>
                      <w:marTop w:val="0"/>
                      <w:marBottom w:val="0"/>
                      <w:divBdr>
                        <w:top w:val="none" w:sz="0" w:space="0" w:color="auto"/>
                        <w:left w:val="none" w:sz="0" w:space="0" w:color="auto"/>
                        <w:bottom w:val="none" w:sz="0" w:space="0" w:color="auto"/>
                        <w:right w:val="none" w:sz="0" w:space="0" w:color="auto"/>
                      </w:divBdr>
                    </w:div>
                  </w:divsChild>
                </w:div>
                <w:div w:id="1593394025">
                  <w:marLeft w:val="0"/>
                  <w:marRight w:val="0"/>
                  <w:marTop w:val="0"/>
                  <w:marBottom w:val="0"/>
                  <w:divBdr>
                    <w:top w:val="none" w:sz="0" w:space="0" w:color="auto"/>
                    <w:left w:val="none" w:sz="0" w:space="0" w:color="auto"/>
                    <w:bottom w:val="none" w:sz="0" w:space="0" w:color="auto"/>
                    <w:right w:val="none" w:sz="0" w:space="0" w:color="auto"/>
                  </w:divBdr>
                  <w:divsChild>
                    <w:div w:id="1563324196">
                      <w:marLeft w:val="0"/>
                      <w:marRight w:val="0"/>
                      <w:marTop w:val="0"/>
                      <w:marBottom w:val="0"/>
                      <w:divBdr>
                        <w:top w:val="none" w:sz="0" w:space="0" w:color="auto"/>
                        <w:left w:val="none" w:sz="0" w:space="0" w:color="auto"/>
                        <w:bottom w:val="none" w:sz="0" w:space="0" w:color="auto"/>
                        <w:right w:val="none" w:sz="0" w:space="0" w:color="auto"/>
                      </w:divBdr>
                    </w:div>
                  </w:divsChild>
                </w:div>
                <w:div w:id="1718123245">
                  <w:marLeft w:val="0"/>
                  <w:marRight w:val="0"/>
                  <w:marTop w:val="0"/>
                  <w:marBottom w:val="0"/>
                  <w:divBdr>
                    <w:top w:val="none" w:sz="0" w:space="0" w:color="auto"/>
                    <w:left w:val="none" w:sz="0" w:space="0" w:color="auto"/>
                    <w:bottom w:val="none" w:sz="0" w:space="0" w:color="auto"/>
                    <w:right w:val="none" w:sz="0" w:space="0" w:color="auto"/>
                  </w:divBdr>
                  <w:divsChild>
                    <w:div w:id="326789462">
                      <w:marLeft w:val="0"/>
                      <w:marRight w:val="0"/>
                      <w:marTop w:val="0"/>
                      <w:marBottom w:val="0"/>
                      <w:divBdr>
                        <w:top w:val="none" w:sz="0" w:space="0" w:color="auto"/>
                        <w:left w:val="none" w:sz="0" w:space="0" w:color="auto"/>
                        <w:bottom w:val="none" w:sz="0" w:space="0" w:color="auto"/>
                        <w:right w:val="none" w:sz="0" w:space="0" w:color="auto"/>
                      </w:divBdr>
                    </w:div>
                    <w:div w:id="427585426">
                      <w:marLeft w:val="0"/>
                      <w:marRight w:val="0"/>
                      <w:marTop w:val="0"/>
                      <w:marBottom w:val="0"/>
                      <w:divBdr>
                        <w:top w:val="none" w:sz="0" w:space="0" w:color="auto"/>
                        <w:left w:val="none" w:sz="0" w:space="0" w:color="auto"/>
                        <w:bottom w:val="none" w:sz="0" w:space="0" w:color="auto"/>
                        <w:right w:val="none" w:sz="0" w:space="0" w:color="auto"/>
                      </w:divBdr>
                    </w:div>
                    <w:div w:id="851258694">
                      <w:marLeft w:val="0"/>
                      <w:marRight w:val="0"/>
                      <w:marTop w:val="0"/>
                      <w:marBottom w:val="0"/>
                      <w:divBdr>
                        <w:top w:val="none" w:sz="0" w:space="0" w:color="auto"/>
                        <w:left w:val="none" w:sz="0" w:space="0" w:color="auto"/>
                        <w:bottom w:val="none" w:sz="0" w:space="0" w:color="auto"/>
                        <w:right w:val="none" w:sz="0" w:space="0" w:color="auto"/>
                      </w:divBdr>
                    </w:div>
                    <w:div w:id="867833212">
                      <w:marLeft w:val="0"/>
                      <w:marRight w:val="0"/>
                      <w:marTop w:val="0"/>
                      <w:marBottom w:val="0"/>
                      <w:divBdr>
                        <w:top w:val="none" w:sz="0" w:space="0" w:color="auto"/>
                        <w:left w:val="none" w:sz="0" w:space="0" w:color="auto"/>
                        <w:bottom w:val="none" w:sz="0" w:space="0" w:color="auto"/>
                        <w:right w:val="none" w:sz="0" w:space="0" w:color="auto"/>
                      </w:divBdr>
                    </w:div>
                    <w:div w:id="1083260122">
                      <w:marLeft w:val="0"/>
                      <w:marRight w:val="0"/>
                      <w:marTop w:val="0"/>
                      <w:marBottom w:val="0"/>
                      <w:divBdr>
                        <w:top w:val="none" w:sz="0" w:space="0" w:color="auto"/>
                        <w:left w:val="none" w:sz="0" w:space="0" w:color="auto"/>
                        <w:bottom w:val="none" w:sz="0" w:space="0" w:color="auto"/>
                        <w:right w:val="none" w:sz="0" w:space="0" w:color="auto"/>
                      </w:divBdr>
                    </w:div>
                    <w:div w:id="1155679931">
                      <w:marLeft w:val="0"/>
                      <w:marRight w:val="0"/>
                      <w:marTop w:val="0"/>
                      <w:marBottom w:val="0"/>
                      <w:divBdr>
                        <w:top w:val="none" w:sz="0" w:space="0" w:color="auto"/>
                        <w:left w:val="none" w:sz="0" w:space="0" w:color="auto"/>
                        <w:bottom w:val="none" w:sz="0" w:space="0" w:color="auto"/>
                        <w:right w:val="none" w:sz="0" w:space="0" w:color="auto"/>
                      </w:divBdr>
                    </w:div>
                    <w:div w:id="1303079075">
                      <w:marLeft w:val="0"/>
                      <w:marRight w:val="0"/>
                      <w:marTop w:val="0"/>
                      <w:marBottom w:val="0"/>
                      <w:divBdr>
                        <w:top w:val="none" w:sz="0" w:space="0" w:color="auto"/>
                        <w:left w:val="none" w:sz="0" w:space="0" w:color="auto"/>
                        <w:bottom w:val="none" w:sz="0" w:space="0" w:color="auto"/>
                        <w:right w:val="none" w:sz="0" w:space="0" w:color="auto"/>
                      </w:divBdr>
                    </w:div>
                    <w:div w:id="1776093529">
                      <w:marLeft w:val="0"/>
                      <w:marRight w:val="0"/>
                      <w:marTop w:val="0"/>
                      <w:marBottom w:val="0"/>
                      <w:divBdr>
                        <w:top w:val="none" w:sz="0" w:space="0" w:color="auto"/>
                        <w:left w:val="none" w:sz="0" w:space="0" w:color="auto"/>
                        <w:bottom w:val="none" w:sz="0" w:space="0" w:color="auto"/>
                        <w:right w:val="none" w:sz="0" w:space="0" w:color="auto"/>
                      </w:divBdr>
                    </w:div>
                  </w:divsChild>
                </w:div>
                <w:div w:id="1980837850">
                  <w:marLeft w:val="0"/>
                  <w:marRight w:val="0"/>
                  <w:marTop w:val="0"/>
                  <w:marBottom w:val="0"/>
                  <w:divBdr>
                    <w:top w:val="none" w:sz="0" w:space="0" w:color="auto"/>
                    <w:left w:val="none" w:sz="0" w:space="0" w:color="auto"/>
                    <w:bottom w:val="none" w:sz="0" w:space="0" w:color="auto"/>
                    <w:right w:val="none" w:sz="0" w:space="0" w:color="auto"/>
                  </w:divBdr>
                  <w:divsChild>
                    <w:div w:id="3942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754554">
          <w:marLeft w:val="0"/>
          <w:marRight w:val="0"/>
          <w:marTop w:val="0"/>
          <w:marBottom w:val="0"/>
          <w:divBdr>
            <w:top w:val="none" w:sz="0" w:space="0" w:color="auto"/>
            <w:left w:val="none" w:sz="0" w:space="0" w:color="auto"/>
            <w:bottom w:val="none" w:sz="0" w:space="0" w:color="auto"/>
            <w:right w:val="none" w:sz="0" w:space="0" w:color="auto"/>
          </w:divBdr>
        </w:div>
      </w:divsChild>
    </w:div>
    <w:div w:id="1956447663">
      <w:bodyDiv w:val="1"/>
      <w:marLeft w:val="0"/>
      <w:marRight w:val="0"/>
      <w:marTop w:val="0"/>
      <w:marBottom w:val="0"/>
      <w:divBdr>
        <w:top w:val="none" w:sz="0" w:space="0" w:color="auto"/>
        <w:left w:val="none" w:sz="0" w:space="0" w:color="auto"/>
        <w:bottom w:val="none" w:sz="0" w:space="0" w:color="auto"/>
        <w:right w:val="none" w:sz="0" w:space="0" w:color="auto"/>
      </w:divBdr>
      <w:divsChild>
        <w:div w:id="20785092">
          <w:marLeft w:val="0"/>
          <w:marRight w:val="0"/>
          <w:marTop w:val="0"/>
          <w:marBottom w:val="0"/>
          <w:divBdr>
            <w:top w:val="none" w:sz="0" w:space="0" w:color="auto"/>
            <w:left w:val="none" w:sz="0" w:space="0" w:color="auto"/>
            <w:bottom w:val="none" w:sz="0" w:space="0" w:color="auto"/>
            <w:right w:val="none" w:sz="0" w:space="0" w:color="auto"/>
          </w:divBdr>
        </w:div>
        <w:div w:id="34433871">
          <w:marLeft w:val="0"/>
          <w:marRight w:val="0"/>
          <w:marTop w:val="0"/>
          <w:marBottom w:val="0"/>
          <w:divBdr>
            <w:top w:val="none" w:sz="0" w:space="0" w:color="auto"/>
            <w:left w:val="none" w:sz="0" w:space="0" w:color="auto"/>
            <w:bottom w:val="none" w:sz="0" w:space="0" w:color="auto"/>
            <w:right w:val="none" w:sz="0" w:space="0" w:color="auto"/>
          </w:divBdr>
        </w:div>
        <w:div w:id="39518651">
          <w:marLeft w:val="0"/>
          <w:marRight w:val="0"/>
          <w:marTop w:val="0"/>
          <w:marBottom w:val="0"/>
          <w:divBdr>
            <w:top w:val="none" w:sz="0" w:space="0" w:color="auto"/>
            <w:left w:val="none" w:sz="0" w:space="0" w:color="auto"/>
            <w:bottom w:val="none" w:sz="0" w:space="0" w:color="auto"/>
            <w:right w:val="none" w:sz="0" w:space="0" w:color="auto"/>
          </w:divBdr>
        </w:div>
        <w:div w:id="164786700">
          <w:marLeft w:val="0"/>
          <w:marRight w:val="0"/>
          <w:marTop w:val="0"/>
          <w:marBottom w:val="0"/>
          <w:divBdr>
            <w:top w:val="none" w:sz="0" w:space="0" w:color="auto"/>
            <w:left w:val="none" w:sz="0" w:space="0" w:color="auto"/>
            <w:bottom w:val="none" w:sz="0" w:space="0" w:color="auto"/>
            <w:right w:val="none" w:sz="0" w:space="0" w:color="auto"/>
          </w:divBdr>
        </w:div>
        <w:div w:id="273251000">
          <w:marLeft w:val="0"/>
          <w:marRight w:val="0"/>
          <w:marTop w:val="0"/>
          <w:marBottom w:val="0"/>
          <w:divBdr>
            <w:top w:val="none" w:sz="0" w:space="0" w:color="auto"/>
            <w:left w:val="none" w:sz="0" w:space="0" w:color="auto"/>
            <w:bottom w:val="none" w:sz="0" w:space="0" w:color="auto"/>
            <w:right w:val="none" w:sz="0" w:space="0" w:color="auto"/>
          </w:divBdr>
        </w:div>
        <w:div w:id="306326122">
          <w:marLeft w:val="0"/>
          <w:marRight w:val="0"/>
          <w:marTop w:val="0"/>
          <w:marBottom w:val="0"/>
          <w:divBdr>
            <w:top w:val="none" w:sz="0" w:space="0" w:color="auto"/>
            <w:left w:val="none" w:sz="0" w:space="0" w:color="auto"/>
            <w:bottom w:val="none" w:sz="0" w:space="0" w:color="auto"/>
            <w:right w:val="none" w:sz="0" w:space="0" w:color="auto"/>
          </w:divBdr>
        </w:div>
        <w:div w:id="480922362">
          <w:marLeft w:val="0"/>
          <w:marRight w:val="0"/>
          <w:marTop w:val="0"/>
          <w:marBottom w:val="0"/>
          <w:divBdr>
            <w:top w:val="none" w:sz="0" w:space="0" w:color="auto"/>
            <w:left w:val="none" w:sz="0" w:space="0" w:color="auto"/>
            <w:bottom w:val="none" w:sz="0" w:space="0" w:color="auto"/>
            <w:right w:val="none" w:sz="0" w:space="0" w:color="auto"/>
          </w:divBdr>
        </w:div>
        <w:div w:id="496462686">
          <w:marLeft w:val="0"/>
          <w:marRight w:val="0"/>
          <w:marTop w:val="0"/>
          <w:marBottom w:val="0"/>
          <w:divBdr>
            <w:top w:val="none" w:sz="0" w:space="0" w:color="auto"/>
            <w:left w:val="none" w:sz="0" w:space="0" w:color="auto"/>
            <w:bottom w:val="none" w:sz="0" w:space="0" w:color="auto"/>
            <w:right w:val="none" w:sz="0" w:space="0" w:color="auto"/>
          </w:divBdr>
        </w:div>
        <w:div w:id="547451348">
          <w:marLeft w:val="0"/>
          <w:marRight w:val="0"/>
          <w:marTop w:val="0"/>
          <w:marBottom w:val="0"/>
          <w:divBdr>
            <w:top w:val="none" w:sz="0" w:space="0" w:color="auto"/>
            <w:left w:val="none" w:sz="0" w:space="0" w:color="auto"/>
            <w:bottom w:val="none" w:sz="0" w:space="0" w:color="auto"/>
            <w:right w:val="none" w:sz="0" w:space="0" w:color="auto"/>
          </w:divBdr>
        </w:div>
        <w:div w:id="1140924552">
          <w:marLeft w:val="0"/>
          <w:marRight w:val="0"/>
          <w:marTop w:val="0"/>
          <w:marBottom w:val="0"/>
          <w:divBdr>
            <w:top w:val="none" w:sz="0" w:space="0" w:color="auto"/>
            <w:left w:val="none" w:sz="0" w:space="0" w:color="auto"/>
            <w:bottom w:val="none" w:sz="0" w:space="0" w:color="auto"/>
            <w:right w:val="none" w:sz="0" w:space="0" w:color="auto"/>
          </w:divBdr>
        </w:div>
        <w:div w:id="1203783563">
          <w:marLeft w:val="0"/>
          <w:marRight w:val="0"/>
          <w:marTop w:val="0"/>
          <w:marBottom w:val="0"/>
          <w:divBdr>
            <w:top w:val="none" w:sz="0" w:space="0" w:color="auto"/>
            <w:left w:val="none" w:sz="0" w:space="0" w:color="auto"/>
            <w:bottom w:val="none" w:sz="0" w:space="0" w:color="auto"/>
            <w:right w:val="none" w:sz="0" w:space="0" w:color="auto"/>
          </w:divBdr>
        </w:div>
        <w:div w:id="1431777170">
          <w:marLeft w:val="0"/>
          <w:marRight w:val="0"/>
          <w:marTop w:val="0"/>
          <w:marBottom w:val="0"/>
          <w:divBdr>
            <w:top w:val="none" w:sz="0" w:space="0" w:color="auto"/>
            <w:left w:val="none" w:sz="0" w:space="0" w:color="auto"/>
            <w:bottom w:val="none" w:sz="0" w:space="0" w:color="auto"/>
            <w:right w:val="none" w:sz="0" w:space="0" w:color="auto"/>
          </w:divBdr>
        </w:div>
        <w:div w:id="1493833172">
          <w:marLeft w:val="0"/>
          <w:marRight w:val="0"/>
          <w:marTop w:val="0"/>
          <w:marBottom w:val="0"/>
          <w:divBdr>
            <w:top w:val="none" w:sz="0" w:space="0" w:color="auto"/>
            <w:left w:val="none" w:sz="0" w:space="0" w:color="auto"/>
            <w:bottom w:val="none" w:sz="0" w:space="0" w:color="auto"/>
            <w:right w:val="none" w:sz="0" w:space="0" w:color="auto"/>
          </w:divBdr>
        </w:div>
        <w:div w:id="1599869228">
          <w:marLeft w:val="0"/>
          <w:marRight w:val="0"/>
          <w:marTop w:val="0"/>
          <w:marBottom w:val="0"/>
          <w:divBdr>
            <w:top w:val="none" w:sz="0" w:space="0" w:color="auto"/>
            <w:left w:val="none" w:sz="0" w:space="0" w:color="auto"/>
            <w:bottom w:val="none" w:sz="0" w:space="0" w:color="auto"/>
            <w:right w:val="none" w:sz="0" w:space="0" w:color="auto"/>
          </w:divBdr>
        </w:div>
        <w:div w:id="1720397212">
          <w:marLeft w:val="0"/>
          <w:marRight w:val="0"/>
          <w:marTop w:val="0"/>
          <w:marBottom w:val="0"/>
          <w:divBdr>
            <w:top w:val="none" w:sz="0" w:space="0" w:color="auto"/>
            <w:left w:val="none" w:sz="0" w:space="0" w:color="auto"/>
            <w:bottom w:val="none" w:sz="0" w:space="0" w:color="auto"/>
            <w:right w:val="none" w:sz="0" w:space="0" w:color="auto"/>
          </w:divBdr>
        </w:div>
        <w:div w:id="1887791419">
          <w:marLeft w:val="0"/>
          <w:marRight w:val="0"/>
          <w:marTop w:val="0"/>
          <w:marBottom w:val="0"/>
          <w:divBdr>
            <w:top w:val="none" w:sz="0" w:space="0" w:color="auto"/>
            <w:left w:val="none" w:sz="0" w:space="0" w:color="auto"/>
            <w:bottom w:val="none" w:sz="0" w:space="0" w:color="auto"/>
            <w:right w:val="none" w:sz="0" w:space="0" w:color="auto"/>
          </w:divBdr>
        </w:div>
      </w:divsChild>
    </w:div>
    <w:div w:id="2060781942">
      <w:bodyDiv w:val="1"/>
      <w:marLeft w:val="0"/>
      <w:marRight w:val="0"/>
      <w:marTop w:val="0"/>
      <w:marBottom w:val="0"/>
      <w:divBdr>
        <w:top w:val="none" w:sz="0" w:space="0" w:color="auto"/>
        <w:left w:val="none" w:sz="0" w:space="0" w:color="auto"/>
        <w:bottom w:val="none" w:sz="0" w:space="0" w:color="auto"/>
        <w:right w:val="none" w:sz="0" w:space="0" w:color="auto"/>
      </w:divBdr>
      <w:divsChild>
        <w:div w:id="87433723">
          <w:marLeft w:val="0"/>
          <w:marRight w:val="0"/>
          <w:marTop w:val="0"/>
          <w:marBottom w:val="0"/>
          <w:divBdr>
            <w:top w:val="none" w:sz="0" w:space="0" w:color="auto"/>
            <w:left w:val="none" w:sz="0" w:space="0" w:color="auto"/>
            <w:bottom w:val="none" w:sz="0" w:space="0" w:color="auto"/>
            <w:right w:val="none" w:sz="0" w:space="0" w:color="auto"/>
          </w:divBdr>
        </w:div>
        <w:div w:id="275605735">
          <w:marLeft w:val="0"/>
          <w:marRight w:val="0"/>
          <w:marTop w:val="0"/>
          <w:marBottom w:val="0"/>
          <w:divBdr>
            <w:top w:val="none" w:sz="0" w:space="0" w:color="auto"/>
            <w:left w:val="none" w:sz="0" w:space="0" w:color="auto"/>
            <w:bottom w:val="none" w:sz="0" w:space="0" w:color="auto"/>
            <w:right w:val="none" w:sz="0" w:space="0" w:color="auto"/>
          </w:divBdr>
          <w:divsChild>
            <w:div w:id="1010108534">
              <w:marLeft w:val="-75"/>
              <w:marRight w:val="0"/>
              <w:marTop w:val="30"/>
              <w:marBottom w:val="30"/>
              <w:divBdr>
                <w:top w:val="none" w:sz="0" w:space="0" w:color="auto"/>
                <w:left w:val="none" w:sz="0" w:space="0" w:color="auto"/>
                <w:bottom w:val="none" w:sz="0" w:space="0" w:color="auto"/>
                <w:right w:val="none" w:sz="0" w:space="0" w:color="auto"/>
              </w:divBdr>
              <w:divsChild>
                <w:div w:id="910578391">
                  <w:marLeft w:val="0"/>
                  <w:marRight w:val="0"/>
                  <w:marTop w:val="0"/>
                  <w:marBottom w:val="0"/>
                  <w:divBdr>
                    <w:top w:val="none" w:sz="0" w:space="0" w:color="auto"/>
                    <w:left w:val="none" w:sz="0" w:space="0" w:color="auto"/>
                    <w:bottom w:val="none" w:sz="0" w:space="0" w:color="auto"/>
                    <w:right w:val="none" w:sz="0" w:space="0" w:color="auto"/>
                  </w:divBdr>
                  <w:divsChild>
                    <w:div w:id="270283395">
                      <w:marLeft w:val="0"/>
                      <w:marRight w:val="0"/>
                      <w:marTop w:val="0"/>
                      <w:marBottom w:val="0"/>
                      <w:divBdr>
                        <w:top w:val="none" w:sz="0" w:space="0" w:color="auto"/>
                        <w:left w:val="none" w:sz="0" w:space="0" w:color="auto"/>
                        <w:bottom w:val="none" w:sz="0" w:space="0" w:color="auto"/>
                        <w:right w:val="none" w:sz="0" w:space="0" w:color="auto"/>
                      </w:divBdr>
                    </w:div>
                    <w:div w:id="509683713">
                      <w:marLeft w:val="0"/>
                      <w:marRight w:val="0"/>
                      <w:marTop w:val="0"/>
                      <w:marBottom w:val="0"/>
                      <w:divBdr>
                        <w:top w:val="none" w:sz="0" w:space="0" w:color="auto"/>
                        <w:left w:val="none" w:sz="0" w:space="0" w:color="auto"/>
                        <w:bottom w:val="none" w:sz="0" w:space="0" w:color="auto"/>
                        <w:right w:val="none" w:sz="0" w:space="0" w:color="auto"/>
                      </w:divBdr>
                    </w:div>
                    <w:div w:id="850685424">
                      <w:marLeft w:val="0"/>
                      <w:marRight w:val="0"/>
                      <w:marTop w:val="0"/>
                      <w:marBottom w:val="0"/>
                      <w:divBdr>
                        <w:top w:val="none" w:sz="0" w:space="0" w:color="auto"/>
                        <w:left w:val="none" w:sz="0" w:space="0" w:color="auto"/>
                        <w:bottom w:val="none" w:sz="0" w:space="0" w:color="auto"/>
                        <w:right w:val="none" w:sz="0" w:space="0" w:color="auto"/>
                      </w:divBdr>
                    </w:div>
                    <w:div w:id="931158323">
                      <w:marLeft w:val="0"/>
                      <w:marRight w:val="0"/>
                      <w:marTop w:val="0"/>
                      <w:marBottom w:val="0"/>
                      <w:divBdr>
                        <w:top w:val="none" w:sz="0" w:space="0" w:color="auto"/>
                        <w:left w:val="none" w:sz="0" w:space="0" w:color="auto"/>
                        <w:bottom w:val="none" w:sz="0" w:space="0" w:color="auto"/>
                        <w:right w:val="none" w:sz="0" w:space="0" w:color="auto"/>
                      </w:divBdr>
                    </w:div>
                    <w:div w:id="1181502828">
                      <w:marLeft w:val="0"/>
                      <w:marRight w:val="0"/>
                      <w:marTop w:val="0"/>
                      <w:marBottom w:val="0"/>
                      <w:divBdr>
                        <w:top w:val="none" w:sz="0" w:space="0" w:color="auto"/>
                        <w:left w:val="none" w:sz="0" w:space="0" w:color="auto"/>
                        <w:bottom w:val="none" w:sz="0" w:space="0" w:color="auto"/>
                        <w:right w:val="none" w:sz="0" w:space="0" w:color="auto"/>
                      </w:divBdr>
                    </w:div>
                    <w:div w:id="1963077162">
                      <w:marLeft w:val="0"/>
                      <w:marRight w:val="0"/>
                      <w:marTop w:val="0"/>
                      <w:marBottom w:val="0"/>
                      <w:divBdr>
                        <w:top w:val="none" w:sz="0" w:space="0" w:color="auto"/>
                        <w:left w:val="none" w:sz="0" w:space="0" w:color="auto"/>
                        <w:bottom w:val="none" w:sz="0" w:space="0" w:color="auto"/>
                        <w:right w:val="none" w:sz="0" w:space="0" w:color="auto"/>
                      </w:divBdr>
                    </w:div>
                    <w:div w:id="1965647924">
                      <w:marLeft w:val="0"/>
                      <w:marRight w:val="0"/>
                      <w:marTop w:val="0"/>
                      <w:marBottom w:val="0"/>
                      <w:divBdr>
                        <w:top w:val="none" w:sz="0" w:space="0" w:color="auto"/>
                        <w:left w:val="none" w:sz="0" w:space="0" w:color="auto"/>
                        <w:bottom w:val="none" w:sz="0" w:space="0" w:color="auto"/>
                        <w:right w:val="none" w:sz="0" w:space="0" w:color="auto"/>
                      </w:divBdr>
                    </w:div>
                  </w:divsChild>
                </w:div>
                <w:div w:id="1540698989">
                  <w:marLeft w:val="0"/>
                  <w:marRight w:val="0"/>
                  <w:marTop w:val="0"/>
                  <w:marBottom w:val="0"/>
                  <w:divBdr>
                    <w:top w:val="none" w:sz="0" w:space="0" w:color="auto"/>
                    <w:left w:val="none" w:sz="0" w:space="0" w:color="auto"/>
                    <w:bottom w:val="none" w:sz="0" w:space="0" w:color="auto"/>
                    <w:right w:val="none" w:sz="0" w:space="0" w:color="auto"/>
                  </w:divBdr>
                  <w:divsChild>
                    <w:div w:id="916667114">
                      <w:marLeft w:val="0"/>
                      <w:marRight w:val="0"/>
                      <w:marTop w:val="0"/>
                      <w:marBottom w:val="0"/>
                      <w:divBdr>
                        <w:top w:val="none" w:sz="0" w:space="0" w:color="auto"/>
                        <w:left w:val="none" w:sz="0" w:space="0" w:color="auto"/>
                        <w:bottom w:val="none" w:sz="0" w:space="0" w:color="auto"/>
                        <w:right w:val="none" w:sz="0" w:space="0" w:color="auto"/>
                      </w:divBdr>
                    </w:div>
                    <w:div w:id="1707871627">
                      <w:marLeft w:val="0"/>
                      <w:marRight w:val="0"/>
                      <w:marTop w:val="0"/>
                      <w:marBottom w:val="0"/>
                      <w:divBdr>
                        <w:top w:val="none" w:sz="0" w:space="0" w:color="auto"/>
                        <w:left w:val="none" w:sz="0" w:space="0" w:color="auto"/>
                        <w:bottom w:val="none" w:sz="0" w:space="0" w:color="auto"/>
                        <w:right w:val="none" w:sz="0" w:space="0" w:color="auto"/>
                      </w:divBdr>
                    </w:div>
                    <w:div w:id="1818379717">
                      <w:marLeft w:val="0"/>
                      <w:marRight w:val="0"/>
                      <w:marTop w:val="0"/>
                      <w:marBottom w:val="0"/>
                      <w:divBdr>
                        <w:top w:val="none" w:sz="0" w:space="0" w:color="auto"/>
                        <w:left w:val="none" w:sz="0" w:space="0" w:color="auto"/>
                        <w:bottom w:val="none" w:sz="0" w:space="0" w:color="auto"/>
                        <w:right w:val="none" w:sz="0" w:space="0" w:color="auto"/>
                      </w:divBdr>
                    </w:div>
                    <w:div w:id="1961566361">
                      <w:marLeft w:val="0"/>
                      <w:marRight w:val="0"/>
                      <w:marTop w:val="0"/>
                      <w:marBottom w:val="0"/>
                      <w:divBdr>
                        <w:top w:val="none" w:sz="0" w:space="0" w:color="auto"/>
                        <w:left w:val="none" w:sz="0" w:space="0" w:color="auto"/>
                        <w:bottom w:val="none" w:sz="0" w:space="0" w:color="auto"/>
                        <w:right w:val="none" w:sz="0" w:space="0" w:color="auto"/>
                      </w:divBdr>
                    </w:div>
                    <w:div w:id="1997764045">
                      <w:marLeft w:val="0"/>
                      <w:marRight w:val="0"/>
                      <w:marTop w:val="0"/>
                      <w:marBottom w:val="0"/>
                      <w:divBdr>
                        <w:top w:val="none" w:sz="0" w:space="0" w:color="auto"/>
                        <w:left w:val="none" w:sz="0" w:space="0" w:color="auto"/>
                        <w:bottom w:val="none" w:sz="0" w:space="0" w:color="auto"/>
                        <w:right w:val="none" w:sz="0" w:space="0" w:color="auto"/>
                      </w:divBdr>
                    </w:div>
                    <w:div w:id="2037348412">
                      <w:marLeft w:val="0"/>
                      <w:marRight w:val="0"/>
                      <w:marTop w:val="0"/>
                      <w:marBottom w:val="0"/>
                      <w:divBdr>
                        <w:top w:val="none" w:sz="0" w:space="0" w:color="auto"/>
                        <w:left w:val="none" w:sz="0" w:space="0" w:color="auto"/>
                        <w:bottom w:val="none" w:sz="0" w:space="0" w:color="auto"/>
                        <w:right w:val="none" w:sz="0" w:space="0" w:color="auto"/>
                      </w:divBdr>
                    </w:div>
                    <w:div w:id="2054114978">
                      <w:marLeft w:val="0"/>
                      <w:marRight w:val="0"/>
                      <w:marTop w:val="0"/>
                      <w:marBottom w:val="0"/>
                      <w:divBdr>
                        <w:top w:val="none" w:sz="0" w:space="0" w:color="auto"/>
                        <w:left w:val="none" w:sz="0" w:space="0" w:color="auto"/>
                        <w:bottom w:val="none" w:sz="0" w:space="0" w:color="auto"/>
                        <w:right w:val="none" w:sz="0" w:space="0" w:color="auto"/>
                      </w:divBdr>
                    </w:div>
                    <w:div w:id="2141921276">
                      <w:marLeft w:val="0"/>
                      <w:marRight w:val="0"/>
                      <w:marTop w:val="0"/>
                      <w:marBottom w:val="0"/>
                      <w:divBdr>
                        <w:top w:val="none" w:sz="0" w:space="0" w:color="auto"/>
                        <w:left w:val="none" w:sz="0" w:space="0" w:color="auto"/>
                        <w:bottom w:val="none" w:sz="0" w:space="0" w:color="auto"/>
                        <w:right w:val="none" w:sz="0" w:space="0" w:color="auto"/>
                      </w:divBdr>
                    </w:div>
                  </w:divsChild>
                </w:div>
                <w:div w:id="1577394299">
                  <w:marLeft w:val="0"/>
                  <w:marRight w:val="0"/>
                  <w:marTop w:val="0"/>
                  <w:marBottom w:val="0"/>
                  <w:divBdr>
                    <w:top w:val="none" w:sz="0" w:space="0" w:color="auto"/>
                    <w:left w:val="none" w:sz="0" w:space="0" w:color="auto"/>
                    <w:bottom w:val="none" w:sz="0" w:space="0" w:color="auto"/>
                    <w:right w:val="none" w:sz="0" w:space="0" w:color="auto"/>
                  </w:divBdr>
                  <w:divsChild>
                    <w:div w:id="620233954">
                      <w:marLeft w:val="0"/>
                      <w:marRight w:val="0"/>
                      <w:marTop w:val="0"/>
                      <w:marBottom w:val="0"/>
                      <w:divBdr>
                        <w:top w:val="none" w:sz="0" w:space="0" w:color="auto"/>
                        <w:left w:val="none" w:sz="0" w:space="0" w:color="auto"/>
                        <w:bottom w:val="none" w:sz="0" w:space="0" w:color="auto"/>
                        <w:right w:val="none" w:sz="0" w:space="0" w:color="auto"/>
                      </w:divBdr>
                    </w:div>
                  </w:divsChild>
                </w:div>
                <w:div w:id="1614554436">
                  <w:marLeft w:val="0"/>
                  <w:marRight w:val="0"/>
                  <w:marTop w:val="0"/>
                  <w:marBottom w:val="0"/>
                  <w:divBdr>
                    <w:top w:val="none" w:sz="0" w:space="0" w:color="auto"/>
                    <w:left w:val="none" w:sz="0" w:space="0" w:color="auto"/>
                    <w:bottom w:val="none" w:sz="0" w:space="0" w:color="auto"/>
                    <w:right w:val="none" w:sz="0" w:space="0" w:color="auto"/>
                  </w:divBdr>
                  <w:divsChild>
                    <w:div w:id="11445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389859">
          <w:marLeft w:val="0"/>
          <w:marRight w:val="0"/>
          <w:marTop w:val="0"/>
          <w:marBottom w:val="0"/>
          <w:divBdr>
            <w:top w:val="none" w:sz="0" w:space="0" w:color="auto"/>
            <w:left w:val="none" w:sz="0" w:space="0" w:color="auto"/>
            <w:bottom w:val="none" w:sz="0" w:space="0" w:color="auto"/>
            <w:right w:val="none" w:sz="0" w:space="0" w:color="auto"/>
          </w:divBdr>
        </w:div>
        <w:div w:id="1142192156">
          <w:marLeft w:val="0"/>
          <w:marRight w:val="0"/>
          <w:marTop w:val="0"/>
          <w:marBottom w:val="0"/>
          <w:divBdr>
            <w:top w:val="none" w:sz="0" w:space="0" w:color="auto"/>
            <w:left w:val="none" w:sz="0" w:space="0" w:color="auto"/>
            <w:bottom w:val="none" w:sz="0" w:space="0" w:color="auto"/>
            <w:right w:val="none" w:sz="0" w:space="0" w:color="auto"/>
          </w:divBdr>
          <w:divsChild>
            <w:div w:id="81226347">
              <w:marLeft w:val="0"/>
              <w:marRight w:val="0"/>
              <w:marTop w:val="0"/>
              <w:marBottom w:val="0"/>
              <w:divBdr>
                <w:top w:val="none" w:sz="0" w:space="0" w:color="auto"/>
                <w:left w:val="none" w:sz="0" w:space="0" w:color="auto"/>
                <w:bottom w:val="none" w:sz="0" w:space="0" w:color="auto"/>
                <w:right w:val="none" w:sz="0" w:space="0" w:color="auto"/>
              </w:divBdr>
            </w:div>
            <w:div w:id="86193905">
              <w:marLeft w:val="0"/>
              <w:marRight w:val="0"/>
              <w:marTop w:val="0"/>
              <w:marBottom w:val="0"/>
              <w:divBdr>
                <w:top w:val="none" w:sz="0" w:space="0" w:color="auto"/>
                <w:left w:val="none" w:sz="0" w:space="0" w:color="auto"/>
                <w:bottom w:val="none" w:sz="0" w:space="0" w:color="auto"/>
                <w:right w:val="none" w:sz="0" w:space="0" w:color="auto"/>
              </w:divBdr>
            </w:div>
            <w:div w:id="108090309">
              <w:marLeft w:val="0"/>
              <w:marRight w:val="0"/>
              <w:marTop w:val="0"/>
              <w:marBottom w:val="0"/>
              <w:divBdr>
                <w:top w:val="none" w:sz="0" w:space="0" w:color="auto"/>
                <w:left w:val="none" w:sz="0" w:space="0" w:color="auto"/>
                <w:bottom w:val="none" w:sz="0" w:space="0" w:color="auto"/>
                <w:right w:val="none" w:sz="0" w:space="0" w:color="auto"/>
              </w:divBdr>
            </w:div>
            <w:div w:id="223032773">
              <w:marLeft w:val="0"/>
              <w:marRight w:val="0"/>
              <w:marTop w:val="0"/>
              <w:marBottom w:val="0"/>
              <w:divBdr>
                <w:top w:val="none" w:sz="0" w:space="0" w:color="auto"/>
                <w:left w:val="none" w:sz="0" w:space="0" w:color="auto"/>
                <w:bottom w:val="none" w:sz="0" w:space="0" w:color="auto"/>
                <w:right w:val="none" w:sz="0" w:space="0" w:color="auto"/>
              </w:divBdr>
            </w:div>
            <w:div w:id="266042216">
              <w:marLeft w:val="0"/>
              <w:marRight w:val="0"/>
              <w:marTop w:val="0"/>
              <w:marBottom w:val="0"/>
              <w:divBdr>
                <w:top w:val="none" w:sz="0" w:space="0" w:color="auto"/>
                <w:left w:val="none" w:sz="0" w:space="0" w:color="auto"/>
                <w:bottom w:val="none" w:sz="0" w:space="0" w:color="auto"/>
                <w:right w:val="none" w:sz="0" w:space="0" w:color="auto"/>
              </w:divBdr>
            </w:div>
            <w:div w:id="302538443">
              <w:marLeft w:val="0"/>
              <w:marRight w:val="0"/>
              <w:marTop w:val="0"/>
              <w:marBottom w:val="0"/>
              <w:divBdr>
                <w:top w:val="none" w:sz="0" w:space="0" w:color="auto"/>
                <w:left w:val="none" w:sz="0" w:space="0" w:color="auto"/>
                <w:bottom w:val="none" w:sz="0" w:space="0" w:color="auto"/>
                <w:right w:val="none" w:sz="0" w:space="0" w:color="auto"/>
              </w:divBdr>
            </w:div>
            <w:div w:id="350424942">
              <w:marLeft w:val="0"/>
              <w:marRight w:val="0"/>
              <w:marTop w:val="0"/>
              <w:marBottom w:val="0"/>
              <w:divBdr>
                <w:top w:val="none" w:sz="0" w:space="0" w:color="auto"/>
                <w:left w:val="none" w:sz="0" w:space="0" w:color="auto"/>
                <w:bottom w:val="none" w:sz="0" w:space="0" w:color="auto"/>
                <w:right w:val="none" w:sz="0" w:space="0" w:color="auto"/>
              </w:divBdr>
            </w:div>
            <w:div w:id="436484994">
              <w:marLeft w:val="0"/>
              <w:marRight w:val="0"/>
              <w:marTop w:val="0"/>
              <w:marBottom w:val="0"/>
              <w:divBdr>
                <w:top w:val="none" w:sz="0" w:space="0" w:color="auto"/>
                <w:left w:val="none" w:sz="0" w:space="0" w:color="auto"/>
                <w:bottom w:val="none" w:sz="0" w:space="0" w:color="auto"/>
                <w:right w:val="none" w:sz="0" w:space="0" w:color="auto"/>
              </w:divBdr>
            </w:div>
            <w:div w:id="817066119">
              <w:marLeft w:val="0"/>
              <w:marRight w:val="0"/>
              <w:marTop w:val="0"/>
              <w:marBottom w:val="0"/>
              <w:divBdr>
                <w:top w:val="none" w:sz="0" w:space="0" w:color="auto"/>
                <w:left w:val="none" w:sz="0" w:space="0" w:color="auto"/>
                <w:bottom w:val="none" w:sz="0" w:space="0" w:color="auto"/>
                <w:right w:val="none" w:sz="0" w:space="0" w:color="auto"/>
              </w:divBdr>
            </w:div>
            <w:div w:id="911500627">
              <w:marLeft w:val="0"/>
              <w:marRight w:val="0"/>
              <w:marTop w:val="0"/>
              <w:marBottom w:val="0"/>
              <w:divBdr>
                <w:top w:val="none" w:sz="0" w:space="0" w:color="auto"/>
                <w:left w:val="none" w:sz="0" w:space="0" w:color="auto"/>
                <w:bottom w:val="none" w:sz="0" w:space="0" w:color="auto"/>
                <w:right w:val="none" w:sz="0" w:space="0" w:color="auto"/>
              </w:divBdr>
            </w:div>
            <w:div w:id="931082712">
              <w:marLeft w:val="0"/>
              <w:marRight w:val="0"/>
              <w:marTop w:val="0"/>
              <w:marBottom w:val="0"/>
              <w:divBdr>
                <w:top w:val="none" w:sz="0" w:space="0" w:color="auto"/>
                <w:left w:val="none" w:sz="0" w:space="0" w:color="auto"/>
                <w:bottom w:val="none" w:sz="0" w:space="0" w:color="auto"/>
                <w:right w:val="none" w:sz="0" w:space="0" w:color="auto"/>
              </w:divBdr>
            </w:div>
            <w:div w:id="1380279580">
              <w:marLeft w:val="0"/>
              <w:marRight w:val="0"/>
              <w:marTop w:val="0"/>
              <w:marBottom w:val="0"/>
              <w:divBdr>
                <w:top w:val="none" w:sz="0" w:space="0" w:color="auto"/>
                <w:left w:val="none" w:sz="0" w:space="0" w:color="auto"/>
                <w:bottom w:val="none" w:sz="0" w:space="0" w:color="auto"/>
                <w:right w:val="none" w:sz="0" w:space="0" w:color="auto"/>
              </w:divBdr>
            </w:div>
            <w:div w:id="1747920273">
              <w:marLeft w:val="0"/>
              <w:marRight w:val="0"/>
              <w:marTop w:val="0"/>
              <w:marBottom w:val="0"/>
              <w:divBdr>
                <w:top w:val="none" w:sz="0" w:space="0" w:color="auto"/>
                <w:left w:val="none" w:sz="0" w:space="0" w:color="auto"/>
                <w:bottom w:val="none" w:sz="0" w:space="0" w:color="auto"/>
                <w:right w:val="none" w:sz="0" w:space="0" w:color="auto"/>
              </w:divBdr>
            </w:div>
            <w:div w:id="1886018492">
              <w:marLeft w:val="0"/>
              <w:marRight w:val="0"/>
              <w:marTop w:val="0"/>
              <w:marBottom w:val="0"/>
              <w:divBdr>
                <w:top w:val="none" w:sz="0" w:space="0" w:color="auto"/>
                <w:left w:val="none" w:sz="0" w:space="0" w:color="auto"/>
                <w:bottom w:val="none" w:sz="0" w:space="0" w:color="auto"/>
                <w:right w:val="none" w:sz="0" w:space="0" w:color="auto"/>
              </w:divBdr>
            </w:div>
            <w:div w:id="2047365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onservationevidence.com/"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image" Target="cid:image001.png@01DB6693.613090C0" TargetMode="External"/><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image" Target="media/image4.jpg"/><Relationship Id="rId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4" ma:contentTypeDescription="Create a new document." ma:contentTypeScope="" ma:versionID="36a3c140d5bd911b1a0006c1d985e21a">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f5def544537b1b6d94c5bc30794cc407"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a7b50396-0b06-45c1-b28e-46f86d566a10">
      <Terms xmlns="http://schemas.microsoft.com/office/infopath/2007/PartnerControls"/>
    </lcf76f155ced4ddcb4097134ff3c332f>
    <TaxCatchAll xmlns="985ec44e-1bab-4c0b-9df0-6ba128686fc9" xsi:nil="true"/>
    <_Flow_SignoffStatus xmlns="a7b50396-0b06-45c1-b28e-46f86d566a10" xsi:nil="true"/>
    <MariaJoseOrtiz xmlns="a7b50396-0b06-45c1-b28e-46f86d566a10" xsi:nil="true"/>
    <Notes xmlns="a7b50396-0b06-45c1-b28e-46f86d566a10" xsi:nil="true"/>
    <Sent xmlns="a7b50396-0b06-45c1-b28e-46f86d566a10" xsi:nil="true"/>
    <TaxKeywordTaxHTField xmlns="c15478a5-0be8-4f5d-8383-b307d5ba8bf6">
      <Terms xmlns="http://schemas.microsoft.com/office/infopath/2007/PartnerControls"/>
    </TaxKeywordTaxHTField>
    <Reviewer xmlns="a7b50396-0b06-45c1-b28e-46f86d566a1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282E6C-8D05-4AC5-A0D9-66674B0D5D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0DC8F4-571B-4F82-944B-F52B8D8A7F78}">
  <ds:schemaRefs>
    <ds:schemaRef ds:uri="http://schemas.openxmlformats.org/officeDocument/2006/bibliography"/>
  </ds:schemaRefs>
</ds:datastoreItem>
</file>

<file path=customXml/itemProps3.xml><?xml version="1.0" encoding="utf-8"?>
<ds:datastoreItem xmlns:ds="http://schemas.openxmlformats.org/officeDocument/2006/customXml" ds:itemID="{9D5A44D0-40BE-4123-B59B-F3F74019ABF0}">
  <ds:schemaRefs>
    <ds:schemaRef ds:uri="http://schemas.microsoft.com/office/2006/metadata/properties"/>
    <ds:schemaRef ds:uri="http://schemas.microsoft.com/office/infopath/2007/PartnerControls"/>
    <ds:schemaRef ds:uri="a7b50396-0b06-45c1-b28e-46f86d566a10"/>
    <ds:schemaRef ds:uri="985ec44e-1bab-4c0b-9df0-6ba128686fc9"/>
    <ds:schemaRef ds:uri="c15478a5-0be8-4f5d-8383-b307d5ba8bf6"/>
  </ds:schemaRefs>
</ds:datastoreItem>
</file>

<file path=customXml/itemProps4.xml><?xml version="1.0" encoding="utf-8"?>
<ds:datastoreItem xmlns:ds="http://schemas.openxmlformats.org/officeDocument/2006/customXml" ds:itemID="{666E4146-9F00-4429-8869-36223A9B206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21</Pages>
  <Words>21995</Words>
  <Characters>125373</Characters>
  <Application>Microsoft Office Word</Application>
  <DocSecurity>0</DocSecurity>
  <Lines>1044</Lines>
  <Paragraphs>294</Paragraphs>
  <ScaleCrop>false</ScaleCrop>
  <Company/>
  <LinksUpToDate>false</LinksUpToDate>
  <CharactersWithSpaces>147074</CharactersWithSpaces>
  <SharedDoc>false</SharedDoc>
  <HLinks>
    <vt:vector size="114" baseType="variant">
      <vt:variant>
        <vt:i4>5701646</vt:i4>
      </vt:variant>
      <vt:variant>
        <vt:i4>216</vt:i4>
      </vt:variant>
      <vt:variant>
        <vt:i4>0</vt:i4>
      </vt:variant>
      <vt:variant>
        <vt:i4>5</vt:i4>
      </vt:variant>
      <vt:variant>
        <vt:lpwstr>https://www.conservationevidence.com/</vt:lpwstr>
      </vt:variant>
      <vt:variant>
        <vt:lpwstr/>
      </vt:variant>
      <vt:variant>
        <vt:i4>1638453</vt:i4>
      </vt:variant>
      <vt:variant>
        <vt:i4>107</vt:i4>
      </vt:variant>
      <vt:variant>
        <vt:i4>0</vt:i4>
      </vt:variant>
      <vt:variant>
        <vt:i4>5</vt:i4>
      </vt:variant>
      <vt:variant>
        <vt:lpwstr/>
      </vt:variant>
      <vt:variant>
        <vt:lpwstr>_Toc187410227</vt:lpwstr>
      </vt:variant>
      <vt:variant>
        <vt:i4>1638453</vt:i4>
      </vt:variant>
      <vt:variant>
        <vt:i4>101</vt:i4>
      </vt:variant>
      <vt:variant>
        <vt:i4>0</vt:i4>
      </vt:variant>
      <vt:variant>
        <vt:i4>5</vt:i4>
      </vt:variant>
      <vt:variant>
        <vt:lpwstr/>
      </vt:variant>
      <vt:variant>
        <vt:lpwstr>_Toc187410226</vt:lpwstr>
      </vt:variant>
      <vt:variant>
        <vt:i4>1638453</vt:i4>
      </vt:variant>
      <vt:variant>
        <vt:i4>95</vt:i4>
      </vt:variant>
      <vt:variant>
        <vt:i4>0</vt:i4>
      </vt:variant>
      <vt:variant>
        <vt:i4>5</vt:i4>
      </vt:variant>
      <vt:variant>
        <vt:lpwstr/>
      </vt:variant>
      <vt:variant>
        <vt:lpwstr>_Toc187410225</vt:lpwstr>
      </vt:variant>
      <vt:variant>
        <vt:i4>1638453</vt:i4>
      </vt:variant>
      <vt:variant>
        <vt:i4>89</vt:i4>
      </vt:variant>
      <vt:variant>
        <vt:i4>0</vt:i4>
      </vt:variant>
      <vt:variant>
        <vt:i4>5</vt:i4>
      </vt:variant>
      <vt:variant>
        <vt:lpwstr/>
      </vt:variant>
      <vt:variant>
        <vt:lpwstr>_Toc187410224</vt:lpwstr>
      </vt:variant>
      <vt:variant>
        <vt:i4>1638453</vt:i4>
      </vt:variant>
      <vt:variant>
        <vt:i4>83</vt:i4>
      </vt:variant>
      <vt:variant>
        <vt:i4>0</vt:i4>
      </vt:variant>
      <vt:variant>
        <vt:i4>5</vt:i4>
      </vt:variant>
      <vt:variant>
        <vt:lpwstr/>
      </vt:variant>
      <vt:variant>
        <vt:lpwstr>_Toc187410223</vt:lpwstr>
      </vt:variant>
      <vt:variant>
        <vt:i4>1638453</vt:i4>
      </vt:variant>
      <vt:variant>
        <vt:i4>77</vt:i4>
      </vt:variant>
      <vt:variant>
        <vt:i4>0</vt:i4>
      </vt:variant>
      <vt:variant>
        <vt:i4>5</vt:i4>
      </vt:variant>
      <vt:variant>
        <vt:lpwstr/>
      </vt:variant>
      <vt:variant>
        <vt:lpwstr>_Toc187410222</vt:lpwstr>
      </vt:variant>
      <vt:variant>
        <vt:i4>1638453</vt:i4>
      </vt:variant>
      <vt:variant>
        <vt:i4>71</vt:i4>
      </vt:variant>
      <vt:variant>
        <vt:i4>0</vt:i4>
      </vt:variant>
      <vt:variant>
        <vt:i4>5</vt:i4>
      </vt:variant>
      <vt:variant>
        <vt:lpwstr/>
      </vt:variant>
      <vt:variant>
        <vt:lpwstr>_Toc187410221</vt:lpwstr>
      </vt:variant>
      <vt:variant>
        <vt:i4>1638453</vt:i4>
      </vt:variant>
      <vt:variant>
        <vt:i4>65</vt:i4>
      </vt:variant>
      <vt:variant>
        <vt:i4>0</vt:i4>
      </vt:variant>
      <vt:variant>
        <vt:i4>5</vt:i4>
      </vt:variant>
      <vt:variant>
        <vt:lpwstr/>
      </vt:variant>
      <vt:variant>
        <vt:lpwstr>_Toc187410220</vt:lpwstr>
      </vt:variant>
      <vt:variant>
        <vt:i4>1703989</vt:i4>
      </vt:variant>
      <vt:variant>
        <vt:i4>59</vt:i4>
      </vt:variant>
      <vt:variant>
        <vt:i4>0</vt:i4>
      </vt:variant>
      <vt:variant>
        <vt:i4>5</vt:i4>
      </vt:variant>
      <vt:variant>
        <vt:lpwstr/>
      </vt:variant>
      <vt:variant>
        <vt:lpwstr>_Toc187410219</vt:lpwstr>
      </vt:variant>
      <vt:variant>
        <vt:i4>1703989</vt:i4>
      </vt:variant>
      <vt:variant>
        <vt:i4>53</vt:i4>
      </vt:variant>
      <vt:variant>
        <vt:i4>0</vt:i4>
      </vt:variant>
      <vt:variant>
        <vt:i4>5</vt:i4>
      </vt:variant>
      <vt:variant>
        <vt:lpwstr/>
      </vt:variant>
      <vt:variant>
        <vt:lpwstr>_Toc187410218</vt:lpwstr>
      </vt:variant>
      <vt:variant>
        <vt:i4>1703989</vt:i4>
      </vt:variant>
      <vt:variant>
        <vt:i4>47</vt:i4>
      </vt:variant>
      <vt:variant>
        <vt:i4>0</vt:i4>
      </vt:variant>
      <vt:variant>
        <vt:i4>5</vt:i4>
      </vt:variant>
      <vt:variant>
        <vt:lpwstr/>
      </vt:variant>
      <vt:variant>
        <vt:lpwstr>_Toc187410217</vt:lpwstr>
      </vt:variant>
      <vt:variant>
        <vt:i4>1703989</vt:i4>
      </vt:variant>
      <vt:variant>
        <vt:i4>41</vt:i4>
      </vt:variant>
      <vt:variant>
        <vt:i4>0</vt:i4>
      </vt:variant>
      <vt:variant>
        <vt:i4>5</vt:i4>
      </vt:variant>
      <vt:variant>
        <vt:lpwstr/>
      </vt:variant>
      <vt:variant>
        <vt:lpwstr>_Toc187410216</vt:lpwstr>
      </vt:variant>
      <vt:variant>
        <vt:i4>1703989</vt:i4>
      </vt:variant>
      <vt:variant>
        <vt:i4>35</vt:i4>
      </vt:variant>
      <vt:variant>
        <vt:i4>0</vt:i4>
      </vt:variant>
      <vt:variant>
        <vt:i4>5</vt:i4>
      </vt:variant>
      <vt:variant>
        <vt:lpwstr/>
      </vt:variant>
      <vt:variant>
        <vt:lpwstr>_Toc187410215</vt:lpwstr>
      </vt:variant>
      <vt:variant>
        <vt:i4>1703989</vt:i4>
      </vt:variant>
      <vt:variant>
        <vt:i4>29</vt:i4>
      </vt:variant>
      <vt:variant>
        <vt:i4>0</vt:i4>
      </vt:variant>
      <vt:variant>
        <vt:i4>5</vt:i4>
      </vt:variant>
      <vt:variant>
        <vt:lpwstr/>
      </vt:variant>
      <vt:variant>
        <vt:lpwstr>_Toc187410214</vt:lpwstr>
      </vt:variant>
      <vt:variant>
        <vt:i4>1703989</vt:i4>
      </vt:variant>
      <vt:variant>
        <vt:i4>23</vt:i4>
      </vt:variant>
      <vt:variant>
        <vt:i4>0</vt:i4>
      </vt:variant>
      <vt:variant>
        <vt:i4>5</vt:i4>
      </vt:variant>
      <vt:variant>
        <vt:lpwstr/>
      </vt:variant>
      <vt:variant>
        <vt:lpwstr>_Toc187410213</vt:lpwstr>
      </vt:variant>
      <vt:variant>
        <vt:i4>1703989</vt:i4>
      </vt:variant>
      <vt:variant>
        <vt:i4>17</vt:i4>
      </vt:variant>
      <vt:variant>
        <vt:i4>0</vt:i4>
      </vt:variant>
      <vt:variant>
        <vt:i4>5</vt:i4>
      </vt:variant>
      <vt:variant>
        <vt:lpwstr/>
      </vt:variant>
      <vt:variant>
        <vt:lpwstr>_Toc187410212</vt:lpwstr>
      </vt:variant>
      <vt:variant>
        <vt:i4>1703989</vt:i4>
      </vt:variant>
      <vt:variant>
        <vt:i4>11</vt:i4>
      </vt:variant>
      <vt:variant>
        <vt:i4>0</vt:i4>
      </vt:variant>
      <vt:variant>
        <vt:i4>5</vt:i4>
      </vt:variant>
      <vt:variant>
        <vt:lpwstr/>
      </vt:variant>
      <vt:variant>
        <vt:lpwstr>_Toc187410211</vt:lpwstr>
      </vt:variant>
      <vt:variant>
        <vt:i4>1703989</vt:i4>
      </vt:variant>
      <vt:variant>
        <vt:i4>5</vt:i4>
      </vt:variant>
      <vt:variant>
        <vt:i4>0</vt:i4>
      </vt:variant>
      <vt:variant>
        <vt:i4>5</vt:i4>
      </vt:variant>
      <vt:variant>
        <vt:lpwstr/>
      </vt:variant>
      <vt:variant>
        <vt:lpwstr>_Toc18741021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Khela</dc:creator>
  <cp:keywords/>
  <dc:description/>
  <cp:lastModifiedBy>Sasha Hills</cp:lastModifiedBy>
  <cp:revision>288</cp:revision>
  <cp:lastPrinted>2024-12-17T01:19:00Z</cp:lastPrinted>
  <dcterms:created xsi:type="dcterms:W3CDTF">2024-12-17T01:07:00Z</dcterms:created>
  <dcterms:modified xsi:type="dcterms:W3CDTF">2025-01-1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MediaServiceImageTags">
    <vt:lpwstr/>
  </property>
  <property fmtid="{D5CDD505-2E9C-101B-9397-08002B2CF9AE}" pid="4" name="ZOTERO_PREF_1">
    <vt:lpwstr>&lt;data data-version="3" zotero-version="6.0.36"&gt;&lt;session id="o2ZCjPS7"/&gt;&lt;style id="http://www.zotero.org/styles/apa" locale="en-GB"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y fmtid="{D5CDD505-2E9C-101B-9397-08002B2CF9AE}" pid="6" name="TaxKeyword">
    <vt:lpwstr/>
  </property>
</Properties>
</file>